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76691608"/>
        <w:docPartObj>
          <w:docPartGallery w:val="Cover Pages"/>
          <w:docPartUnique/>
        </w:docPartObj>
      </w:sdtPr>
      <w:sdtEndPr>
        <w:rPr>
          <w:rFonts w:ascii="Times New Roman" w:eastAsia="SimSun" w:hAnsi="Times New Roman" w:cstheme="minorBidi"/>
          <w:b/>
          <w:bCs/>
          <w:sz w:val="24"/>
          <w:szCs w:val="22"/>
          <w:lang w:val="en-US" w:eastAsia="en-US"/>
        </w:rPr>
      </w:sdtEndPr>
      <w:sdtContent>
        <w:p w14:paraId="4382AB79" w14:textId="0DF2E840" w:rsidR="007C0F68" w:rsidRPr="0034284C" w:rsidRDefault="007C0F68" w:rsidP="007C0F68">
          <w:pPr>
            <w:pStyle w:val="UNILSignature"/>
            <w:rPr>
              <w:rFonts w:ascii="Times New Roman" w:hAnsi="Times New Roman" w:cs="Times New Roman"/>
              <w:sz w:val="32"/>
              <w:lang w:val="en-US"/>
            </w:rPr>
          </w:pPr>
          <w:r w:rsidRPr="0034284C">
            <w:rPr>
              <w:rFonts w:ascii="Times New Roman" w:hAnsi="Times New Roman" w:cs="Times New Roman"/>
              <w:sz w:val="32"/>
              <w:lang w:val="en-US"/>
            </w:rPr>
            <w:t>Travail de Bachelor</w:t>
          </w:r>
        </w:p>
        <w:p w14:paraId="06F91C60" w14:textId="29745975" w:rsidR="007C0F68" w:rsidRPr="00E96E30" w:rsidRDefault="007C0F68" w:rsidP="007C0F68">
          <w:pPr>
            <w:pStyle w:val="UNILSignature"/>
            <w:rPr>
              <w:rFonts w:ascii="Arial" w:hAnsi="Arial"/>
              <w:sz w:val="32"/>
              <w:lang w:val="en-US"/>
            </w:rPr>
          </w:pPr>
        </w:p>
        <w:p w14:paraId="1DC23311" w14:textId="1E046C28" w:rsidR="007C0F68" w:rsidRPr="00E96E30" w:rsidRDefault="007C0F68" w:rsidP="007C0F68">
          <w:pPr>
            <w:pStyle w:val="UNILSignature"/>
            <w:rPr>
              <w:rFonts w:ascii="Arial" w:hAnsi="Arial"/>
              <w:sz w:val="32"/>
              <w:lang w:val="en-US"/>
            </w:rPr>
          </w:pPr>
        </w:p>
        <w:p w14:paraId="3E2DE2C0" w14:textId="6A194014" w:rsidR="007C0F68" w:rsidRPr="00E96E30" w:rsidRDefault="007C0F68" w:rsidP="007C0F68">
          <w:pPr>
            <w:pStyle w:val="UNILSignature"/>
            <w:rPr>
              <w:rFonts w:ascii="Arial" w:hAnsi="Arial"/>
              <w:sz w:val="32"/>
              <w:lang w:val="en-US"/>
            </w:rPr>
          </w:pPr>
        </w:p>
        <w:p w14:paraId="38733B10" w14:textId="2E59B433" w:rsidR="002F49BF" w:rsidRPr="00446233" w:rsidRDefault="002F49BF" w:rsidP="00446233">
          <w:pPr>
            <w:pStyle w:val="UNILSignature"/>
            <w:spacing w:line="276" w:lineRule="auto"/>
            <w:jc w:val="left"/>
            <w:rPr>
              <w:rFonts w:ascii="Times New Roman" w:hAnsi="Times New Roman" w:cs="Times New Roman"/>
              <w:sz w:val="40"/>
              <w:szCs w:val="40"/>
              <w:lang w:val="en-US"/>
            </w:rPr>
          </w:pPr>
          <w:r w:rsidRPr="00446233">
            <w:rPr>
              <w:rFonts w:ascii="Times New Roman" w:hAnsi="Times New Roman" w:cs="Times New Roman"/>
              <w:sz w:val="40"/>
              <w:szCs w:val="40"/>
              <w:lang w:val="en-US"/>
            </w:rPr>
            <w:t>Generative adversarial networks for the super-resolution of satellite images</w:t>
          </w:r>
        </w:p>
        <w:p w14:paraId="34B310E7" w14:textId="54B6B470" w:rsidR="007C0F68" w:rsidRPr="002F49BF" w:rsidRDefault="005706AA" w:rsidP="002F49BF">
          <w:pPr>
            <w:pStyle w:val="UNILSignature"/>
            <w:jc w:val="left"/>
            <w:rPr>
              <w:rFonts w:ascii="Arial" w:hAnsi="Arial"/>
              <w:sz w:val="32"/>
              <w:lang w:val="en-US"/>
            </w:rPr>
          </w:pPr>
          <w:r>
            <w:rPr>
              <w:rFonts w:ascii="Arial" w:hAnsi="Arial"/>
              <w:noProof/>
              <w:sz w:val="28"/>
            </w:rPr>
            <mc:AlternateContent>
              <mc:Choice Requires="wps">
                <w:drawing>
                  <wp:anchor distT="0" distB="0" distL="114300" distR="114300" simplePos="0" relativeHeight="251670528" behindDoc="1" locked="0" layoutInCell="1" allowOverlap="1" wp14:anchorId="2797E9A5" wp14:editId="0ABF2DE7">
                    <wp:simplePos x="0" y="0"/>
                    <wp:positionH relativeFrom="column">
                      <wp:posOffset>1093398</wp:posOffset>
                    </wp:positionH>
                    <wp:positionV relativeFrom="paragraph">
                      <wp:posOffset>328295</wp:posOffset>
                    </wp:positionV>
                    <wp:extent cx="0" cy="685800"/>
                    <wp:effectExtent l="38100" t="19050" r="57150" b="95250"/>
                    <wp:wrapNone/>
                    <wp:docPr id="7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85800"/>
                            </a:xfrm>
                            <a:prstGeom prst="line">
                              <a:avLst/>
                            </a:prstGeom>
                            <a:noFill/>
                            <a:ln w="12700">
                              <a:solidFill>
                                <a:schemeClr val="tx1">
                                  <a:lumMod val="100000"/>
                                  <a:lumOff val="0"/>
                                </a:schemeClr>
                              </a:solidFill>
                              <a:round/>
                              <a:headEnd/>
                              <a:tailEnd/>
                            </a:ln>
                            <a:effectLst>
                              <a:outerShdw blurRad="38100" dist="25400" dir="5400000" algn="ctr" rotWithShape="0">
                                <a:srgbClr val="808080">
                                  <a:alpha val="35001"/>
                                </a:srgbClr>
                              </a:outerShdw>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B5F771" id="Line 5" o:spid="_x0000_s1026" style="position:absolute;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6.1pt,25.85pt" to="86.1pt,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" strokecolor="black [3213]" strokeweight="1pt">
                    <v:shadow on="t" opacity="22938f" offset="0"/>
                  </v:line>
                </w:pict>
              </mc:Fallback>
            </mc:AlternateContent>
          </w:r>
          <w:r w:rsidR="00D4169D">
            <w:rPr>
              <w:noProof/>
            </w:rPr>
            <w:drawing>
              <wp:anchor distT="0" distB="0" distL="114300" distR="114300" simplePos="0" relativeHeight="251650048" behindDoc="1" locked="0" layoutInCell="1" allowOverlap="1" wp14:anchorId="36D6ADB5" wp14:editId="0034FCA4">
                <wp:simplePos x="0" y="0"/>
                <wp:positionH relativeFrom="page">
                  <wp:posOffset>5123874</wp:posOffset>
                </wp:positionH>
                <wp:positionV relativeFrom="margin">
                  <wp:align>bottom</wp:align>
                </wp:positionV>
                <wp:extent cx="2163445" cy="6877685"/>
                <wp:effectExtent l="0" t="0" r="8255"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63445" cy="6877685"/>
                        </a:xfrm>
                        <a:prstGeom prst="rect">
                          <a:avLst/>
                        </a:prstGeom>
                        <a:noFill/>
                      </pic:spPr>
                    </pic:pic>
                  </a:graphicData>
                </a:graphic>
                <wp14:sizeRelH relativeFrom="page">
                  <wp14:pctWidth>0</wp14:pctWidth>
                </wp14:sizeRelH>
                <wp14:sizeRelV relativeFrom="page">
                  <wp14:pctHeight>0</wp14:pctHeight>
                </wp14:sizeRelV>
              </wp:anchor>
            </w:drawing>
          </w:r>
          <w:r w:rsidR="007C0F68">
            <w:rPr>
              <w:rFonts w:ascii="Arial" w:hAnsi="Arial"/>
              <w:noProof/>
              <w:sz w:val="28"/>
            </w:rPr>
            <mc:AlternateContent>
              <mc:Choice Requires="wps">
                <w:drawing>
                  <wp:anchor distT="0" distB="0" distL="114300" distR="114300" simplePos="0" relativeHeight="251662336" behindDoc="0" locked="0" layoutInCell="1" allowOverlap="1" wp14:anchorId="1B453800" wp14:editId="5F364694">
                    <wp:simplePos x="0" y="0"/>
                    <wp:positionH relativeFrom="column">
                      <wp:posOffset>1285240</wp:posOffset>
                    </wp:positionH>
                    <wp:positionV relativeFrom="paragraph">
                      <wp:posOffset>269240</wp:posOffset>
                    </wp:positionV>
                    <wp:extent cx="5137150" cy="0"/>
                    <wp:effectExtent l="15240" t="15240" r="29210" b="22860"/>
                    <wp:wrapTight wrapText="bothSides">
                      <wp:wrapPolygon edited="0">
                        <wp:start x="-40" y="-2147483648"/>
                        <wp:lineTo x="0" y="-2147483648"/>
                        <wp:lineTo x="10819" y="-2147483648"/>
                        <wp:lineTo x="10819" y="-2147483648"/>
                        <wp:lineTo x="21560" y="-2147483648"/>
                        <wp:lineTo x="21680" y="-2147483648"/>
                        <wp:lineTo x="-40" y="-2147483648"/>
                      </wp:wrapPolygon>
                    </wp:wrapTight>
                    <wp:docPr id="80"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37150" cy="0"/>
                            </a:xfrm>
                            <a:prstGeom prst="line">
                              <a:avLst/>
                            </a:prstGeom>
                            <a:noFill/>
                            <a:ln w="12700">
                              <a:solidFill>
                                <a:schemeClr val="tx1">
                                  <a:lumMod val="100000"/>
                                  <a:lumOff val="0"/>
                                </a:schemeClr>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38100" dist="2540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97EA418" id="Line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1.2pt,21.2pt" to="505.7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" strokecolor="black [3213]" strokeweight="1pt">
                    <w10:wrap type="tight"/>
                  </v:line>
                </w:pict>
              </mc:Fallback>
            </mc:AlternateContent>
          </w:r>
          <w:r w:rsidR="007C0F68">
            <w:rPr>
              <w:rFonts w:ascii="Arial" w:hAnsi="Arial"/>
              <w:noProof/>
              <w:sz w:val="28"/>
            </w:rPr>
            <mc:AlternateContent>
              <mc:Choice Requires="wps">
                <w:drawing>
                  <wp:anchor distT="0" distB="0" distL="114300" distR="114300" simplePos="0" relativeHeight="251655168" behindDoc="0" locked="0" layoutInCell="1" allowOverlap="1" wp14:anchorId="2043935C" wp14:editId="1DAE200D">
                    <wp:simplePos x="0" y="0"/>
                    <wp:positionH relativeFrom="column">
                      <wp:posOffset>370840</wp:posOffset>
                    </wp:positionH>
                    <wp:positionV relativeFrom="paragraph">
                      <wp:posOffset>269240</wp:posOffset>
                    </wp:positionV>
                    <wp:extent cx="685800" cy="0"/>
                    <wp:effectExtent l="15240" t="15240" r="22860" b="22860"/>
                    <wp:wrapTight wrapText="bothSides">
                      <wp:wrapPolygon edited="0">
                        <wp:start x="-300" y="-2147483648"/>
                        <wp:lineTo x="0" y="-2147483648"/>
                        <wp:lineTo x="11100" y="-2147483648"/>
                        <wp:lineTo x="11100" y="-2147483648"/>
                        <wp:lineTo x="21300" y="-2147483648"/>
                        <wp:lineTo x="22200" y="-2147483648"/>
                        <wp:lineTo x="-300" y="-2147483648"/>
                      </wp:wrapPolygon>
                    </wp:wrapTight>
                    <wp:docPr id="1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0"/>
                            </a:xfrm>
                            <a:prstGeom prst="line">
                              <a:avLst/>
                            </a:prstGeom>
                            <a:noFill/>
                            <a:ln w="12700">
                              <a:solidFill>
                                <a:schemeClr val="tx1">
                                  <a:lumMod val="100000"/>
                                  <a:lumOff val="0"/>
                                </a:schemeClr>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38100" dist="2540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4D5B231" id="Line 2"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2pt,21.2pt" to="83.2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" strokecolor="black [3213]" strokeweight="1pt">
                    <w10:wrap type="tight"/>
                  </v:line>
                </w:pict>
              </mc:Fallback>
            </mc:AlternateContent>
          </w:r>
        </w:p>
        <w:p w14:paraId="549C3506" w14:textId="77777777" w:rsidR="007C0F68" w:rsidRPr="00E80728" w:rsidRDefault="007C0F68" w:rsidP="007C0F68">
          <w:pPr>
            <w:pStyle w:val="UNILSignature"/>
            <w:jc w:val="left"/>
            <w:rPr>
              <w:rFonts w:ascii="Arial" w:hAnsi="Arial"/>
              <w:sz w:val="28"/>
              <w:lang w:val="en-US"/>
            </w:rPr>
          </w:pPr>
        </w:p>
        <w:p w14:paraId="07AB0F7C" w14:textId="0BBF75D6" w:rsidR="007C0F68" w:rsidRPr="00446233" w:rsidRDefault="007107A3" w:rsidP="007C0F68">
          <w:pPr>
            <w:pStyle w:val="UNILSignature"/>
            <w:ind w:left="2127"/>
            <w:jc w:val="left"/>
            <w:rPr>
              <w:rFonts w:ascii="Times New Roman" w:hAnsi="Times New Roman" w:cs="Times New Roman"/>
              <w:sz w:val="28"/>
              <w:szCs w:val="24"/>
            </w:rPr>
          </w:pPr>
          <w:r w:rsidRPr="00446233">
            <w:rPr>
              <w:rFonts w:ascii="Times New Roman" w:hAnsi="Times New Roman" w:cs="Times New Roman"/>
              <w:sz w:val="28"/>
              <w:szCs w:val="24"/>
            </w:rPr>
            <w:t>Lucas Schmutz</w:t>
          </w:r>
        </w:p>
        <w:p w14:paraId="487DB587" w14:textId="068C1C12" w:rsidR="007C0F68" w:rsidRPr="00446233" w:rsidRDefault="007C0F68" w:rsidP="007C0F68">
          <w:pPr>
            <w:pStyle w:val="UNILSignature"/>
            <w:ind w:left="2127"/>
            <w:jc w:val="left"/>
            <w:rPr>
              <w:rFonts w:ascii="Times New Roman" w:hAnsi="Times New Roman" w:cs="Times New Roman"/>
              <w:sz w:val="28"/>
              <w:szCs w:val="24"/>
            </w:rPr>
          </w:pPr>
        </w:p>
        <w:p w14:paraId="19A9DFB3" w14:textId="7EC357DA" w:rsidR="007C0F68" w:rsidRPr="00446233" w:rsidRDefault="007C0F68" w:rsidP="007C0F68">
          <w:pPr>
            <w:pStyle w:val="UNILSignature"/>
            <w:ind w:left="2127"/>
            <w:jc w:val="left"/>
            <w:rPr>
              <w:rFonts w:ascii="Times New Roman" w:hAnsi="Times New Roman" w:cs="Times New Roman"/>
              <w:sz w:val="28"/>
              <w:szCs w:val="24"/>
            </w:rPr>
          </w:pPr>
          <w:r w:rsidRPr="00446233">
            <w:rPr>
              <w:rFonts w:ascii="Times New Roman" w:hAnsi="Times New Roman" w:cs="Times New Roman"/>
              <w:sz w:val="28"/>
              <w:szCs w:val="24"/>
            </w:rPr>
            <w:t xml:space="preserve">Sous la direction du Prof. </w:t>
          </w:r>
          <w:r w:rsidR="007107A3" w:rsidRPr="00446233">
            <w:rPr>
              <w:rFonts w:ascii="Times New Roman" w:hAnsi="Times New Roman" w:cs="Times New Roman"/>
              <w:sz w:val="28"/>
              <w:szCs w:val="24"/>
            </w:rPr>
            <w:t>G</w:t>
          </w:r>
          <w:r w:rsidR="00F2798F">
            <w:rPr>
              <w:rFonts w:ascii="Times New Roman" w:hAnsi="Times New Roman" w:cs="Times New Roman"/>
              <w:sz w:val="28"/>
              <w:szCs w:val="24"/>
            </w:rPr>
            <w:t>régoire</w:t>
          </w:r>
          <w:r w:rsidR="007107A3" w:rsidRPr="00446233">
            <w:rPr>
              <w:rFonts w:ascii="Times New Roman" w:hAnsi="Times New Roman" w:cs="Times New Roman"/>
              <w:sz w:val="28"/>
              <w:szCs w:val="24"/>
            </w:rPr>
            <w:t xml:space="preserve"> </w:t>
          </w:r>
          <w:proofErr w:type="spellStart"/>
          <w:r w:rsidR="007107A3" w:rsidRPr="00446233">
            <w:rPr>
              <w:rFonts w:ascii="Times New Roman" w:hAnsi="Times New Roman" w:cs="Times New Roman"/>
              <w:sz w:val="28"/>
              <w:szCs w:val="24"/>
            </w:rPr>
            <w:t>Mariethoz</w:t>
          </w:r>
          <w:proofErr w:type="spellEnd"/>
        </w:p>
        <w:p w14:paraId="4ABB84FF" w14:textId="020B8257" w:rsidR="007C0F68" w:rsidRDefault="007C0F68" w:rsidP="007C0F68">
          <w:pPr>
            <w:pStyle w:val="UNILSignature"/>
            <w:ind w:left="2127"/>
            <w:jc w:val="left"/>
            <w:rPr>
              <w:rFonts w:ascii="Arial" w:hAnsi="Arial"/>
              <w:sz w:val="22"/>
            </w:rPr>
          </w:pPr>
        </w:p>
        <w:p w14:paraId="21A4D4C5" w14:textId="00790FCF" w:rsidR="00924D5C" w:rsidRDefault="00446233" w:rsidP="007C0F68">
          <w:pPr>
            <w:pStyle w:val="UNILSignature"/>
            <w:ind w:left="2127"/>
            <w:jc w:val="left"/>
            <w:rPr>
              <w:rFonts w:ascii="Arial" w:hAnsi="Arial"/>
              <w:sz w:val="22"/>
            </w:rPr>
          </w:pPr>
          <w:r>
            <w:rPr>
              <w:rFonts w:ascii="Arial" w:hAnsi="Arial"/>
              <w:noProof/>
              <w:sz w:val="22"/>
            </w:rPr>
            <mc:AlternateContent>
              <mc:Choice Requires="wpg">
                <w:drawing>
                  <wp:anchor distT="0" distB="0" distL="114300" distR="114300" simplePos="0" relativeHeight="251685888" behindDoc="0" locked="0" layoutInCell="1" allowOverlap="1" wp14:anchorId="04CDF9B3" wp14:editId="3F60241C">
                    <wp:simplePos x="0" y="0"/>
                    <wp:positionH relativeFrom="margin">
                      <wp:align>center</wp:align>
                    </wp:positionH>
                    <wp:positionV relativeFrom="paragraph">
                      <wp:posOffset>75750</wp:posOffset>
                    </wp:positionV>
                    <wp:extent cx="4572000" cy="4572550"/>
                    <wp:effectExtent l="0" t="0" r="0" b="0"/>
                    <wp:wrapNone/>
                    <wp:docPr id="109" name="Group 109"/>
                    <wp:cNvGraphicFramePr/>
                    <a:graphic xmlns:a="http://schemas.openxmlformats.org/drawingml/2006/main">
                      <a:graphicData uri="http://schemas.microsoft.com/office/word/2010/wordprocessingGroup">
                        <wpg:wgp>
                          <wpg:cNvGrpSpPr/>
                          <wpg:grpSpPr>
                            <a:xfrm>
                              <a:off x="0" y="0"/>
                              <a:ext cx="4572000" cy="4572550"/>
                              <a:chOff x="0" y="0"/>
                              <a:chExt cx="5283384" cy="5284020"/>
                            </a:xfrm>
                          </wpg:grpSpPr>
                          <pic:pic xmlns:pic="http://schemas.openxmlformats.org/drawingml/2006/picture">
                            <pic:nvPicPr>
                              <pic:cNvPr id="105" name="Picture 105"/>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6995" cy="2627630"/>
                              </a:xfrm>
                              <a:prstGeom prst="rect">
                                <a:avLst/>
                              </a:prstGeom>
                              <a:noFill/>
                              <a:ln>
                                <a:noFill/>
                              </a:ln>
                            </pic:spPr>
                          </pic:pic>
                          <pic:pic xmlns:pic="http://schemas.openxmlformats.org/drawingml/2006/picture">
                            <pic:nvPicPr>
                              <pic:cNvPr id="106" name="Picture 106"/>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2656390"/>
                                <a:ext cx="2626995" cy="2627630"/>
                              </a:xfrm>
                              <a:prstGeom prst="rect">
                                <a:avLst/>
                              </a:prstGeom>
                              <a:noFill/>
                              <a:ln>
                                <a:noFill/>
                              </a:ln>
                            </pic:spPr>
                          </pic:pic>
                          <pic:pic xmlns:pic="http://schemas.openxmlformats.org/drawingml/2006/picture">
                            <pic:nvPicPr>
                              <pic:cNvPr id="107" name="Picture 107"/>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2656389" y="2656390"/>
                                <a:ext cx="2626995" cy="2627630"/>
                              </a:xfrm>
                              <a:prstGeom prst="rect">
                                <a:avLst/>
                              </a:prstGeom>
                              <a:noFill/>
                              <a:ln>
                                <a:noFill/>
                              </a:ln>
                            </pic:spPr>
                          </pic:pic>
                          <pic:pic xmlns:pic="http://schemas.openxmlformats.org/drawingml/2006/picture">
                            <pic:nvPicPr>
                              <pic:cNvPr id="108" name="Picture 108"/>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2656389" y="0"/>
                                <a:ext cx="2626995" cy="262763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F1F23F1" id="Group 109" o:spid="_x0000_s1026" style="position:absolute;margin-left:0;margin-top:5.95pt;width:5in;height:360.05pt;z-index:251685888;mso-position-horizontal:center;mso-position-horizontal-relative:margin;mso-width-relative:margin;mso-height-relative:margin" coordsize="52833,52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5" o:spid="_x0000_s1027" type="#_x0000_t75" style="position:absolute;width:26269;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">
                      <v:imagedata r:id="rId16" o:title=""/>
                    </v:shape>
                    <v:shape id="Picture 106" o:spid="_x0000_s1028" type="#_x0000_t75" style="position:absolute;top:26563;width:26269;height:26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">
                      <v:imagedata r:id="rId17" o:title=""/>
                    </v:shape>
                    <v:shape id="Picture 107" o:spid="_x0000_s1029" type="#_x0000_t75" style="position:absolute;left:26563;top:26563;width:26270;height:26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">
                      <v:imagedata r:id="rId18" o:title=""/>
                    </v:shape>
                    <v:shape id="Picture 108" o:spid="_x0000_s1030" type="#_x0000_t75" style="position:absolute;left:26563;width:26270;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">
                      <v:imagedata r:id="rId19" o:title=""/>
                    </v:shape>
                    <w10:wrap anchorx="margin"/>
                  </v:group>
                </w:pict>
              </mc:Fallback>
            </mc:AlternateContent>
          </w:r>
        </w:p>
        <w:p w14:paraId="16EA0394" w14:textId="178C67DC" w:rsidR="007C0F68" w:rsidRDefault="007C0F68" w:rsidP="007C0F68">
          <w:pPr>
            <w:pStyle w:val="UNILSignature"/>
            <w:ind w:left="2127"/>
            <w:jc w:val="left"/>
            <w:rPr>
              <w:rFonts w:ascii="Arial" w:hAnsi="Arial"/>
              <w:sz w:val="22"/>
            </w:rPr>
          </w:pPr>
        </w:p>
        <w:p w14:paraId="2A980F8C" w14:textId="739A09CD" w:rsidR="007C0F68" w:rsidRDefault="007C0F68" w:rsidP="007C0F68">
          <w:pPr>
            <w:pStyle w:val="UNILSignature"/>
            <w:ind w:left="2127"/>
            <w:jc w:val="left"/>
            <w:rPr>
              <w:rFonts w:ascii="Arial" w:hAnsi="Arial"/>
              <w:sz w:val="22"/>
            </w:rPr>
          </w:pPr>
        </w:p>
        <w:p w14:paraId="26992BFA" w14:textId="0E942DBA" w:rsidR="007C0F68" w:rsidRDefault="007C0F68" w:rsidP="007C0F68">
          <w:pPr>
            <w:pStyle w:val="UNILSignature"/>
            <w:ind w:left="2127"/>
            <w:jc w:val="left"/>
            <w:rPr>
              <w:rFonts w:ascii="Arial" w:hAnsi="Arial"/>
              <w:sz w:val="22"/>
            </w:rPr>
          </w:pPr>
        </w:p>
        <w:p w14:paraId="5D38DF8C" w14:textId="346B59AF" w:rsidR="007C0F68" w:rsidRDefault="007C0F68" w:rsidP="007C0F68">
          <w:pPr>
            <w:pStyle w:val="UNILSignature"/>
            <w:ind w:left="2127"/>
            <w:jc w:val="left"/>
            <w:rPr>
              <w:rFonts w:ascii="Arial" w:hAnsi="Arial"/>
              <w:sz w:val="22"/>
            </w:rPr>
          </w:pPr>
        </w:p>
        <w:p w14:paraId="69E4F3DF" w14:textId="77777777" w:rsidR="007C0F68" w:rsidRDefault="007C0F68" w:rsidP="007C0F68">
          <w:pPr>
            <w:pStyle w:val="UNILSignature"/>
            <w:ind w:left="2127"/>
            <w:jc w:val="left"/>
            <w:rPr>
              <w:rFonts w:ascii="Arial" w:hAnsi="Arial"/>
              <w:sz w:val="22"/>
            </w:rPr>
          </w:pPr>
        </w:p>
        <w:p w14:paraId="0F6C8F13" w14:textId="77777777" w:rsidR="007C0F68" w:rsidRDefault="007C0F68" w:rsidP="007C0F68">
          <w:pPr>
            <w:pStyle w:val="UNILSignature"/>
            <w:ind w:left="2127"/>
            <w:jc w:val="left"/>
            <w:rPr>
              <w:rFonts w:ascii="Arial" w:hAnsi="Arial"/>
              <w:sz w:val="22"/>
            </w:rPr>
          </w:pPr>
        </w:p>
        <w:p w14:paraId="52B9964E" w14:textId="77777777" w:rsidR="007C0F68" w:rsidRDefault="007C0F68" w:rsidP="007C0F68">
          <w:pPr>
            <w:pStyle w:val="UNILSignature"/>
            <w:ind w:left="2127"/>
            <w:jc w:val="left"/>
            <w:rPr>
              <w:rFonts w:ascii="Arial" w:hAnsi="Arial"/>
              <w:sz w:val="22"/>
            </w:rPr>
          </w:pPr>
        </w:p>
        <w:p w14:paraId="34C81656" w14:textId="54474EDD" w:rsidR="007C0F68" w:rsidRDefault="00924D5C" w:rsidP="00924D5C">
          <w:pPr>
            <w:pStyle w:val="UNILSignature"/>
            <w:tabs>
              <w:tab w:val="left" w:pos="4112"/>
            </w:tabs>
            <w:ind w:left="2127"/>
            <w:jc w:val="left"/>
            <w:rPr>
              <w:rFonts w:ascii="Arial" w:hAnsi="Arial"/>
              <w:sz w:val="22"/>
            </w:rPr>
          </w:pPr>
          <w:r>
            <w:rPr>
              <w:rFonts w:ascii="Arial" w:hAnsi="Arial"/>
              <w:sz w:val="22"/>
            </w:rPr>
            <w:tab/>
          </w:r>
        </w:p>
        <w:p w14:paraId="7B0DBF93" w14:textId="77777777" w:rsidR="007C0F68" w:rsidRDefault="007C0F68" w:rsidP="007C0F68">
          <w:pPr>
            <w:pStyle w:val="UNILSignature"/>
            <w:ind w:left="2127"/>
            <w:jc w:val="left"/>
            <w:rPr>
              <w:rFonts w:ascii="Arial" w:hAnsi="Arial"/>
              <w:sz w:val="22"/>
            </w:rPr>
          </w:pPr>
        </w:p>
        <w:p w14:paraId="597B5E8A" w14:textId="77777777" w:rsidR="007C0F68" w:rsidRDefault="007C0F68" w:rsidP="00E96E30">
          <w:pPr>
            <w:pStyle w:val="UNILSignature"/>
            <w:ind w:left="2127"/>
            <w:rPr>
              <w:rFonts w:ascii="Arial" w:hAnsi="Arial"/>
              <w:sz w:val="22"/>
            </w:rPr>
          </w:pPr>
        </w:p>
        <w:p w14:paraId="6CE6C2F3" w14:textId="77777777" w:rsidR="007C0F68" w:rsidRDefault="007C0F68" w:rsidP="007C0F68">
          <w:pPr>
            <w:pStyle w:val="UNILSignature"/>
            <w:ind w:left="2127"/>
            <w:jc w:val="left"/>
            <w:rPr>
              <w:rFonts w:ascii="Arial" w:hAnsi="Arial"/>
              <w:sz w:val="22"/>
            </w:rPr>
          </w:pPr>
        </w:p>
        <w:p w14:paraId="01FD0597" w14:textId="04681A49" w:rsidR="00491DDB" w:rsidRDefault="00491DDB">
          <w:pPr>
            <w:spacing w:line="259" w:lineRule="auto"/>
            <w:jc w:val="left"/>
            <w:rPr>
              <w:b/>
              <w:bCs/>
            </w:rPr>
          </w:pPr>
          <w:r w:rsidRPr="007C0F68">
            <w:rPr>
              <w:b/>
              <w:bCs/>
              <w:lang w:val="fr-CH"/>
            </w:rPr>
            <w:br w:type="page"/>
          </w:r>
        </w:p>
      </w:sdtContent>
    </w:sdt>
    <w:sdt>
      <w:sdtPr>
        <w:id w:val="-2024627057"/>
        <w:docPartObj>
          <w:docPartGallery w:val="Table of Contents"/>
          <w:docPartUnique/>
        </w:docPartObj>
      </w:sdtPr>
      <w:sdtEndPr>
        <w:rPr>
          <w:rFonts w:ascii="Times New Roman" w:eastAsia="SimSun" w:hAnsi="Times New Roman" w:cstheme="minorBidi"/>
          <w:b/>
          <w:bCs/>
          <w:noProof/>
          <w:color w:val="auto"/>
          <w:sz w:val="24"/>
          <w:szCs w:val="22"/>
        </w:rPr>
      </w:sdtEndPr>
      <w:sdtContent>
        <w:p w14:paraId="3921BBB2" w14:textId="7958184E" w:rsidR="00F24677" w:rsidRPr="00315A32" w:rsidRDefault="00F24677" w:rsidP="005E159B">
          <w:pPr>
            <w:pStyle w:val="TOCHeading"/>
            <w:spacing w:line="276" w:lineRule="auto"/>
            <w:rPr>
              <w:rStyle w:val="Heading1Char"/>
              <w:color w:val="auto"/>
            </w:rPr>
          </w:pPr>
          <w:r w:rsidRPr="00315A32">
            <w:rPr>
              <w:rStyle w:val="Heading1Char"/>
              <w:color w:val="auto"/>
            </w:rPr>
            <w:t>Table of Contents</w:t>
          </w:r>
        </w:p>
        <w:p w14:paraId="077302C0" w14:textId="2B489FE8" w:rsidR="005E159B" w:rsidRDefault="00F24677" w:rsidP="005E159B">
          <w:pPr>
            <w:pStyle w:val="TOC1"/>
            <w:tabs>
              <w:tab w:val="left" w:pos="480"/>
              <w:tab w:val="right" w:leader="dot" w:pos="8471"/>
            </w:tabs>
            <w:spacing w:line="276" w:lineRule="auto"/>
            <w:rPr>
              <w:rFonts w:asciiTheme="minorHAnsi" w:eastAsiaTheme="minorEastAsia" w:hAnsiTheme="minorHAnsi"/>
              <w:noProof/>
              <w:sz w:val="22"/>
              <w:lang/>
            </w:rPr>
          </w:pPr>
          <w:r>
            <w:fldChar w:fldCharType="begin"/>
          </w:r>
          <w:r>
            <w:instrText xml:space="preserve"> TOC \o "1-3" \h \z \u </w:instrText>
          </w:r>
          <w:r>
            <w:fldChar w:fldCharType="separate"/>
          </w:r>
          <w:hyperlink w:anchor="_Toc49165192" w:history="1">
            <w:r w:rsidR="005E159B" w:rsidRPr="00CE5472">
              <w:rPr>
                <w:rStyle w:val="Hyperlink"/>
                <w:noProof/>
              </w:rPr>
              <w:t>1</w:t>
            </w:r>
            <w:r w:rsidR="005E159B">
              <w:rPr>
                <w:rFonts w:asciiTheme="minorHAnsi" w:eastAsiaTheme="minorEastAsia" w:hAnsiTheme="minorHAnsi"/>
                <w:noProof/>
                <w:sz w:val="22"/>
                <w:lang/>
              </w:rPr>
              <w:tab/>
            </w:r>
            <w:r w:rsidR="005E159B" w:rsidRPr="00CE5472">
              <w:rPr>
                <w:rStyle w:val="Hyperlink"/>
                <w:noProof/>
              </w:rPr>
              <w:t>Introduction</w:t>
            </w:r>
            <w:r w:rsidR="005E159B">
              <w:rPr>
                <w:noProof/>
                <w:webHidden/>
              </w:rPr>
              <w:tab/>
            </w:r>
            <w:r w:rsidR="005E159B">
              <w:rPr>
                <w:noProof/>
                <w:webHidden/>
              </w:rPr>
              <w:fldChar w:fldCharType="begin"/>
            </w:r>
            <w:r w:rsidR="005E159B">
              <w:rPr>
                <w:noProof/>
                <w:webHidden/>
              </w:rPr>
              <w:instrText xml:space="preserve"> PAGEREF _Toc49165192 \h </w:instrText>
            </w:r>
            <w:r w:rsidR="005E159B">
              <w:rPr>
                <w:noProof/>
                <w:webHidden/>
              </w:rPr>
            </w:r>
            <w:r w:rsidR="005E159B">
              <w:rPr>
                <w:noProof/>
                <w:webHidden/>
              </w:rPr>
              <w:fldChar w:fldCharType="separate"/>
            </w:r>
            <w:r w:rsidR="001D6029">
              <w:rPr>
                <w:noProof/>
                <w:webHidden/>
              </w:rPr>
              <w:t>4</w:t>
            </w:r>
            <w:r w:rsidR="005E159B">
              <w:rPr>
                <w:noProof/>
                <w:webHidden/>
              </w:rPr>
              <w:fldChar w:fldCharType="end"/>
            </w:r>
          </w:hyperlink>
        </w:p>
        <w:p w14:paraId="623D2596" w14:textId="5B176394"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193" w:history="1">
            <w:r w:rsidRPr="00CE5472">
              <w:rPr>
                <w:rStyle w:val="Hyperlink"/>
                <w:noProof/>
              </w:rPr>
              <w:t>1.1</w:t>
            </w:r>
            <w:r>
              <w:rPr>
                <w:rFonts w:asciiTheme="minorHAnsi" w:eastAsiaTheme="minorEastAsia" w:hAnsiTheme="minorHAnsi"/>
                <w:noProof/>
                <w:sz w:val="22"/>
                <w:lang/>
              </w:rPr>
              <w:tab/>
            </w:r>
            <w:r w:rsidRPr="00CE5472">
              <w:rPr>
                <w:rStyle w:val="Hyperlink"/>
                <w:noProof/>
              </w:rPr>
              <w:t>Deep learning and artificial neural networks</w:t>
            </w:r>
            <w:r>
              <w:rPr>
                <w:noProof/>
                <w:webHidden/>
              </w:rPr>
              <w:tab/>
            </w:r>
            <w:r>
              <w:rPr>
                <w:noProof/>
                <w:webHidden/>
              </w:rPr>
              <w:fldChar w:fldCharType="begin"/>
            </w:r>
            <w:r>
              <w:rPr>
                <w:noProof/>
                <w:webHidden/>
              </w:rPr>
              <w:instrText xml:space="preserve"> PAGEREF _Toc49165193 \h </w:instrText>
            </w:r>
            <w:r>
              <w:rPr>
                <w:noProof/>
                <w:webHidden/>
              </w:rPr>
            </w:r>
            <w:r>
              <w:rPr>
                <w:noProof/>
                <w:webHidden/>
              </w:rPr>
              <w:fldChar w:fldCharType="separate"/>
            </w:r>
            <w:r w:rsidR="001D6029">
              <w:rPr>
                <w:noProof/>
                <w:webHidden/>
              </w:rPr>
              <w:t>5</w:t>
            </w:r>
            <w:r>
              <w:rPr>
                <w:noProof/>
                <w:webHidden/>
              </w:rPr>
              <w:fldChar w:fldCharType="end"/>
            </w:r>
          </w:hyperlink>
        </w:p>
        <w:p w14:paraId="5ED7E147" w14:textId="50C2CD53"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194" w:history="1">
            <w:r w:rsidRPr="00CE5472">
              <w:rPr>
                <w:rStyle w:val="Hyperlink"/>
                <w:noProof/>
              </w:rPr>
              <w:t>1.2</w:t>
            </w:r>
            <w:r>
              <w:rPr>
                <w:rFonts w:asciiTheme="minorHAnsi" w:eastAsiaTheme="minorEastAsia" w:hAnsiTheme="minorHAnsi"/>
                <w:noProof/>
                <w:sz w:val="22"/>
                <w:lang/>
              </w:rPr>
              <w:tab/>
            </w:r>
            <w:r w:rsidRPr="00CE5472">
              <w:rPr>
                <w:rStyle w:val="Hyperlink"/>
                <w:noProof/>
              </w:rPr>
              <w:t>Convolutional neural networks</w:t>
            </w:r>
            <w:r>
              <w:rPr>
                <w:noProof/>
                <w:webHidden/>
              </w:rPr>
              <w:tab/>
            </w:r>
            <w:r>
              <w:rPr>
                <w:noProof/>
                <w:webHidden/>
              </w:rPr>
              <w:fldChar w:fldCharType="begin"/>
            </w:r>
            <w:r>
              <w:rPr>
                <w:noProof/>
                <w:webHidden/>
              </w:rPr>
              <w:instrText xml:space="preserve"> PAGEREF _Toc49165194 \h </w:instrText>
            </w:r>
            <w:r>
              <w:rPr>
                <w:noProof/>
                <w:webHidden/>
              </w:rPr>
            </w:r>
            <w:r>
              <w:rPr>
                <w:noProof/>
                <w:webHidden/>
              </w:rPr>
              <w:fldChar w:fldCharType="separate"/>
            </w:r>
            <w:r w:rsidR="001D6029">
              <w:rPr>
                <w:noProof/>
                <w:webHidden/>
              </w:rPr>
              <w:t>5</w:t>
            </w:r>
            <w:r>
              <w:rPr>
                <w:noProof/>
                <w:webHidden/>
              </w:rPr>
              <w:fldChar w:fldCharType="end"/>
            </w:r>
          </w:hyperlink>
        </w:p>
        <w:p w14:paraId="1AEA4F51" w14:textId="623693ED" w:rsidR="005E159B" w:rsidRDefault="005E159B" w:rsidP="005E159B">
          <w:pPr>
            <w:pStyle w:val="TOC3"/>
            <w:tabs>
              <w:tab w:val="left" w:pos="1320"/>
              <w:tab w:val="right" w:leader="dot" w:pos="8471"/>
            </w:tabs>
            <w:spacing w:line="276" w:lineRule="auto"/>
            <w:rPr>
              <w:rFonts w:asciiTheme="minorHAnsi" w:eastAsiaTheme="minorEastAsia" w:hAnsiTheme="minorHAnsi"/>
              <w:noProof/>
              <w:sz w:val="22"/>
              <w:lang/>
            </w:rPr>
          </w:pPr>
          <w:hyperlink w:anchor="_Toc49165195" w:history="1">
            <w:r w:rsidRPr="00CE5472">
              <w:rPr>
                <w:rStyle w:val="Hyperlink"/>
                <w:noProof/>
              </w:rPr>
              <w:t>1.2.1</w:t>
            </w:r>
            <w:r>
              <w:rPr>
                <w:rFonts w:asciiTheme="minorHAnsi" w:eastAsiaTheme="minorEastAsia" w:hAnsiTheme="minorHAnsi"/>
                <w:noProof/>
                <w:sz w:val="22"/>
                <w:lang/>
              </w:rPr>
              <w:tab/>
            </w:r>
            <w:r w:rsidRPr="00CE5472">
              <w:rPr>
                <w:rStyle w:val="Hyperlink"/>
                <w:noProof/>
              </w:rPr>
              <w:t>Generative adversarial networks</w:t>
            </w:r>
            <w:r>
              <w:rPr>
                <w:noProof/>
                <w:webHidden/>
              </w:rPr>
              <w:tab/>
            </w:r>
            <w:r>
              <w:rPr>
                <w:noProof/>
                <w:webHidden/>
              </w:rPr>
              <w:fldChar w:fldCharType="begin"/>
            </w:r>
            <w:r>
              <w:rPr>
                <w:noProof/>
                <w:webHidden/>
              </w:rPr>
              <w:instrText xml:space="preserve"> PAGEREF _Toc49165195 \h </w:instrText>
            </w:r>
            <w:r>
              <w:rPr>
                <w:noProof/>
                <w:webHidden/>
              </w:rPr>
            </w:r>
            <w:r>
              <w:rPr>
                <w:noProof/>
                <w:webHidden/>
              </w:rPr>
              <w:fldChar w:fldCharType="separate"/>
            </w:r>
            <w:r w:rsidR="001D6029">
              <w:rPr>
                <w:noProof/>
                <w:webHidden/>
              </w:rPr>
              <w:t>6</w:t>
            </w:r>
            <w:r>
              <w:rPr>
                <w:noProof/>
                <w:webHidden/>
              </w:rPr>
              <w:fldChar w:fldCharType="end"/>
            </w:r>
          </w:hyperlink>
        </w:p>
        <w:p w14:paraId="29F186D5" w14:textId="3FD3E722"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196" w:history="1">
            <w:r w:rsidRPr="00CE5472">
              <w:rPr>
                <w:rStyle w:val="Hyperlink"/>
                <w:noProof/>
              </w:rPr>
              <w:t>1.3</w:t>
            </w:r>
            <w:r>
              <w:rPr>
                <w:rFonts w:asciiTheme="minorHAnsi" w:eastAsiaTheme="minorEastAsia" w:hAnsiTheme="minorHAnsi"/>
                <w:noProof/>
                <w:sz w:val="22"/>
                <w:lang/>
              </w:rPr>
              <w:tab/>
            </w:r>
            <w:r w:rsidRPr="00CE5472">
              <w:rPr>
                <w:rStyle w:val="Hyperlink"/>
                <w:noProof/>
              </w:rPr>
              <w:t>Goals of this project</w:t>
            </w:r>
            <w:r>
              <w:rPr>
                <w:noProof/>
                <w:webHidden/>
              </w:rPr>
              <w:tab/>
            </w:r>
            <w:r>
              <w:rPr>
                <w:noProof/>
                <w:webHidden/>
              </w:rPr>
              <w:fldChar w:fldCharType="begin"/>
            </w:r>
            <w:r>
              <w:rPr>
                <w:noProof/>
                <w:webHidden/>
              </w:rPr>
              <w:instrText xml:space="preserve"> PAGEREF _Toc49165196 \h </w:instrText>
            </w:r>
            <w:r>
              <w:rPr>
                <w:noProof/>
                <w:webHidden/>
              </w:rPr>
            </w:r>
            <w:r>
              <w:rPr>
                <w:noProof/>
                <w:webHidden/>
              </w:rPr>
              <w:fldChar w:fldCharType="separate"/>
            </w:r>
            <w:r w:rsidR="001D6029">
              <w:rPr>
                <w:noProof/>
                <w:webHidden/>
              </w:rPr>
              <w:t>6</w:t>
            </w:r>
            <w:r>
              <w:rPr>
                <w:noProof/>
                <w:webHidden/>
              </w:rPr>
              <w:fldChar w:fldCharType="end"/>
            </w:r>
          </w:hyperlink>
        </w:p>
        <w:p w14:paraId="31CE59E5" w14:textId="021A365B" w:rsidR="005E159B" w:rsidRDefault="005E159B" w:rsidP="005E159B">
          <w:pPr>
            <w:pStyle w:val="TOC1"/>
            <w:tabs>
              <w:tab w:val="left" w:pos="480"/>
              <w:tab w:val="right" w:leader="dot" w:pos="8471"/>
            </w:tabs>
            <w:spacing w:line="276" w:lineRule="auto"/>
            <w:rPr>
              <w:rFonts w:asciiTheme="minorHAnsi" w:eastAsiaTheme="minorEastAsia" w:hAnsiTheme="minorHAnsi"/>
              <w:noProof/>
              <w:sz w:val="22"/>
              <w:lang/>
            </w:rPr>
          </w:pPr>
          <w:hyperlink w:anchor="_Toc49165197" w:history="1">
            <w:r w:rsidRPr="00CE5472">
              <w:rPr>
                <w:rStyle w:val="Hyperlink"/>
                <w:noProof/>
              </w:rPr>
              <w:t>2</w:t>
            </w:r>
            <w:r>
              <w:rPr>
                <w:rFonts w:asciiTheme="minorHAnsi" w:eastAsiaTheme="minorEastAsia" w:hAnsiTheme="minorHAnsi"/>
                <w:noProof/>
                <w:sz w:val="22"/>
                <w:lang/>
              </w:rPr>
              <w:tab/>
            </w:r>
            <w:r w:rsidRPr="00CE5472">
              <w:rPr>
                <w:rStyle w:val="Hyperlink"/>
                <w:noProof/>
              </w:rPr>
              <w:t>Methods</w:t>
            </w:r>
            <w:r>
              <w:rPr>
                <w:noProof/>
                <w:webHidden/>
              </w:rPr>
              <w:tab/>
            </w:r>
            <w:r>
              <w:rPr>
                <w:noProof/>
                <w:webHidden/>
              </w:rPr>
              <w:fldChar w:fldCharType="begin"/>
            </w:r>
            <w:r>
              <w:rPr>
                <w:noProof/>
                <w:webHidden/>
              </w:rPr>
              <w:instrText xml:space="preserve"> PAGEREF _Toc49165197 \h </w:instrText>
            </w:r>
            <w:r>
              <w:rPr>
                <w:noProof/>
                <w:webHidden/>
              </w:rPr>
            </w:r>
            <w:r>
              <w:rPr>
                <w:noProof/>
                <w:webHidden/>
              </w:rPr>
              <w:fldChar w:fldCharType="separate"/>
            </w:r>
            <w:r w:rsidR="001D6029">
              <w:rPr>
                <w:noProof/>
                <w:webHidden/>
              </w:rPr>
              <w:t>7</w:t>
            </w:r>
            <w:r>
              <w:rPr>
                <w:noProof/>
                <w:webHidden/>
              </w:rPr>
              <w:fldChar w:fldCharType="end"/>
            </w:r>
          </w:hyperlink>
        </w:p>
        <w:p w14:paraId="545B68BA" w14:textId="281F6F7A"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198" w:history="1">
            <w:r w:rsidRPr="00CE5472">
              <w:rPr>
                <w:rStyle w:val="Hyperlink"/>
                <w:noProof/>
              </w:rPr>
              <w:t>2.1</w:t>
            </w:r>
            <w:r>
              <w:rPr>
                <w:rFonts w:asciiTheme="minorHAnsi" w:eastAsiaTheme="minorEastAsia" w:hAnsiTheme="minorHAnsi"/>
                <w:noProof/>
                <w:sz w:val="22"/>
                <w:lang/>
              </w:rPr>
              <w:tab/>
            </w:r>
            <w:r w:rsidRPr="00CE5472">
              <w:rPr>
                <w:rStyle w:val="Hyperlink"/>
                <w:noProof/>
              </w:rPr>
              <w:t>Dataset</w:t>
            </w:r>
            <w:r>
              <w:rPr>
                <w:noProof/>
                <w:webHidden/>
              </w:rPr>
              <w:tab/>
            </w:r>
            <w:r>
              <w:rPr>
                <w:noProof/>
                <w:webHidden/>
              </w:rPr>
              <w:fldChar w:fldCharType="begin"/>
            </w:r>
            <w:r>
              <w:rPr>
                <w:noProof/>
                <w:webHidden/>
              </w:rPr>
              <w:instrText xml:space="preserve"> PAGEREF _Toc49165198 \h </w:instrText>
            </w:r>
            <w:r>
              <w:rPr>
                <w:noProof/>
                <w:webHidden/>
              </w:rPr>
            </w:r>
            <w:r>
              <w:rPr>
                <w:noProof/>
                <w:webHidden/>
              </w:rPr>
              <w:fldChar w:fldCharType="separate"/>
            </w:r>
            <w:r w:rsidR="001D6029">
              <w:rPr>
                <w:noProof/>
                <w:webHidden/>
              </w:rPr>
              <w:t>7</w:t>
            </w:r>
            <w:r>
              <w:rPr>
                <w:noProof/>
                <w:webHidden/>
              </w:rPr>
              <w:fldChar w:fldCharType="end"/>
            </w:r>
          </w:hyperlink>
        </w:p>
        <w:p w14:paraId="51CD8CCC" w14:textId="1AFB5879" w:rsidR="005E159B" w:rsidRDefault="005E159B" w:rsidP="005E159B">
          <w:pPr>
            <w:pStyle w:val="TOC3"/>
            <w:tabs>
              <w:tab w:val="left" w:pos="1320"/>
              <w:tab w:val="right" w:leader="dot" w:pos="8471"/>
            </w:tabs>
            <w:spacing w:line="276" w:lineRule="auto"/>
            <w:rPr>
              <w:rFonts w:asciiTheme="minorHAnsi" w:eastAsiaTheme="minorEastAsia" w:hAnsiTheme="minorHAnsi"/>
              <w:noProof/>
              <w:sz w:val="22"/>
              <w:lang/>
            </w:rPr>
          </w:pPr>
          <w:hyperlink w:anchor="_Toc49165199" w:history="1">
            <w:r w:rsidRPr="00CE5472">
              <w:rPr>
                <w:rStyle w:val="Hyperlink"/>
                <w:noProof/>
              </w:rPr>
              <w:t>2.1.1</w:t>
            </w:r>
            <w:r>
              <w:rPr>
                <w:rFonts w:asciiTheme="minorHAnsi" w:eastAsiaTheme="minorEastAsia" w:hAnsiTheme="minorHAnsi"/>
                <w:noProof/>
                <w:sz w:val="22"/>
                <w:lang/>
              </w:rPr>
              <w:tab/>
            </w:r>
            <w:r w:rsidRPr="00CE5472">
              <w:rPr>
                <w:rStyle w:val="Hyperlink"/>
                <w:noProof/>
              </w:rPr>
              <w:t>Downloading the base images using Google Earth Engine (GEE)</w:t>
            </w:r>
            <w:r>
              <w:rPr>
                <w:noProof/>
                <w:webHidden/>
              </w:rPr>
              <w:tab/>
            </w:r>
            <w:r>
              <w:rPr>
                <w:noProof/>
                <w:webHidden/>
              </w:rPr>
              <w:fldChar w:fldCharType="begin"/>
            </w:r>
            <w:r>
              <w:rPr>
                <w:noProof/>
                <w:webHidden/>
              </w:rPr>
              <w:instrText xml:space="preserve"> PAGEREF _Toc49165199 \h </w:instrText>
            </w:r>
            <w:r>
              <w:rPr>
                <w:noProof/>
                <w:webHidden/>
              </w:rPr>
            </w:r>
            <w:r>
              <w:rPr>
                <w:noProof/>
                <w:webHidden/>
              </w:rPr>
              <w:fldChar w:fldCharType="separate"/>
            </w:r>
            <w:r w:rsidR="001D6029">
              <w:rPr>
                <w:noProof/>
                <w:webHidden/>
              </w:rPr>
              <w:t>7</w:t>
            </w:r>
            <w:r>
              <w:rPr>
                <w:noProof/>
                <w:webHidden/>
              </w:rPr>
              <w:fldChar w:fldCharType="end"/>
            </w:r>
          </w:hyperlink>
        </w:p>
        <w:p w14:paraId="559F5728" w14:textId="74805BFB" w:rsidR="005E159B" w:rsidRDefault="005E159B" w:rsidP="005E159B">
          <w:pPr>
            <w:pStyle w:val="TOC3"/>
            <w:tabs>
              <w:tab w:val="left" w:pos="1320"/>
              <w:tab w:val="right" w:leader="dot" w:pos="8471"/>
            </w:tabs>
            <w:spacing w:line="276" w:lineRule="auto"/>
            <w:rPr>
              <w:rFonts w:asciiTheme="minorHAnsi" w:eastAsiaTheme="minorEastAsia" w:hAnsiTheme="minorHAnsi"/>
              <w:noProof/>
              <w:sz w:val="22"/>
              <w:lang/>
            </w:rPr>
          </w:pPr>
          <w:hyperlink w:anchor="_Toc49165200" w:history="1">
            <w:r w:rsidRPr="00CE5472">
              <w:rPr>
                <w:rStyle w:val="Hyperlink"/>
                <w:noProof/>
              </w:rPr>
              <w:t>2.1.2</w:t>
            </w:r>
            <w:r>
              <w:rPr>
                <w:rFonts w:asciiTheme="minorHAnsi" w:eastAsiaTheme="minorEastAsia" w:hAnsiTheme="minorHAnsi"/>
                <w:noProof/>
                <w:sz w:val="22"/>
                <w:lang/>
              </w:rPr>
              <w:tab/>
            </w:r>
            <w:r w:rsidRPr="00CE5472">
              <w:rPr>
                <w:rStyle w:val="Hyperlink"/>
                <w:noProof/>
              </w:rPr>
              <w:t>Generating the dataset</w:t>
            </w:r>
            <w:r>
              <w:rPr>
                <w:noProof/>
                <w:webHidden/>
              </w:rPr>
              <w:tab/>
            </w:r>
            <w:r>
              <w:rPr>
                <w:noProof/>
                <w:webHidden/>
              </w:rPr>
              <w:fldChar w:fldCharType="begin"/>
            </w:r>
            <w:r>
              <w:rPr>
                <w:noProof/>
                <w:webHidden/>
              </w:rPr>
              <w:instrText xml:space="preserve"> PAGEREF _Toc49165200 \h </w:instrText>
            </w:r>
            <w:r>
              <w:rPr>
                <w:noProof/>
                <w:webHidden/>
              </w:rPr>
            </w:r>
            <w:r>
              <w:rPr>
                <w:noProof/>
                <w:webHidden/>
              </w:rPr>
              <w:fldChar w:fldCharType="separate"/>
            </w:r>
            <w:r w:rsidR="001D6029">
              <w:rPr>
                <w:noProof/>
                <w:webHidden/>
              </w:rPr>
              <w:t>7</w:t>
            </w:r>
            <w:r>
              <w:rPr>
                <w:noProof/>
                <w:webHidden/>
              </w:rPr>
              <w:fldChar w:fldCharType="end"/>
            </w:r>
          </w:hyperlink>
        </w:p>
        <w:p w14:paraId="5CDF8CB2" w14:textId="1C98B39E"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201" w:history="1">
            <w:r w:rsidRPr="00CE5472">
              <w:rPr>
                <w:rStyle w:val="Hyperlink"/>
                <w:noProof/>
              </w:rPr>
              <w:t>2.2</w:t>
            </w:r>
            <w:r>
              <w:rPr>
                <w:rFonts w:asciiTheme="minorHAnsi" w:eastAsiaTheme="minorEastAsia" w:hAnsiTheme="minorHAnsi"/>
                <w:noProof/>
                <w:sz w:val="22"/>
                <w:lang/>
              </w:rPr>
              <w:tab/>
            </w:r>
            <w:r w:rsidRPr="00CE5472">
              <w:rPr>
                <w:rStyle w:val="Hyperlink"/>
                <w:noProof/>
              </w:rPr>
              <w:t>Training</w:t>
            </w:r>
            <w:r>
              <w:rPr>
                <w:noProof/>
                <w:webHidden/>
              </w:rPr>
              <w:tab/>
            </w:r>
            <w:r>
              <w:rPr>
                <w:noProof/>
                <w:webHidden/>
              </w:rPr>
              <w:fldChar w:fldCharType="begin"/>
            </w:r>
            <w:r>
              <w:rPr>
                <w:noProof/>
                <w:webHidden/>
              </w:rPr>
              <w:instrText xml:space="preserve"> PAGEREF _Toc49165201 \h </w:instrText>
            </w:r>
            <w:r>
              <w:rPr>
                <w:noProof/>
                <w:webHidden/>
              </w:rPr>
            </w:r>
            <w:r>
              <w:rPr>
                <w:noProof/>
                <w:webHidden/>
              </w:rPr>
              <w:fldChar w:fldCharType="separate"/>
            </w:r>
            <w:r w:rsidR="001D6029">
              <w:rPr>
                <w:noProof/>
                <w:webHidden/>
              </w:rPr>
              <w:t>8</w:t>
            </w:r>
            <w:r>
              <w:rPr>
                <w:noProof/>
                <w:webHidden/>
              </w:rPr>
              <w:fldChar w:fldCharType="end"/>
            </w:r>
          </w:hyperlink>
        </w:p>
        <w:p w14:paraId="0725697A" w14:textId="1F8A962E" w:rsidR="005E159B" w:rsidRDefault="005E159B" w:rsidP="005E159B">
          <w:pPr>
            <w:pStyle w:val="TOC3"/>
            <w:tabs>
              <w:tab w:val="left" w:pos="1320"/>
              <w:tab w:val="right" w:leader="dot" w:pos="8471"/>
            </w:tabs>
            <w:spacing w:line="276" w:lineRule="auto"/>
            <w:rPr>
              <w:rFonts w:asciiTheme="minorHAnsi" w:eastAsiaTheme="minorEastAsia" w:hAnsiTheme="minorHAnsi"/>
              <w:noProof/>
              <w:sz w:val="22"/>
              <w:lang/>
            </w:rPr>
          </w:pPr>
          <w:hyperlink w:anchor="_Toc49165202" w:history="1">
            <w:r w:rsidRPr="00CE5472">
              <w:rPr>
                <w:rStyle w:val="Hyperlink"/>
                <w:noProof/>
              </w:rPr>
              <w:t>2.2.1</w:t>
            </w:r>
            <w:r>
              <w:rPr>
                <w:rFonts w:asciiTheme="minorHAnsi" w:eastAsiaTheme="minorEastAsia" w:hAnsiTheme="minorHAnsi"/>
                <w:noProof/>
                <w:sz w:val="22"/>
                <w:lang/>
              </w:rPr>
              <w:tab/>
            </w:r>
            <w:r w:rsidRPr="00CE5472">
              <w:rPr>
                <w:rStyle w:val="Hyperlink"/>
                <w:noProof/>
              </w:rPr>
              <w:t>ESRGAN</w:t>
            </w:r>
            <w:r>
              <w:rPr>
                <w:noProof/>
                <w:webHidden/>
              </w:rPr>
              <w:tab/>
            </w:r>
            <w:r>
              <w:rPr>
                <w:noProof/>
                <w:webHidden/>
              </w:rPr>
              <w:fldChar w:fldCharType="begin"/>
            </w:r>
            <w:r>
              <w:rPr>
                <w:noProof/>
                <w:webHidden/>
              </w:rPr>
              <w:instrText xml:space="preserve"> PAGEREF _Toc49165202 \h </w:instrText>
            </w:r>
            <w:r>
              <w:rPr>
                <w:noProof/>
                <w:webHidden/>
              </w:rPr>
            </w:r>
            <w:r>
              <w:rPr>
                <w:noProof/>
                <w:webHidden/>
              </w:rPr>
              <w:fldChar w:fldCharType="separate"/>
            </w:r>
            <w:r w:rsidR="001D6029">
              <w:rPr>
                <w:noProof/>
                <w:webHidden/>
              </w:rPr>
              <w:t>8</w:t>
            </w:r>
            <w:r>
              <w:rPr>
                <w:noProof/>
                <w:webHidden/>
              </w:rPr>
              <w:fldChar w:fldCharType="end"/>
            </w:r>
          </w:hyperlink>
        </w:p>
        <w:p w14:paraId="414C1482" w14:textId="5BA89A92" w:rsidR="005E159B" w:rsidRDefault="005E159B" w:rsidP="005E159B">
          <w:pPr>
            <w:pStyle w:val="TOC3"/>
            <w:tabs>
              <w:tab w:val="left" w:pos="1320"/>
              <w:tab w:val="right" w:leader="dot" w:pos="8471"/>
            </w:tabs>
            <w:spacing w:line="276" w:lineRule="auto"/>
            <w:rPr>
              <w:rFonts w:asciiTheme="minorHAnsi" w:eastAsiaTheme="minorEastAsia" w:hAnsiTheme="minorHAnsi"/>
              <w:noProof/>
              <w:sz w:val="22"/>
              <w:lang/>
            </w:rPr>
          </w:pPr>
          <w:hyperlink w:anchor="_Toc49165203" w:history="1">
            <w:r w:rsidRPr="00CE5472">
              <w:rPr>
                <w:rStyle w:val="Hyperlink"/>
                <w:noProof/>
              </w:rPr>
              <w:t>2.2.2</w:t>
            </w:r>
            <w:r>
              <w:rPr>
                <w:rFonts w:asciiTheme="minorHAnsi" w:eastAsiaTheme="minorEastAsia" w:hAnsiTheme="minorHAnsi"/>
                <w:noProof/>
                <w:sz w:val="22"/>
                <w:lang/>
              </w:rPr>
              <w:tab/>
            </w:r>
            <w:r w:rsidRPr="00CE5472">
              <w:rPr>
                <w:rStyle w:val="Hyperlink"/>
                <w:noProof/>
              </w:rPr>
              <w:t>Hardware and software setup</w:t>
            </w:r>
            <w:r>
              <w:rPr>
                <w:noProof/>
                <w:webHidden/>
              </w:rPr>
              <w:tab/>
            </w:r>
            <w:r>
              <w:rPr>
                <w:noProof/>
                <w:webHidden/>
              </w:rPr>
              <w:fldChar w:fldCharType="begin"/>
            </w:r>
            <w:r>
              <w:rPr>
                <w:noProof/>
                <w:webHidden/>
              </w:rPr>
              <w:instrText xml:space="preserve"> PAGEREF _Toc49165203 \h </w:instrText>
            </w:r>
            <w:r>
              <w:rPr>
                <w:noProof/>
                <w:webHidden/>
              </w:rPr>
            </w:r>
            <w:r>
              <w:rPr>
                <w:noProof/>
                <w:webHidden/>
              </w:rPr>
              <w:fldChar w:fldCharType="separate"/>
            </w:r>
            <w:r w:rsidR="001D6029">
              <w:rPr>
                <w:noProof/>
                <w:webHidden/>
              </w:rPr>
              <w:t>9</w:t>
            </w:r>
            <w:r>
              <w:rPr>
                <w:noProof/>
                <w:webHidden/>
              </w:rPr>
              <w:fldChar w:fldCharType="end"/>
            </w:r>
          </w:hyperlink>
        </w:p>
        <w:p w14:paraId="1EBB98FE" w14:textId="755886F6" w:rsidR="005E159B" w:rsidRDefault="005E159B" w:rsidP="005E159B">
          <w:pPr>
            <w:pStyle w:val="TOC3"/>
            <w:tabs>
              <w:tab w:val="left" w:pos="1320"/>
              <w:tab w:val="right" w:leader="dot" w:pos="8471"/>
            </w:tabs>
            <w:spacing w:line="276" w:lineRule="auto"/>
            <w:rPr>
              <w:rFonts w:asciiTheme="minorHAnsi" w:eastAsiaTheme="minorEastAsia" w:hAnsiTheme="minorHAnsi"/>
              <w:noProof/>
              <w:sz w:val="22"/>
              <w:lang/>
            </w:rPr>
          </w:pPr>
          <w:hyperlink w:anchor="_Toc49165204" w:history="1">
            <w:r w:rsidRPr="00CE5472">
              <w:rPr>
                <w:rStyle w:val="Hyperlink"/>
                <w:noProof/>
              </w:rPr>
              <w:t>2.2.3</w:t>
            </w:r>
            <w:r>
              <w:rPr>
                <w:rFonts w:asciiTheme="minorHAnsi" w:eastAsiaTheme="minorEastAsia" w:hAnsiTheme="minorHAnsi"/>
                <w:noProof/>
                <w:sz w:val="22"/>
                <w:lang/>
              </w:rPr>
              <w:tab/>
            </w:r>
            <w:r w:rsidRPr="00CE5472">
              <w:rPr>
                <w:rStyle w:val="Hyperlink"/>
                <w:noProof/>
              </w:rPr>
              <w:t>Training process</w:t>
            </w:r>
            <w:r>
              <w:rPr>
                <w:noProof/>
                <w:webHidden/>
              </w:rPr>
              <w:tab/>
            </w:r>
            <w:r>
              <w:rPr>
                <w:noProof/>
                <w:webHidden/>
              </w:rPr>
              <w:fldChar w:fldCharType="begin"/>
            </w:r>
            <w:r>
              <w:rPr>
                <w:noProof/>
                <w:webHidden/>
              </w:rPr>
              <w:instrText xml:space="preserve"> PAGEREF _Toc49165204 \h </w:instrText>
            </w:r>
            <w:r>
              <w:rPr>
                <w:noProof/>
                <w:webHidden/>
              </w:rPr>
            </w:r>
            <w:r>
              <w:rPr>
                <w:noProof/>
                <w:webHidden/>
              </w:rPr>
              <w:fldChar w:fldCharType="separate"/>
            </w:r>
            <w:r w:rsidR="001D6029">
              <w:rPr>
                <w:noProof/>
                <w:webHidden/>
              </w:rPr>
              <w:t>9</w:t>
            </w:r>
            <w:r>
              <w:rPr>
                <w:noProof/>
                <w:webHidden/>
              </w:rPr>
              <w:fldChar w:fldCharType="end"/>
            </w:r>
          </w:hyperlink>
        </w:p>
        <w:p w14:paraId="1DE912FB" w14:textId="565B6160"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205" w:history="1">
            <w:r w:rsidRPr="00CE5472">
              <w:rPr>
                <w:rStyle w:val="Hyperlink"/>
                <w:noProof/>
              </w:rPr>
              <w:t>2.3</w:t>
            </w:r>
            <w:r>
              <w:rPr>
                <w:rFonts w:asciiTheme="minorHAnsi" w:eastAsiaTheme="minorEastAsia" w:hAnsiTheme="minorHAnsi"/>
                <w:noProof/>
                <w:sz w:val="22"/>
                <w:lang/>
              </w:rPr>
              <w:tab/>
            </w:r>
            <w:r w:rsidRPr="00CE5472">
              <w:rPr>
                <w:rStyle w:val="Hyperlink"/>
                <w:noProof/>
              </w:rPr>
              <w:t>Performance evaluation and metrics</w:t>
            </w:r>
            <w:r>
              <w:rPr>
                <w:noProof/>
                <w:webHidden/>
              </w:rPr>
              <w:tab/>
            </w:r>
            <w:r>
              <w:rPr>
                <w:noProof/>
                <w:webHidden/>
              </w:rPr>
              <w:fldChar w:fldCharType="begin"/>
            </w:r>
            <w:r>
              <w:rPr>
                <w:noProof/>
                <w:webHidden/>
              </w:rPr>
              <w:instrText xml:space="preserve"> PAGEREF _Toc49165205 \h </w:instrText>
            </w:r>
            <w:r>
              <w:rPr>
                <w:noProof/>
                <w:webHidden/>
              </w:rPr>
            </w:r>
            <w:r>
              <w:rPr>
                <w:noProof/>
                <w:webHidden/>
              </w:rPr>
              <w:fldChar w:fldCharType="separate"/>
            </w:r>
            <w:r w:rsidR="001D6029">
              <w:rPr>
                <w:noProof/>
                <w:webHidden/>
              </w:rPr>
              <w:t>9</w:t>
            </w:r>
            <w:r>
              <w:rPr>
                <w:noProof/>
                <w:webHidden/>
              </w:rPr>
              <w:fldChar w:fldCharType="end"/>
            </w:r>
          </w:hyperlink>
        </w:p>
        <w:p w14:paraId="1189DE55" w14:textId="265924BA"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206" w:history="1">
            <w:r w:rsidRPr="00CE5472">
              <w:rPr>
                <w:rStyle w:val="Hyperlink"/>
                <w:noProof/>
              </w:rPr>
              <w:t>2.4</w:t>
            </w:r>
            <w:r>
              <w:rPr>
                <w:rFonts w:asciiTheme="minorHAnsi" w:eastAsiaTheme="minorEastAsia" w:hAnsiTheme="minorHAnsi"/>
                <w:noProof/>
                <w:sz w:val="22"/>
                <w:lang/>
              </w:rPr>
              <w:tab/>
            </w:r>
            <w:r w:rsidRPr="00CE5472">
              <w:rPr>
                <w:rStyle w:val="Hyperlink"/>
                <w:noProof/>
              </w:rPr>
              <w:t>Testing on Landsat 8 images</w:t>
            </w:r>
            <w:r>
              <w:rPr>
                <w:noProof/>
                <w:webHidden/>
              </w:rPr>
              <w:tab/>
            </w:r>
            <w:r>
              <w:rPr>
                <w:noProof/>
                <w:webHidden/>
              </w:rPr>
              <w:fldChar w:fldCharType="begin"/>
            </w:r>
            <w:r>
              <w:rPr>
                <w:noProof/>
                <w:webHidden/>
              </w:rPr>
              <w:instrText xml:space="preserve"> PAGEREF _Toc49165206 \h </w:instrText>
            </w:r>
            <w:r>
              <w:rPr>
                <w:noProof/>
                <w:webHidden/>
              </w:rPr>
            </w:r>
            <w:r>
              <w:rPr>
                <w:noProof/>
                <w:webHidden/>
              </w:rPr>
              <w:fldChar w:fldCharType="separate"/>
            </w:r>
            <w:r w:rsidR="001D6029">
              <w:rPr>
                <w:noProof/>
                <w:webHidden/>
              </w:rPr>
              <w:t>10</w:t>
            </w:r>
            <w:r>
              <w:rPr>
                <w:noProof/>
                <w:webHidden/>
              </w:rPr>
              <w:fldChar w:fldCharType="end"/>
            </w:r>
          </w:hyperlink>
        </w:p>
        <w:p w14:paraId="712330BA" w14:textId="489F0CF8" w:rsidR="005E159B" w:rsidRDefault="005E159B" w:rsidP="005E159B">
          <w:pPr>
            <w:pStyle w:val="TOC1"/>
            <w:tabs>
              <w:tab w:val="left" w:pos="480"/>
              <w:tab w:val="right" w:leader="dot" w:pos="8471"/>
            </w:tabs>
            <w:spacing w:line="276" w:lineRule="auto"/>
            <w:rPr>
              <w:rFonts w:asciiTheme="minorHAnsi" w:eastAsiaTheme="minorEastAsia" w:hAnsiTheme="minorHAnsi"/>
              <w:noProof/>
              <w:sz w:val="22"/>
              <w:lang/>
            </w:rPr>
          </w:pPr>
          <w:hyperlink w:anchor="_Toc49165207" w:history="1">
            <w:r w:rsidRPr="00CE5472">
              <w:rPr>
                <w:rStyle w:val="Hyperlink"/>
                <w:noProof/>
              </w:rPr>
              <w:t>3</w:t>
            </w:r>
            <w:r>
              <w:rPr>
                <w:rFonts w:asciiTheme="minorHAnsi" w:eastAsiaTheme="minorEastAsia" w:hAnsiTheme="minorHAnsi"/>
                <w:noProof/>
                <w:sz w:val="22"/>
                <w:lang/>
              </w:rPr>
              <w:tab/>
            </w:r>
            <w:r w:rsidRPr="00CE5472">
              <w:rPr>
                <w:rStyle w:val="Hyperlink"/>
                <w:noProof/>
              </w:rPr>
              <w:t>Results</w:t>
            </w:r>
            <w:r>
              <w:rPr>
                <w:noProof/>
                <w:webHidden/>
              </w:rPr>
              <w:tab/>
            </w:r>
            <w:r>
              <w:rPr>
                <w:noProof/>
                <w:webHidden/>
              </w:rPr>
              <w:fldChar w:fldCharType="begin"/>
            </w:r>
            <w:r>
              <w:rPr>
                <w:noProof/>
                <w:webHidden/>
              </w:rPr>
              <w:instrText xml:space="preserve"> PAGEREF _Toc49165207 \h </w:instrText>
            </w:r>
            <w:r>
              <w:rPr>
                <w:noProof/>
                <w:webHidden/>
              </w:rPr>
            </w:r>
            <w:r>
              <w:rPr>
                <w:noProof/>
                <w:webHidden/>
              </w:rPr>
              <w:fldChar w:fldCharType="separate"/>
            </w:r>
            <w:r w:rsidR="001D6029">
              <w:rPr>
                <w:noProof/>
                <w:webHidden/>
              </w:rPr>
              <w:t>10</w:t>
            </w:r>
            <w:r>
              <w:rPr>
                <w:noProof/>
                <w:webHidden/>
              </w:rPr>
              <w:fldChar w:fldCharType="end"/>
            </w:r>
          </w:hyperlink>
        </w:p>
        <w:p w14:paraId="6E114535" w14:textId="4BAFDAD6"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208" w:history="1">
            <w:r w:rsidRPr="00CE5472">
              <w:rPr>
                <w:rStyle w:val="Hyperlink"/>
                <w:noProof/>
              </w:rPr>
              <w:t>3.1</w:t>
            </w:r>
            <w:r>
              <w:rPr>
                <w:rFonts w:asciiTheme="minorHAnsi" w:eastAsiaTheme="minorEastAsia" w:hAnsiTheme="minorHAnsi"/>
                <w:noProof/>
                <w:sz w:val="22"/>
                <w:lang/>
              </w:rPr>
              <w:tab/>
            </w:r>
            <w:r w:rsidRPr="00CE5472">
              <w:rPr>
                <w:rStyle w:val="Hyperlink"/>
                <w:noProof/>
              </w:rPr>
              <w:t>The influence of the training parameters</w:t>
            </w:r>
            <w:r>
              <w:rPr>
                <w:noProof/>
                <w:webHidden/>
              </w:rPr>
              <w:tab/>
            </w:r>
            <w:r>
              <w:rPr>
                <w:noProof/>
                <w:webHidden/>
              </w:rPr>
              <w:fldChar w:fldCharType="begin"/>
            </w:r>
            <w:r>
              <w:rPr>
                <w:noProof/>
                <w:webHidden/>
              </w:rPr>
              <w:instrText xml:space="preserve"> PAGEREF _Toc49165208 \h </w:instrText>
            </w:r>
            <w:r>
              <w:rPr>
                <w:noProof/>
                <w:webHidden/>
              </w:rPr>
            </w:r>
            <w:r>
              <w:rPr>
                <w:noProof/>
                <w:webHidden/>
              </w:rPr>
              <w:fldChar w:fldCharType="separate"/>
            </w:r>
            <w:r w:rsidR="001D6029">
              <w:rPr>
                <w:noProof/>
                <w:webHidden/>
              </w:rPr>
              <w:t>10</w:t>
            </w:r>
            <w:r>
              <w:rPr>
                <w:noProof/>
                <w:webHidden/>
              </w:rPr>
              <w:fldChar w:fldCharType="end"/>
            </w:r>
          </w:hyperlink>
        </w:p>
        <w:p w14:paraId="2798E2FD" w14:textId="0AB421D1"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209" w:history="1">
            <w:r w:rsidRPr="00CE5472">
              <w:rPr>
                <w:rStyle w:val="Hyperlink"/>
                <w:noProof/>
              </w:rPr>
              <w:t>3.2</w:t>
            </w:r>
            <w:r>
              <w:rPr>
                <w:rFonts w:asciiTheme="minorHAnsi" w:eastAsiaTheme="minorEastAsia" w:hAnsiTheme="minorHAnsi"/>
                <w:noProof/>
                <w:sz w:val="22"/>
                <w:lang/>
              </w:rPr>
              <w:tab/>
            </w:r>
            <w:r w:rsidRPr="00CE5472">
              <w:rPr>
                <w:rStyle w:val="Hyperlink"/>
                <w:noProof/>
              </w:rPr>
              <w:t>Generically vs specifically trained</w:t>
            </w:r>
            <w:r>
              <w:rPr>
                <w:noProof/>
                <w:webHidden/>
              </w:rPr>
              <w:tab/>
            </w:r>
            <w:r>
              <w:rPr>
                <w:noProof/>
                <w:webHidden/>
              </w:rPr>
              <w:fldChar w:fldCharType="begin"/>
            </w:r>
            <w:r>
              <w:rPr>
                <w:noProof/>
                <w:webHidden/>
              </w:rPr>
              <w:instrText xml:space="preserve"> PAGEREF _Toc49165209 \h </w:instrText>
            </w:r>
            <w:r>
              <w:rPr>
                <w:noProof/>
                <w:webHidden/>
              </w:rPr>
            </w:r>
            <w:r>
              <w:rPr>
                <w:noProof/>
                <w:webHidden/>
              </w:rPr>
              <w:fldChar w:fldCharType="separate"/>
            </w:r>
            <w:r w:rsidR="001D6029">
              <w:rPr>
                <w:noProof/>
                <w:webHidden/>
              </w:rPr>
              <w:t>12</w:t>
            </w:r>
            <w:r>
              <w:rPr>
                <w:noProof/>
                <w:webHidden/>
              </w:rPr>
              <w:fldChar w:fldCharType="end"/>
            </w:r>
          </w:hyperlink>
        </w:p>
        <w:p w14:paraId="2F48CA92" w14:textId="045E29B5"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210" w:history="1">
            <w:r w:rsidRPr="00CE5472">
              <w:rPr>
                <w:rStyle w:val="Hyperlink"/>
                <w:noProof/>
              </w:rPr>
              <w:t>3.3</w:t>
            </w:r>
            <w:r>
              <w:rPr>
                <w:rFonts w:asciiTheme="minorHAnsi" w:eastAsiaTheme="minorEastAsia" w:hAnsiTheme="minorHAnsi"/>
                <w:noProof/>
                <w:sz w:val="22"/>
                <w:lang/>
              </w:rPr>
              <w:tab/>
            </w:r>
            <w:r w:rsidRPr="00CE5472">
              <w:rPr>
                <w:rStyle w:val="Hyperlink"/>
                <w:noProof/>
              </w:rPr>
              <w:t>Using the specifically trained model to downscale Landsat 8 images</w:t>
            </w:r>
            <w:r>
              <w:rPr>
                <w:noProof/>
                <w:webHidden/>
              </w:rPr>
              <w:tab/>
            </w:r>
            <w:r>
              <w:rPr>
                <w:noProof/>
                <w:webHidden/>
              </w:rPr>
              <w:fldChar w:fldCharType="begin"/>
            </w:r>
            <w:r>
              <w:rPr>
                <w:noProof/>
                <w:webHidden/>
              </w:rPr>
              <w:instrText xml:space="preserve"> PAGEREF _Toc49165210 \h </w:instrText>
            </w:r>
            <w:r>
              <w:rPr>
                <w:noProof/>
                <w:webHidden/>
              </w:rPr>
            </w:r>
            <w:r>
              <w:rPr>
                <w:noProof/>
                <w:webHidden/>
              </w:rPr>
              <w:fldChar w:fldCharType="separate"/>
            </w:r>
            <w:r w:rsidR="001D6029">
              <w:rPr>
                <w:noProof/>
                <w:webHidden/>
              </w:rPr>
              <w:t>19</w:t>
            </w:r>
            <w:r>
              <w:rPr>
                <w:noProof/>
                <w:webHidden/>
              </w:rPr>
              <w:fldChar w:fldCharType="end"/>
            </w:r>
          </w:hyperlink>
        </w:p>
        <w:p w14:paraId="16900188" w14:textId="6BCD58B2" w:rsidR="005E159B" w:rsidRDefault="005E159B" w:rsidP="005E159B">
          <w:pPr>
            <w:pStyle w:val="TOC1"/>
            <w:tabs>
              <w:tab w:val="left" w:pos="480"/>
              <w:tab w:val="right" w:leader="dot" w:pos="8471"/>
            </w:tabs>
            <w:spacing w:line="276" w:lineRule="auto"/>
            <w:rPr>
              <w:rFonts w:asciiTheme="minorHAnsi" w:eastAsiaTheme="minorEastAsia" w:hAnsiTheme="minorHAnsi"/>
              <w:noProof/>
              <w:sz w:val="22"/>
              <w:lang/>
            </w:rPr>
          </w:pPr>
          <w:hyperlink w:anchor="_Toc49165211" w:history="1">
            <w:r w:rsidRPr="00CE5472">
              <w:rPr>
                <w:rStyle w:val="Hyperlink"/>
                <w:noProof/>
                <w:lang w:val="fr-CH"/>
              </w:rPr>
              <w:t>4</w:t>
            </w:r>
            <w:r>
              <w:rPr>
                <w:rFonts w:asciiTheme="minorHAnsi" w:eastAsiaTheme="minorEastAsia" w:hAnsiTheme="minorHAnsi"/>
                <w:noProof/>
                <w:sz w:val="22"/>
                <w:lang/>
              </w:rPr>
              <w:tab/>
            </w:r>
            <w:r w:rsidRPr="00CE5472">
              <w:rPr>
                <w:rStyle w:val="Hyperlink"/>
                <w:noProof/>
                <w:lang w:val="fr-CH"/>
              </w:rPr>
              <w:t>Discussion</w:t>
            </w:r>
            <w:r>
              <w:rPr>
                <w:noProof/>
                <w:webHidden/>
              </w:rPr>
              <w:tab/>
            </w:r>
            <w:r>
              <w:rPr>
                <w:noProof/>
                <w:webHidden/>
              </w:rPr>
              <w:fldChar w:fldCharType="begin"/>
            </w:r>
            <w:r>
              <w:rPr>
                <w:noProof/>
                <w:webHidden/>
              </w:rPr>
              <w:instrText xml:space="preserve"> PAGEREF _Toc49165211 \h </w:instrText>
            </w:r>
            <w:r>
              <w:rPr>
                <w:noProof/>
                <w:webHidden/>
              </w:rPr>
            </w:r>
            <w:r>
              <w:rPr>
                <w:noProof/>
                <w:webHidden/>
              </w:rPr>
              <w:fldChar w:fldCharType="separate"/>
            </w:r>
            <w:r w:rsidR="001D6029">
              <w:rPr>
                <w:noProof/>
                <w:webHidden/>
              </w:rPr>
              <w:t>20</w:t>
            </w:r>
            <w:r>
              <w:rPr>
                <w:noProof/>
                <w:webHidden/>
              </w:rPr>
              <w:fldChar w:fldCharType="end"/>
            </w:r>
          </w:hyperlink>
        </w:p>
        <w:p w14:paraId="2D97849E" w14:textId="425A4A15"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212" w:history="1">
            <w:r w:rsidRPr="00CE5472">
              <w:rPr>
                <w:rStyle w:val="Hyperlink"/>
                <w:noProof/>
              </w:rPr>
              <w:t>4.1</w:t>
            </w:r>
            <w:r>
              <w:rPr>
                <w:rFonts w:asciiTheme="minorHAnsi" w:eastAsiaTheme="minorEastAsia" w:hAnsiTheme="minorHAnsi"/>
                <w:noProof/>
                <w:sz w:val="22"/>
                <w:lang/>
              </w:rPr>
              <w:tab/>
            </w:r>
            <w:r w:rsidRPr="00CE5472">
              <w:rPr>
                <w:rStyle w:val="Hyperlink"/>
                <w:noProof/>
              </w:rPr>
              <w:t>Modifying the hyper-parameters</w:t>
            </w:r>
            <w:r>
              <w:rPr>
                <w:noProof/>
                <w:webHidden/>
              </w:rPr>
              <w:tab/>
            </w:r>
            <w:r>
              <w:rPr>
                <w:noProof/>
                <w:webHidden/>
              </w:rPr>
              <w:fldChar w:fldCharType="begin"/>
            </w:r>
            <w:r>
              <w:rPr>
                <w:noProof/>
                <w:webHidden/>
              </w:rPr>
              <w:instrText xml:space="preserve"> PAGEREF _Toc49165212 \h </w:instrText>
            </w:r>
            <w:r>
              <w:rPr>
                <w:noProof/>
                <w:webHidden/>
              </w:rPr>
            </w:r>
            <w:r>
              <w:rPr>
                <w:noProof/>
                <w:webHidden/>
              </w:rPr>
              <w:fldChar w:fldCharType="separate"/>
            </w:r>
            <w:r w:rsidR="001D6029">
              <w:rPr>
                <w:noProof/>
                <w:webHidden/>
              </w:rPr>
              <w:t>20</w:t>
            </w:r>
            <w:r>
              <w:rPr>
                <w:noProof/>
                <w:webHidden/>
              </w:rPr>
              <w:fldChar w:fldCharType="end"/>
            </w:r>
          </w:hyperlink>
        </w:p>
        <w:p w14:paraId="28C75C72" w14:textId="4779A853"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213" w:history="1">
            <w:r w:rsidRPr="00CE5472">
              <w:rPr>
                <w:rStyle w:val="Hyperlink"/>
                <w:noProof/>
              </w:rPr>
              <w:t>4.2</w:t>
            </w:r>
            <w:r>
              <w:rPr>
                <w:rFonts w:asciiTheme="minorHAnsi" w:eastAsiaTheme="minorEastAsia" w:hAnsiTheme="minorHAnsi"/>
                <w:noProof/>
                <w:sz w:val="22"/>
                <w:lang/>
              </w:rPr>
              <w:tab/>
            </w:r>
            <w:r w:rsidRPr="00CE5472">
              <w:rPr>
                <w:rStyle w:val="Hyperlink"/>
                <w:noProof/>
              </w:rPr>
              <w:t>The influence of the training dataset</w:t>
            </w:r>
            <w:r>
              <w:rPr>
                <w:noProof/>
                <w:webHidden/>
              </w:rPr>
              <w:tab/>
            </w:r>
            <w:r>
              <w:rPr>
                <w:noProof/>
                <w:webHidden/>
              </w:rPr>
              <w:fldChar w:fldCharType="begin"/>
            </w:r>
            <w:r>
              <w:rPr>
                <w:noProof/>
                <w:webHidden/>
              </w:rPr>
              <w:instrText xml:space="preserve"> PAGEREF _Toc49165213 \h </w:instrText>
            </w:r>
            <w:r>
              <w:rPr>
                <w:noProof/>
                <w:webHidden/>
              </w:rPr>
            </w:r>
            <w:r>
              <w:rPr>
                <w:noProof/>
                <w:webHidden/>
              </w:rPr>
              <w:fldChar w:fldCharType="separate"/>
            </w:r>
            <w:r w:rsidR="001D6029">
              <w:rPr>
                <w:noProof/>
                <w:webHidden/>
              </w:rPr>
              <w:t>20</w:t>
            </w:r>
            <w:r>
              <w:rPr>
                <w:noProof/>
                <w:webHidden/>
              </w:rPr>
              <w:fldChar w:fldCharType="end"/>
            </w:r>
          </w:hyperlink>
        </w:p>
        <w:p w14:paraId="033239FD" w14:textId="7DF015FB"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214" w:history="1">
            <w:r w:rsidRPr="00CE5472">
              <w:rPr>
                <w:rStyle w:val="Hyperlink"/>
                <w:noProof/>
              </w:rPr>
              <w:t>4.3</w:t>
            </w:r>
            <w:r>
              <w:rPr>
                <w:rFonts w:asciiTheme="minorHAnsi" w:eastAsiaTheme="minorEastAsia" w:hAnsiTheme="minorHAnsi"/>
                <w:noProof/>
                <w:sz w:val="22"/>
                <w:lang/>
              </w:rPr>
              <w:tab/>
            </w:r>
            <w:r w:rsidRPr="00CE5472">
              <w:rPr>
                <w:rStyle w:val="Hyperlink"/>
                <w:noProof/>
              </w:rPr>
              <w:t>The poor performance with Landsat 8</w:t>
            </w:r>
            <w:r>
              <w:rPr>
                <w:noProof/>
                <w:webHidden/>
              </w:rPr>
              <w:tab/>
            </w:r>
            <w:r>
              <w:rPr>
                <w:noProof/>
                <w:webHidden/>
              </w:rPr>
              <w:fldChar w:fldCharType="begin"/>
            </w:r>
            <w:r>
              <w:rPr>
                <w:noProof/>
                <w:webHidden/>
              </w:rPr>
              <w:instrText xml:space="preserve"> PAGEREF _Toc49165214 \h </w:instrText>
            </w:r>
            <w:r>
              <w:rPr>
                <w:noProof/>
                <w:webHidden/>
              </w:rPr>
            </w:r>
            <w:r>
              <w:rPr>
                <w:noProof/>
                <w:webHidden/>
              </w:rPr>
              <w:fldChar w:fldCharType="separate"/>
            </w:r>
            <w:r w:rsidR="001D6029">
              <w:rPr>
                <w:noProof/>
                <w:webHidden/>
              </w:rPr>
              <w:t>21</w:t>
            </w:r>
            <w:r>
              <w:rPr>
                <w:noProof/>
                <w:webHidden/>
              </w:rPr>
              <w:fldChar w:fldCharType="end"/>
            </w:r>
          </w:hyperlink>
        </w:p>
        <w:p w14:paraId="38E757B5" w14:textId="4D46BCD8"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215" w:history="1">
            <w:r w:rsidRPr="00CE5472">
              <w:rPr>
                <w:rStyle w:val="Hyperlink"/>
                <w:noProof/>
              </w:rPr>
              <w:t>4.4</w:t>
            </w:r>
            <w:r>
              <w:rPr>
                <w:rFonts w:asciiTheme="minorHAnsi" w:eastAsiaTheme="minorEastAsia" w:hAnsiTheme="minorHAnsi"/>
                <w:noProof/>
                <w:sz w:val="22"/>
                <w:lang/>
              </w:rPr>
              <w:tab/>
            </w:r>
            <w:r w:rsidRPr="00CE5472">
              <w:rPr>
                <w:rStyle w:val="Hyperlink"/>
                <w:noProof/>
              </w:rPr>
              <w:t>Deep learning based SR</w:t>
            </w:r>
            <w:r>
              <w:rPr>
                <w:noProof/>
                <w:webHidden/>
              </w:rPr>
              <w:tab/>
            </w:r>
            <w:r>
              <w:rPr>
                <w:noProof/>
                <w:webHidden/>
              </w:rPr>
              <w:fldChar w:fldCharType="begin"/>
            </w:r>
            <w:r>
              <w:rPr>
                <w:noProof/>
                <w:webHidden/>
              </w:rPr>
              <w:instrText xml:space="preserve"> PAGEREF _Toc49165215 \h </w:instrText>
            </w:r>
            <w:r>
              <w:rPr>
                <w:noProof/>
                <w:webHidden/>
              </w:rPr>
            </w:r>
            <w:r>
              <w:rPr>
                <w:noProof/>
                <w:webHidden/>
              </w:rPr>
              <w:fldChar w:fldCharType="separate"/>
            </w:r>
            <w:r w:rsidR="001D6029">
              <w:rPr>
                <w:noProof/>
                <w:webHidden/>
              </w:rPr>
              <w:t>21</w:t>
            </w:r>
            <w:r>
              <w:rPr>
                <w:noProof/>
                <w:webHidden/>
              </w:rPr>
              <w:fldChar w:fldCharType="end"/>
            </w:r>
          </w:hyperlink>
        </w:p>
        <w:p w14:paraId="1E1C8876" w14:textId="5BC989BF" w:rsidR="005E159B" w:rsidRDefault="005E159B" w:rsidP="005E159B">
          <w:pPr>
            <w:pStyle w:val="TOC2"/>
            <w:tabs>
              <w:tab w:val="left" w:pos="880"/>
              <w:tab w:val="right" w:leader="dot" w:pos="8471"/>
            </w:tabs>
            <w:spacing w:line="276" w:lineRule="auto"/>
            <w:rPr>
              <w:rFonts w:asciiTheme="minorHAnsi" w:eastAsiaTheme="minorEastAsia" w:hAnsiTheme="minorHAnsi"/>
              <w:noProof/>
              <w:sz w:val="22"/>
              <w:lang/>
            </w:rPr>
          </w:pPr>
          <w:hyperlink w:anchor="_Toc49165216" w:history="1">
            <w:r w:rsidRPr="00CE5472">
              <w:rPr>
                <w:rStyle w:val="Hyperlink"/>
                <w:noProof/>
              </w:rPr>
              <w:t>4.5</w:t>
            </w:r>
            <w:r>
              <w:rPr>
                <w:rFonts w:asciiTheme="minorHAnsi" w:eastAsiaTheme="minorEastAsia" w:hAnsiTheme="minorHAnsi"/>
                <w:noProof/>
                <w:sz w:val="22"/>
                <w:lang/>
              </w:rPr>
              <w:tab/>
            </w:r>
            <w:r w:rsidRPr="00CE5472">
              <w:rPr>
                <w:rStyle w:val="Hyperlink"/>
                <w:noProof/>
              </w:rPr>
              <w:t>Limits and future works</w:t>
            </w:r>
            <w:r>
              <w:rPr>
                <w:noProof/>
                <w:webHidden/>
              </w:rPr>
              <w:tab/>
            </w:r>
            <w:r>
              <w:rPr>
                <w:noProof/>
                <w:webHidden/>
              </w:rPr>
              <w:fldChar w:fldCharType="begin"/>
            </w:r>
            <w:r>
              <w:rPr>
                <w:noProof/>
                <w:webHidden/>
              </w:rPr>
              <w:instrText xml:space="preserve"> PAGEREF _Toc49165216 \h </w:instrText>
            </w:r>
            <w:r>
              <w:rPr>
                <w:noProof/>
                <w:webHidden/>
              </w:rPr>
            </w:r>
            <w:r>
              <w:rPr>
                <w:noProof/>
                <w:webHidden/>
              </w:rPr>
              <w:fldChar w:fldCharType="separate"/>
            </w:r>
            <w:r w:rsidR="001D6029">
              <w:rPr>
                <w:noProof/>
                <w:webHidden/>
              </w:rPr>
              <w:t>22</w:t>
            </w:r>
            <w:r>
              <w:rPr>
                <w:noProof/>
                <w:webHidden/>
              </w:rPr>
              <w:fldChar w:fldCharType="end"/>
            </w:r>
          </w:hyperlink>
        </w:p>
        <w:p w14:paraId="47ABC8D8" w14:textId="367AA658" w:rsidR="005E159B" w:rsidRDefault="005E159B" w:rsidP="005E159B">
          <w:pPr>
            <w:pStyle w:val="TOC1"/>
            <w:tabs>
              <w:tab w:val="left" w:pos="480"/>
              <w:tab w:val="right" w:leader="dot" w:pos="8471"/>
            </w:tabs>
            <w:spacing w:line="276" w:lineRule="auto"/>
            <w:rPr>
              <w:rFonts w:asciiTheme="minorHAnsi" w:eastAsiaTheme="minorEastAsia" w:hAnsiTheme="minorHAnsi"/>
              <w:noProof/>
              <w:sz w:val="22"/>
              <w:lang/>
            </w:rPr>
          </w:pPr>
          <w:hyperlink w:anchor="_Toc49165217" w:history="1">
            <w:r w:rsidRPr="00CE5472">
              <w:rPr>
                <w:rStyle w:val="Hyperlink"/>
                <w:noProof/>
              </w:rPr>
              <w:t>5</w:t>
            </w:r>
            <w:r>
              <w:rPr>
                <w:rFonts w:asciiTheme="minorHAnsi" w:eastAsiaTheme="minorEastAsia" w:hAnsiTheme="minorHAnsi"/>
                <w:noProof/>
                <w:sz w:val="22"/>
                <w:lang/>
              </w:rPr>
              <w:tab/>
            </w:r>
            <w:r w:rsidRPr="00CE5472">
              <w:rPr>
                <w:rStyle w:val="Hyperlink"/>
                <w:noProof/>
              </w:rPr>
              <w:t>Conclusion</w:t>
            </w:r>
            <w:r>
              <w:rPr>
                <w:noProof/>
                <w:webHidden/>
              </w:rPr>
              <w:tab/>
            </w:r>
            <w:r>
              <w:rPr>
                <w:noProof/>
                <w:webHidden/>
              </w:rPr>
              <w:fldChar w:fldCharType="begin"/>
            </w:r>
            <w:r>
              <w:rPr>
                <w:noProof/>
                <w:webHidden/>
              </w:rPr>
              <w:instrText xml:space="preserve"> PAGEREF _Toc49165217 \h </w:instrText>
            </w:r>
            <w:r>
              <w:rPr>
                <w:noProof/>
                <w:webHidden/>
              </w:rPr>
            </w:r>
            <w:r>
              <w:rPr>
                <w:noProof/>
                <w:webHidden/>
              </w:rPr>
              <w:fldChar w:fldCharType="separate"/>
            </w:r>
            <w:r w:rsidR="001D6029">
              <w:rPr>
                <w:noProof/>
                <w:webHidden/>
              </w:rPr>
              <w:t>22</w:t>
            </w:r>
            <w:r>
              <w:rPr>
                <w:noProof/>
                <w:webHidden/>
              </w:rPr>
              <w:fldChar w:fldCharType="end"/>
            </w:r>
          </w:hyperlink>
        </w:p>
        <w:p w14:paraId="2444E63B" w14:textId="7A7318AA" w:rsidR="005E159B" w:rsidRDefault="005E159B" w:rsidP="005E159B">
          <w:pPr>
            <w:pStyle w:val="TOC1"/>
            <w:tabs>
              <w:tab w:val="left" w:pos="480"/>
              <w:tab w:val="right" w:leader="dot" w:pos="8471"/>
            </w:tabs>
            <w:spacing w:line="276" w:lineRule="auto"/>
            <w:rPr>
              <w:rFonts w:asciiTheme="minorHAnsi" w:eastAsiaTheme="minorEastAsia" w:hAnsiTheme="minorHAnsi"/>
              <w:noProof/>
              <w:sz w:val="22"/>
              <w:lang/>
            </w:rPr>
          </w:pPr>
          <w:hyperlink w:anchor="_Toc49165218" w:history="1">
            <w:r w:rsidRPr="00CE5472">
              <w:rPr>
                <w:rStyle w:val="Hyperlink"/>
                <w:noProof/>
              </w:rPr>
              <w:t>6</w:t>
            </w:r>
            <w:r>
              <w:rPr>
                <w:rFonts w:asciiTheme="minorHAnsi" w:eastAsiaTheme="minorEastAsia" w:hAnsiTheme="minorHAnsi"/>
                <w:noProof/>
                <w:sz w:val="22"/>
                <w:lang/>
              </w:rPr>
              <w:tab/>
            </w:r>
            <w:r w:rsidRPr="00CE5472">
              <w:rPr>
                <w:rStyle w:val="Hyperlink"/>
                <w:noProof/>
              </w:rPr>
              <w:t>Acknowledgment</w:t>
            </w:r>
            <w:r>
              <w:rPr>
                <w:noProof/>
                <w:webHidden/>
              </w:rPr>
              <w:tab/>
            </w:r>
            <w:r>
              <w:rPr>
                <w:noProof/>
                <w:webHidden/>
              </w:rPr>
              <w:fldChar w:fldCharType="begin"/>
            </w:r>
            <w:r>
              <w:rPr>
                <w:noProof/>
                <w:webHidden/>
              </w:rPr>
              <w:instrText xml:space="preserve"> PAGEREF _Toc49165218 \h </w:instrText>
            </w:r>
            <w:r>
              <w:rPr>
                <w:noProof/>
                <w:webHidden/>
              </w:rPr>
            </w:r>
            <w:r>
              <w:rPr>
                <w:noProof/>
                <w:webHidden/>
              </w:rPr>
              <w:fldChar w:fldCharType="separate"/>
            </w:r>
            <w:r w:rsidR="001D6029">
              <w:rPr>
                <w:noProof/>
                <w:webHidden/>
              </w:rPr>
              <w:t>22</w:t>
            </w:r>
            <w:r>
              <w:rPr>
                <w:noProof/>
                <w:webHidden/>
              </w:rPr>
              <w:fldChar w:fldCharType="end"/>
            </w:r>
          </w:hyperlink>
        </w:p>
        <w:p w14:paraId="02411E29" w14:textId="3473ADE4" w:rsidR="005E159B" w:rsidRDefault="005E159B" w:rsidP="005E159B">
          <w:pPr>
            <w:pStyle w:val="TOC1"/>
            <w:tabs>
              <w:tab w:val="left" w:pos="480"/>
              <w:tab w:val="right" w:leader="dot" w:pos="8471"/>
            </w:tabs>
            <w:spacing w:line="276" w:lineRule="auto"/>
            <w:rPr>
              <w:rFonts w:asciiTheme="minorHAnsi" w:eastAsiaTheme="minorEastAsia" w:hAnsiTheme="minorHAnsi"/>
              <w:noProof/>
              <w:sz w:val="22"/>
              <w:lang/>
            </w:rPr>
          </w:pPr>
          <w:hyperlink w:anchor="_Toc49165219" w:history="1">
            <w:r w:rsidRPr="00CE5472">
              <w:rPr>
                <w:rStyle w:val="Hyperlink"/>
                <w:noProof/>
              </w:rPr>
              <w:t>7</w:t>
            </w:r>
            <w:r>
              <w:rPr>
                <w:rFonts w:asciiTheme="minorHAnsi" w:eastAsiaTheme="minorEastAsia" w:hAnsiTheme="minorHAnsi"/>
                <w:noProof/>
                <w:sz w:val="22"/>
                <w:lang/>
              </w:rPr>
              <w:tab/>
            </w:r>
            <w:r w:rsidRPr="00CE5472">
              <w:rPr>
                <w:rStyle w:val="Hyperlink"/>
                <w:noProof/>
              </w:rPr>
              <w:t>References</w:t>
            </w:r>
            <w:r>
              <w:rPr>
                <w:noProof/>
                <w:webHidden/>
              </w:rPr>
              <w:tab/>
            </w:r>
            <w:r>
              <w:rPr>
                <w:noProof/>
                <w:webHidden/>
              </w:rPr>
              <w:fldChar w:fldCharType="begin"/>
            </w:r>
            <w:r>
              <w:rPr>
                <w:noProof/>
                <w:webHidden/>
              </w:rPr>
              <w:instrText xml:space="preserve"> PAGEREF _Toc49165219 \h </w:instrText>
            </w:r>
            <w:r>
              <w:rPr>
                <w:noProof/>
                <w:webHidden/>
              </w:rPr>
            </w:r>
            <w:r>
              <w:rPr>
                <w:noProof/>
                <w:webHidden/>
              </w:rPr>
              <w:fldChar w:fldCharType="separate"/>
            </w:r>
            <w:r w:rsidR="001D6029">
              <w:rPr>
                <w:noProof/>
                <w:webHidden/>
              </w:rPr>
              <w:t>23</w:t>
            </w:r>
            <w:r>
              <w:rPr>
                <w:noProof/>
                <w:webHidden/>
              </w:rPr>
              <w:fldChar w:fldCharType="end"/>
            </w:r>
          </w:hyperlink>
        </w:p>
        <w:p w14:paraId="5E2A5B94" w14:textId="172EAB44" w:rsidR="00F24677" w:rsidRDefault="00F24677" w:rsidP="005E159B">
          <w:pPr>
            <w:spacing w:line="276" w:lineRule="auto"/>
          </w:pPr>
          <w:r>
            <w:rPr>
              <w:b/>
              <w:bCs/>
              <w:noProof/>
            </w:rPr>
            <w:fldChar w:fldCharType="end"/>
          </w:r>
        </w:p>
      </w:sdtContent>
    </w:sdt>
    <w:p w14:paraId="71993D46" w14:textId="77777777" w:rsidR="00315A32" w:rsidRDefault="00315A32">
      <w:pPr>
        <w:spacing w:line="259" w:lineRule="auto"/>
        <w:jc w:val="left"/>
        <w:rPr>
          <w:b/>
          <w:bCs/>
        </w:rPr>
      </w:pPr>
      <w:r>
        <w:rPr>
          <w:b/>
          <w:bCs/>
        </w:rPr>
        <w:br w:type="page"/>
      </w:r>
    </w:p>
    <w:p w14:paraId="5D6DA8BC" w14:textId="659B2DD8" w:rsidR="00D93C02" w:rsidRPr="005B1DEC" w:rsidRDefault="005B1DEC">
      <w:pPr>
        <w:pStyle w:val="TableofFigures"/>
        <w:tabs>
          <w:tab w:val="right" w:leader="dot" w:pos="8471"/>
        </w:tabs>
        <w:rPr>
          <w:sz w:val="32"/>
          <w:szCs w:val="32"/>
        </w:rPr>
      </w:pPr>
      <w:r>
        <w:rPr>
          <w:sz w:val="32"/>
          <w:szCs w:val="32"/>
        </w:rPr>
        <w:lastRenderedPageBreak/>
        <w:t>Table of Figures</w:t>
      </w:r>
    </w:p>
    <w:p w14:paraId="1345C504" w14:textId="7E2F8BE2" w:rsidR="004B6D7C" w:rsidRDefault="004B6D7C" w:rsidP="00F55F16">
      <w:pPr>
        <w:pStyle w:val="TableofFigures"/>
        <w:tabs>
          <w:tab w:val="right" w:leader="dot" w:pos="8471"/>
        </w:tabs>
        <w:rPr>
          <w:rFonts w:asciiTheme="minorHAnsi" w:eastAsiaTheme="minorEastAsia" w:hAnsiTheme="minorHAnsi"/>
          <w:noProof/>
          <w:lang/>
        </w:rPr>
      </w:pPr>
      <w:r>
        <w:rPr>
          <w:b/>
          <w:bCs/>
          <w:sz w:val="22"/>
        </w:rPr>
        <w:fldChar w:fldCharType="begin"/>
      </w:r>
      <w:r>
        <w:rPr>
          <w:b/>
          <w:bCs/>
          <w:sz w:val="22"/>
        </w:rPr>
        <w:instrText xml:space="preserve"> TOC \c "Figure" </w:instrText>
      </w:r>
      <w:r>
        <w:rPr>
          <w:b/>
          <w:bCs/>
          <w:sz w:val="22"/>
        </w:rPr>
        <w:fldChar w:fldCharType="separate"/>
      </w:r>
      <w:r>
        <w:rPr>
          <w:noProof/>
        </w:rPr>
        <w:t>Figure 1 : Representation of an artificial neural network. (By Glosser.ca - Own work, Derivative of File: Artificial neural network.svg, CC BY-SA 3.0, https://commons.wikimedia.org/w/index.php?curid=24913461)</w:t>
      </w:r>
      <w:r>
        <w:rPr>
          <w:noProof/>
        </w:rPr>
        <w:tab/>
      </w:r>
      <w:r>
        <w:rPr>
          <w:noProof/>
        </w:rPr>
        <w:fldChar w:fldCharType="begin"/>
      </w:r>
      <w:r>
        <w:rPr>
          <w:noProof/>
        </w:rPr>
        <w:instrText xml:space="preserve"> PAGEREF _Toc49108113 \h </w:instrText>
      </w:r>
      <w:r>
        <w:rPr>
          <w:noProof/>
        </w:rPr>
      </w:r>
      <w:r>
        <w:rPr>
          <w:noProof/>
        </w:rPr>
        <w:fldChar w:fldCharType="separate"/>
      </w:r>
      <w:r w:rsidR="001D6029">
        <w:rPr>
          <w:noProof/>
        </w:rPr>
        <w:t>5</w:t>
      </w:r>
      <w:r>
        <w:rPr>
          <w:noProof/>
        </w:rPr>
        <w:fldChar w:fldCharType="end"/>
      </w:r>
    </w:p>
    <w:p w14:paraId="76A3ED83" w14:textId="50E9B7CF" w:rsidR="004B6D7C" w:rsidRDefault="004B6D7C">
      <w:pPr>
        <w:pStyle w:val="TableofFigures"/>
        <w:tabs>
          <w:tab w:val="right" w:leader="dot" w:pos="8471"/>
        </w:tabs>
        <w:rPr>
          <w:rFonts w:asciiTheme="minorHAnsi" w:eastAsiaTheme="minorEastAsia" w:hAnsiTheme="minorHAnsi"/>
          <w:noProof/>
          <w:lang/>
        </w:rPr>
      </w:pPr>
      <w:r>
        <w:rPr>
          <w:noProof/>
        </w:rPr>
        <w:t>Figure 2 : Representation of the architecture of the generator based on SRResNet. (X. Wang et al., 2019)</w:t>
      </w:r>
      <w:r>
        <w:rPr>
          <w:noProof/>
        </w:rPr>
        <w:tab/>
      </w:r>
      <w:r>
        <w:rPr>
          <w:noProof/>
        </w:rPr>
        <w:fldChar w:fldCharType="begin"/>
      </w:r>
      <w:r>
        <w:rPr>
          <w:noProof/>
        </w:rPr>
        <w:instrText xml:space="preserve"> PAGEREF _Toc49108114 \h </w:instrText>
      </w:r>
      <w:r>
        <w:rPr>
          <w:noProof/>
        </w:rPr>
      </w:r>
      <w:r>
        <w:rPr>
          <w:noProof/>
        </w:rPr>
        <w:fldChar w:fldCharType="separate"/>
      </w:r>
      <w:r w:rsidR="001D6029">
        <w:rPr>
          <w:noProof/>
        </w:rPr>
        <w:t>8</w:t>
      </w:r>
      <w:r>
        <w:rPr>
          <w:noProof/>
        </w:rPr>
        <w:fldChar w:fldCharType="end"/>
      </w:r>
    </w:p>
    <w:p w14:paraId="09DBAA3D" w14:textId="1D490584" w:rsidR="004B6D7C" w:rsidRDefault="004B6D7C">
      <w:pPr>
        <w:pStyle w:val="TableofFigures"/>
        <w:tabs>
          <w:tab w:val="right" w:leader="dot" w:pos="8471"/>
        </w:tabs>
        <w:rPr>
          <w:rFonts w:asciiTheme="minorHAnsi" w:eastAsiaTheme="minorEastAsia" w:hAnsiTheme="minorHAnsi"/>
          <w:noProof/>
          <w:lang/>
        </w:rPr>
      </w:pPr>
      <w:r>
        <w:rPr>
          <w:noProof/>
        </w:rPr>
        <w:t>Figure 3 : Representation of the Residual in Residual Dense Block used as basic blocks in SRResNet. (X. Wang et al., 2019)</w:t>
      </w:r>
      <w:r>
        <w:rPr>
          <w:noProof/>
        </w:rPr>
        <w:tab/>
      </w:r>
      <w:r>
        <w:rPr>
          <w:noProof/>
        </w:rPr>
        <w:fldChar w:fldCharType="begin"/>
      </w:r>
      <w:r>
        <w:rPr>
          <w:noProof/>
        </w:rPr>
        <w:instrText xml:space="preserve"> PAGEREF _Toc49108115 \h </w:instrText>
      </w:r>
      <w:r>
        <w:rPr>
          <w:noProof/>
        </w:rPr>
      </w:r>
      <w:r>
        <w:rPr>
          <w:noProof/>
        </w:rPr>
        <w:fldChar w:fldCharType="separate"/>
      </w:r>
      <w:r w:rsidR="001D6029">
        <w:rPr>
          <w:noProof/>
        </w:rPr>
        <w:t>8</w:t>
      </w:r>
      <w:r>
        <w:rPr>
          <w:noProof/>
        </w:rPr>
        <w:fldChar w:fldCharType="end"/>
      </w:r>
    </w:p>
    <w:p w14:paraId="4B1E8C26" w14:textId="6D2307BF" w:rsidR="004B6D7C" w:rsidRDefault="004B6D7C">
      <w:pPr>
        <w:pStyle w:val="TableofFigures"/>
        <w:tabs>
          <w:tab w:val="right" w:leader="dot" w:pos="8471"/>
        </w:tabs>
        <w:rPr>
          <w:rFonts w:asciiTheme="minorHAnsi" w:eastAsiaTheme="minorEastAsia" w:hAnsiTheme="minorHAnsi"/>
          <w:noProof/>
          <w:lang/>
        </w:rPr>
      </w:pPr>
      <w:r>
        <w:rPr>
          <w:noProof/>
        </w:rPr>
        <w:t>Figure 4 : Comparison of the performance of the four models. Image 36379. From left to right and top to bottom: bicubic, batch size =8, batch size = 16, batch size = 32 and batch size = 32/beta1 = 0.99</w:t>
      </w:r>
      <w:r>
        <w:rPr>
          <w:noProof/>
        </w:rPr>
        <w:tab/>
      </w:r>
      <w:r>
        <w:rPr>
          <w:noProof/>
        </w:rPr>
        <w:fldChar w:fldCharType="begin"/>
      </w:r>
      <w:r>
        <w:rPr>
          <w:noProof/>
        </w:rPr>
        <w:instrText xml:space="preserve"> PAGEREF _Toc49108116 \h </w:instrText>
      </w:r>
      <w:r>
        <w:rPr>
          <w:noProof/>
        </w:rPr>
      </w:r>
      <w:r>
        <w:rPr>
          <w:noProof/>
        </w:rPr>
        <w:fldChar w:fldCharType="separate"/>
      </w:r>
      <w:r w:rsidR="001D6029">
        <w:rPr>
          <w:noProof/>
        </w:rPr>
        <w:t>11</w:t>
      </w:r>
      <w:r>
        <w:rPr>
          <w:noProof/>
        </w:rPr>
        <w:fldChar w:fldCharType="end"/>
      </w:r>
    </w:p>
    <w:p w14:paraId="6DF36B2A" w14:textId="6BA1BEF2" w:rsidR="004B6D7C" w:rsidRDefault="004B6D7C">
      <w:pPr>
        <w:pStyle w:val="TableofFigures"/>
        <w:tabs>
          <w:tab w:val="right" w:leader="dot" w:pos="8471"/>
        </w:tabs>
        <w:rPr>
          <w:rFonts w:asciiTheme="minorHAnsi" w:eastAsiaTheme="minorEastAsia" w:hAnsiTheme="minorHAnsi"/>
          <w:noProof/>
          <w:lang/>
        </w:rPr>
      </w:pPr>
      <w:r>
        <w:rPr>
          <w:noProof/>
        </w:rPr>
        <w:t>Figure 5 : Detail cropped from image 53, from left to right and top to bottom: bicubic, generic, ground truth, specific</w:t>
      </w:r>
      <w:r>
        <w:rPr>
          <w:noProof/>
        </w:rPr>
        <w:tab/>
      </w:r>
      <w:r>
        <w:rPr>
          <w:noProof/>
        </w:rPr>
        <w:fldChar w:fldCharType="begin"/>
      </w:r>
      <w:r>
        <w:rPr>
          <w:noProof/>
        </w:rPr>
        <w:instrText xml:space="preserve"> PAGEREF _Toc49108117 \h </w:instrText>
      </w:r>
      <w:r>
        <w:rPr>
          <w:noProof/>
        </w:rPr>
      </w:r>
      <w:r>
        <w:rPr>
          <w:noProof/>
        </w:rPr>
        <w:fldChar w:fldCharType="separate"/>
      </w:r>
      <w:r w:rsidR="001D6029">
        <w:rPr>
          <w:noProof/>
        </w:rPr>
        <w:t>13</w:t>
      </w:r>
      <w:r>
        <w:rPr>
          <w:noProof/>
        </w:rPr>
        <w:fldChar w:fldCharType="end"/>
      </w:r>
    </w:p>
    <w:p w14:paraId="2E631089" w14:textId="77FA4229" w:rsidR="004B6D7C" w:rsidRDefault="004B6D7C">
      <w:pPr>
        <w:pStyle w:val="TableofFigures"/>
        <w:tabs>
          <w:tab w:val="right" w:leader="dot" w:pos="8471"/>
        </w:tabs>
        <w:rPr>
          <w:rFonts w:asciiTheme="minorHAnsi" w:eastAsiaTheme="minorEastAsia" w:hAnsiTheme="minorHAnsi"/>
          <w:noProof/>
          <w:lang/>
        </w:rPr>
      </w:pPr>
      <w:r>
        <w:rPr>
          <w:noProof/>
        </w:rPr>
        <w:t>Figure 6 : Detail cropped from image 219, from left to right and top to bottom: bicubic, generic, ground truth, specific</w:t>
      </w:r>
      <w:r>
        <w:rPr>
          <w:noProof/>
        </w:rPr>
        <w:tab/>
      </w:r>
      <w:r>
        <w:rPr>
          <w:noProof/>
        </w:rPr>
        <w:fldChar w:fldCharType="begin"/>
      </w:r>
      <w:r>
        <w:rPr>
          <w:noProof/>
        </w:rPr>
        <w:instrText xml:space="preserve"> PAGEREF _Toc49108118 \h </w:instrText>
      </w:r>
      <w:r>
        <w:rPr>
          <w:noProof/>
        </w:rPr>
      </w:r>
      <w:r>
        <w:rPr>
          <w:noProof/>
        </w:rPr>
        <w:fldChar w:fldCharType="separate"/>
      </w:r>
      <w:r w:rsidR="001D6029">
        <w:rPr>
          <w:noProof/>
        </w:rPr>
        <w:t>14</w:t>
      </w:r>
      <w:r>
        <w:rPr>
          <w:noProof/>
        </w:rPr>
        <w:fldChar w:fldCharType="end"/>
      </w:r>
    </w:p>
    <w:p w14:paraId="297E2F5D" w14:textId="7D13EFE4" w:rsidR="004B6D7C" w:rsidRDefault="004B6D7C">
      <w:pPr>
        <w:pStyle w:val="TableofFigures"/>
        <w:tabs>
          <w:tab w:val="right" w:leader="dot" w:pos="8471"/>
        </w:tabs>
        <w:rPr>
          <w:rFonts w:asciiTheme="minorHAnsi" w:eastAsiaTheme="minorEastAsia" w:hAnsiTheme="minorHAnsi"/>
          <w:noProof/>
          <w:lang/>
        </w:rPr>
      </w:pPr>
      <w:r>
        <w:rPr>
          <w:noProof/>
        </w:rPr>
        <w:t>Figure 7 :Detail cropped from image 20977, from left to right and top to bottom: bicubic, generic, ground truth, specific</w:t>
      </w:r>
      <w:r>
        <w:rPr>
          <w:noProof/>
        </w:rPr>
        <w:tab/>
      </w:r>
      <w:r>
        <w:rPr>
          <w:noProof/>
        </w:rPr>
        <w:fldChar w:fldCharType="begin"/>
      </w:r>
      <w:r>
        <w:rPr>
          <w:noProof/>
        </w:rPr>
        <w:instrText xml:space="preserve"> PAGEREF _Toc49108119 \h </w:instrText>
      </w:r>
      <w:r>
        <w:rPr>
          <w:noProof/>
        </w:rPr>
      </w:r>
      <w:r>
        <w:rPr>
          <w:noProof/>
        </w:rPr>
        <w:fldChar w:fldCharType="separate"/>
      </w:r>
      <w:r w:rsidR="001D6029">
        <w:rPr>
          <w:noProof/>
        </w:rPr>
        <w:t>15</w:t>
      </w:r>
      <w:r>
        <w:rPr>
          <w:noProof/>
        </w:rPr>
        <w:fldChar w:fldCharType="end"/>
      </w:r>
    </w:p>
    <w:p w14:paraId="68EBC339" w14:textId="38CBE94E" w:rsidR="004B6D7C" w:rsidRDefault="004B6D7C">
      <w:pPr>
        <w:pStyle w:val="TableofFigures"/>
        <w:tabs>
          <w:tab w:val="right" w:leader="dot" w:pos="8471"/>
        </w:tabs>
        <w:rPr>
          <w:rFonts w:asciiTheme="minorHAnsi" w:eastAsiaTheme="minorEastAsia" w:hAnsiTheme="minorHAnsi"/>
          <w:noProof/>
          <w:lang/>
        </w:rPr>
      </w:pPr>
      <w:r>
        <w:rPr>
          <w:noProof/>
        </w:rPr>
        <w:t>Figure 8 : Detail cropped from image 36379, from left to right and top to bottom: bicubic, generic, ground truth, specific</w:t>
      </w:r>
      <w:r>
        <w:rPr>
          <w:noProof/>
        </w:rPr>
        <w:tab/>
      </w:r>
      <w:r>
        <w:rPr>
          <w:noProof/>
        </w:rPr>
        <w:fldChar w:fldCharType="begin"/>
      </w:r>
      <w:r>
        <w:rPr>
          <w:noProof/>
        </w:rPr>
        <w:instrText xml:space="preserve"> PAGEREF _Toc49108120 \h </w:instrText>
      </w:r>
      <w:r>
        <w:rPr>
          <w:noProof/>
        </w:rPr>
      </w:r>
      <w:r>
        <w:rPr>
          <w:noProof/>
        </w:rPr>
        <w:fldChar w:fldCharType="separate"/>
      </w:r>
      <w:r w:rsidR="001D6029">
        <w:rPr>
          <w:noProof/>
        </w:rPr>
        <w:t>16</w:t>
      </w:r>
      <w:r>
        <w:rPr>
          <w:noProof/>
        </w:rPr>
        <w:fldChar w:fldCharType="end"/>
      </w:r>
    </w:p>
    <w:p w14:paraId="37AD43A4" w14:textId="1292C33C" w:rsidR="004B6D7C" w:rsidRDefault="004B6D7C">
      <w:pPr>
        <w:pStyle w:val="TableofFigures"/>
        <w:tabs>
          <w:tab w:val="right" w:leader="dot" w:pos="8471"/>
        </w:tabs>
        <w:rPr>
          <w:rFonts w:asciiTheme="minorHAnsi" w:eastAsiaTheme="minorEastAsia" w:hAnsiTheme="minorHAnsi"/>
          <w:noProof/>
          <w:lang/>
        </w:rPr>
      </w:pPr>
      <w:r>
        <w:rPr>
          <w:noProof/>
        </w:rPr>
        <w:t>Figure 9 : Detail cropped from image 17709, from left to right and top to bottom: bicubic, generic, ground truth, specific</w:t>
      </w:r>
      <w:r>
        <w:rPr>
          <w:noProof/>
        </w:rPr>
        <w:tab/>
      </w:r>
      <w:r>
        <w:rPr>
          <w:noProof/>
        </w:rPr>
        <w:fldChar w:fldCharType="begin"/>
      </w:r>
      <w:r>
        <w:rPr>
          <w:noProof/>
        </w:rPr>
        <w:instrText xml:space="preserve"> PAGEREF _Toc49108121 \h </w:instrText>
      </w:r>
      <w:r>
        <w:rPr>
          <w:noProof/>
        </w:rPr>
      </w:r>
      <w:r>
        <w:rPr>
          <w:noProof/>
        </w:rPr>
        <w:fldChar w:fldCharType="separate"/>
      </w:r>
      <w:r w:rsidR="001D6029">
        <w:rPr>
          <w:noProof/>
        </w:rPr>
        <w:t>17</w:t>
      </w:r>
      <w:r>
        <w:rPr>
          <w:noProof/>
        </w:rPr>
        <w:fldChar w:fldCharType="end"/>
      </w:r>
    </w:p>
    <w:p w14:paraId="0D08AD91" w14:textId="18EEF166" w:rsidR="004B6D7C" w:rsidRDefault="004B6D7C">
      <w:pPr>
        <w:pStyle w:val="TableofFigures"/>
        <w:tabs>
          <w:tab w:val="right" w:leader="dot" w:pos="8471"/>
        </w:tabs>
        <w:rPr>
          <w:rFonts w:asciiTheme="minorHAnsi" w:eastAsiaTheme="minorEastAsia" w:hAnsiTheme="minorHAnsi"/>
          <w:noProof/>
          <w:lang/>
        </w:rPr>
      </w:pPr>
      <w:r>
        <w:rPr>
          <w:noProof/>
        </w:rPr>
        <w:t>Figure 10 : Detail cropped from image 40733, from left to right and top to bottom: bicubic, generic, ground truth, specific</w:t>
      </w:r>
      <w:r>
        <w:rPr>
          <w:noProof/>
        </w:rPr>
        <w:tab/>
      </w:r>
      <w:r>
        <w:rPr>
          <w:noProof/>
        </w:rPr>
        <w:fldChar w:fldCharType="begin"/>
      </w:r>
      <w:r>
        <w:rPr>
          <w:noProof/>
        </w:rPr>
        <w:instrText xml:space="preserve"> PAGEREF _Toc49108122 \h </w:instrText>
      </w:r>
      <w:r>
        <w:rPr>
          <w:noProof/>
        </w:rPr>
      </w:r>
      <w:r>
        <w:rPr>
          <w:noProof/>
        </w:rPr>
        <w:fldChar w:fldCharType="separate"/>
      </w:r>
      <w:r w:rsidR="001D6029">
        <w:rPr>
          <w:noProof/>
        </w:rPr>
        <w:t>18</w:t>
      </w:r>
      <w:r>
        <w:rPr>
          <w:noProof/>
        </w:rPr>
        <w:fldChar w:fldCharType="end"/>
      </w:r>
    </w:p>
    <w:p w14:paraId="20F755FD" w14:textId="65AF1E6A" w:rsidR="004B6D7C" w:rsidRDefault="004B6D7C">
      <w:pPr>
        <w:pStyle w:val="TableofFigures"/>
        <w:tabs>
          <w:tab w:val="right" w:leader="dot" w:pos="8471"/>
        </w:tabs>
        <w:rPr>
          <w:rFonts w:asciiTheme="minorHAnsi" w:eastAsiaTheme="minorEastAsia" w:hAnsiTheme="minorHAnsi"/>
          <w:noProof/>
          <w:lang/>
        </w:rPr>
      </w:pPr>
      <w:r>
        <w:rPr>
          <w:noProof/>
        </w:rPr>
        <w:t>Figure 11 : Landsat 8 image on the right, super-resolved image on the right. Images 2 and 12 in the result folder.</w:t>
      </w:r>
      <w:r>
        <w:rPr>
          <w:noProof/>
        </w:rPr>
        <w:tab/>
      </w:r>
      <w:r>
        <w:rPr>
          <w:noProof/>
        </w:rPr>
        <w:fldChar w:fldCharType="begin"/>
      </w:r>
      <w:r>
        <w:rPr>
          <w:noProof/>
        </w:rPr>
        <w:instrText xml:space="preserve"> PAGEREF _Toc49108123 \h </w:instrText>
      </w:r>
      <w:r>
        <w:rPr>
          <w:noProof/>
        </w:rPr>
      </w:r>
      <w:r>
        <w:rPr>
          <w:noProof/>
        </w:rPr>
        <w:fldChar w:fldCharType="separate"/>
      </w:r>
      <w:r w:rsidR="001D6029">
        <w:rPr>
          <w:noProof/>
        </w:rPr>
        <w:t>19</w:t>
      </w:r>
      <w:r>
        <w:rPr>
          <w:noProof/>
        </w:rPr>
        <w:fldChar w:fldCharType="end"/>
      </w:r>
    </w:p>
    <w:p w14:paraId="2B7A6043" w14:textId="66BEBA58" w:rsidR="005B1DEC" w:rsidRDefault="004B6D7C" w:rsidP="00F65FE4">
      <w:pPr>
        <w:rPr>
          <w:b/>
          <w:bCs/>
          <w:sz w:val="22"/>
        </w:rPr>
      </w:pPr>
      <w:r>
        <w:rPr>
          <w:b/>
          <w:bCs/>
          <w:sz w:val="22"/>
        </w:rPr>
        <w:fldChar w:fldCharType="end"/>
      </w:r>
    </w:p>
    <w:p w14:paraId="3DFFB043" w14:textId="77777777" w:rsidR="005B1DEC" w:rsidRDefault="005B1DEC">
      <w:pPr>
        <w:spacing w:line="259" w:lineRule="auto"/>
        <w:jc w:val="left"/>
        <w:rPr>
          <w:b/>
          <w:bCs/>
          <w:sz w:val="22"/>
        </w:rPr>
      </w:pPr>
      <w:r>
        <w:rPr>
          <w:b/>
          <w:bCs/>
          <w:sz w:val="22"/>
        </w:rPr>
        <w:br w:type="page"/>
      </w:r>
    </w:p>
    <w:p w14:paraId="1D01BD0F" w14:textId="5D73AEF2" w:rsidR="004B6D7C" w:rsidRPr="005B1DEC" w:rsidRDefault="005B1DEC" w:rsidP="00F65FE4">
      <w:pPr>
        <w:rPr>
          <w:sz w:val="32"/>
          <w:szCs w:val="32"/>
        </w:rPr>
      </w:pPr>
      <w:r>
        <w:rPr>
          <w:sz w:val="32"/>
          <w:szCs w:val="32"/>
        </w:rPr>
        <w:lastRenderedPageBreak/>
        <w:t>Table of Tables</w:t>
      </w:r>
    </w:p>
    <w:p w14:paraId="78E39FDA" w14:textId="3B89D152" w:rsidR="00F429EC" w:rsidRDefault="004B6D7C">
      <w:pPr>
        <w:pStyle w:val="TableofFigures"/>
        <w:tabs>
          <w:tab w:val="right" w:leader="dot" w:pos="8471"/>
        </w:tabs>
        <w:rPr>
          <w:rFonts w:asciiTheme="minorHAnsi" w:eastAsiaTheme="minorEastAsia" w:hAnsiTheme="minorHAnsi"/>
          <w:noProof/>
          <w:sz w:val="22"/>
          <w:lang/>
        </w:rPr>
      </w:pPr>
      <w:r>
        <w:rPr>
          <w:b/>
          <w:bCs/>
          <w:sz w:val="22"/>
        </w:rPr>
        <w:fldChar w:fldCharType="begin"/>
      </w:r>
      <w:r>
        <w:rPr>
          <w:b/>
          <w:bCs/>
          <w:sz w:val="22"/>
        </w:rPr>
        <w:instrText xml:space="preserve"> TOC \c "Table" </w:instrText>
      </w:r>
      <w:r>
        <w:rPr>
          <w:b/>
          <w:bCs/>
          <w:sz w:val="22"/>
        </w:rPr>
        <w:fldChar w:fldCharType="separate"/>
      </w:r>
      <w:r w:rsidR="00F429EC">
        <w:rPr>
          <w:noProof/>
        </w:rPr>
        <w:t>Table 1: Average PSNR, SSIM and LPIPS score for four different training parameters</w:t>
      </w:r>
      <w:r w:rsidR="00F429EC">
        <w:rPr>
          <w:noProof/>
        </w:rPr>
        <w:tab/>
      </w:r>
      <w:r w:rsidR="00F429EC">
        <w:rPr>
          <w:noProof/>
        </w:rPr>
        <w:fldChar w:fldCharType="begin"/>
      </w:r>
      <w:r w:rsidR="00F429EC">
        <w:rPr>
          <w:noProof/>
        </w:rPr>
        <w:instrText xml:space="preserve"> PAGEREF _Toc49109130 \h </w:instrText>
      </w:r>
      <w:r w:rsidR="00F429EC">
        <w:rPr>
          <w:noProof/>
        </w:rPr>
      </w:r>
      <w:r w:rsidR="00F429EC">
        <w:rPr>
          <w:noProof/>
        </w:rPr>
        <w:fldChar w:fldCharType="separate"/>
      </w:r>
      <w:r w:rsidR="001D6029">
        <w:rPr>
          <w:noProof/>
        </w:rPr>
        <w:t>11</w:t>
      </w:r>
      <w:r w:rsidR="00F429EC">
        <w:rPr>
          <w:noProof/>
        </w:rPr>
        <w:fldChar w:fldCharType="end"/>
      </w:r>
    </w:p>
    <w:p w14:paraId="4F7858BE" w14:textId="1CBB597F" w:rsidR="00F429EC" w:rsidRDefault="00F429EC">
      <w:pPr>
        <w:pStyle w:val="TableofFigures"/>
        <w:tabs>
          <w:tab w:val="right" w:leader="dot" w:pos="8471"/>
        </w:tabs>
        <w:rPr>
          <w:rFonts w:asciiTheme="minorHAnsi" w:eastAsiaTheme="minorEastAsia" w:hAnsiTheme="minorHAnsi"/>
          <w:noProof/>
          <w:sz w:val="22"/>
          <w:lang/>
        </w:rPr>
      </w:pPr>
      <w:r>
        <w:rPr>
          <w:noProof/>
        </w:rPr>
        <w:t>Table 2 : Performance comparison of bicubic interpolation, generic training, and specific training</w:t>
      </w:r>
      <w:r>
        <w:rPr>
          <w:noProof/>
        </w:rPr>
        <w:tab/>
      </w:r>
      <w:r>
        <w:rPr>
          <w:noProof/>
        </w:rPr>
        <w:fldChar w:fldCharType="begin"/>
      </w:r>
      <w:r>
        <w:rPr>
          <w:noProof/>
        </w:rPr>
        <w:instrText xml:space="preserve"> PAGEREF _Toc49109131 \h </w:instrText>
      </w:r>
      <w:r>
        <w:rPr>
          <w:noProof/>
        </w:rPr>
      </w:r>
      <w:r>
        <w:rPr>
          <w:noProof/>
        </w:rPr>
        <w:fldChar w:fldCharType="separate"/>
      </w:r>
      <w:r w:rsidR="001D6029">
        <w:rPr>
          <w:noProof/>
        </w:rPr>
        <w:t>12</w:t>
      </w:r>
      <w:r>
        <w:rPr>
          <w:noProof/>
        </w:rPr>
        <w:fldChar w:fldCharType="end"/>
      </w:r>
    </w:p>
    <w:p w14:paraId="707D550F" w14:textId="56F15640" w:rsidR="005B1DEC" w:rsidRDefault="004B6D7C" w:rsidP="00F65FE4">
      <w:pPr>
        <w:rPr>
          <w:b/>
          <w:bCs/>
          <w:sz w:val="22"/>
        </w:rPr>
      </w:pPr>
      <w:r>
        <w:rPr>
          <w:b/>
          <w:bCs/>
          <w:sz w:val="22"/>
        </w:rPr>
        <w:fldChar w:fldCharType="end"/>
      </w:r>
    </w:p>
    <w:p w14:paraId="29E9CAD0" w14:textId="77777777" w:rsidR="005B1DEC" w:rsidRDefault="005B1DEC">
      <w:pPr>
        <w:spacing w:line="259" w:lineRule="auto"/>
        <w:jc w:val="left"/>
        <w:rPr>
          <w:b/>
          <w:bCs/>
          <w:sz w:val="22"/>
        </w:rPr>
      </w:pPr>
      <w:r>
        <w:rPr>
          <w:b/>
          <w:bCs/>
          <w:sz w:val="22"/>
        </w:rPr>
        <w:br w:type="page"/>
      </w:r>
    </w:p>
    <w:p w14:paraId="69AB86DD" w14:textId="44B589A2" w:rsidR="00EA635E" w:rsidRDefault="006E3679" w:rsidP="006E3679">
      <w:r>
        <w:rPr>
          <w:b/>
          <w:bCs/>
        </w:rPr>
        <w:lastRenderedPageBreak/>
        <w:t xml:space="preserve">Abstract. </w:t>
      </w:r>
      <w:r w:rsidR="002E6095">
        <w:t>This</w:t>
      </w:r>
      <w:r w:rsidR="005F08AE">
        <w:t xml:space="preserve"> project explore</w:t>
      </w:r>
      <w:r w:rsidR="002E6095">
        <w:t>s</w:t>
      </w:r>
      <w:r w:rsidR="005F08AE">
        <w:t xml:space="preserve"> the </w:t>
      </w:r>
      <w:r w:rsidR="00EB04CB">
        <w:t>capabilities</w:t>
      </w:r>
      <w:r w:rsidR="005F08AE">
        <w:t xml:space="preserve"> </w:t>
      </w:r>
      <w:r w:rsidR="00DE2DB7">
        <w:t xml:space="preserve">and limitations of generative adversarial </w:t>
      </w:r>
      <w:r w:rsidR="00A30CF7">
        <w:t>network</w:t>
      </w:r>
      <w:r w:rsidR="00AE6542">
        <w:t xml:space="preserve"> (GAN)</w:t>
      </w:r>
      <w:r w:rsidR="00A30CF7">
        <w:t xml:space="preserve"> </w:t>
      </w:r>
      <w:r w:rsidR="001F3D3E">
        <w:t>based</w:t>
      </w:r>
      <w:r w:rsidR="00A30CF7">
        <w:t xml:space="preserve"> single image super-resolution</w:t>
      </w:r>
      <w:r w:rsidR="00AE6542">
        <w:t xml:space="preserve"> (SISR)</w:t>
      </w:r>
      <w:r w:rsidR="001F3D3E">
        <w:t xml:space="preserve"> for the downscaling of satellite images. </w:t>
      </w:r>
      <w:r w:rsidR="00F65FE4">
        <w:t>I</w:t>
      </w:r>
      <w:r w:rsidR="002E6095">
        <w:t>t</w:t>
      </w:r>
      <w:r w:rsidR="00F65FE4">
        <w:t xml:space="preserve"> demonstrate</w:t>
      </w:r>
      <w:r w:rsidR="002E6095">
        <w:t>s</w:t>
      </w:r>
      <w:r w:rsidR="00F65FE4">
        <w:t xml:space="preserve"> the need of specific training by confronting a model trained on Sentinel-2A images to its generically trained counterpart.</w:t>
      </w:r>
      <w:r w:rsidR="00A73AFE">
        <w:t xml:space="preserve"> </w:t>
      </w:r>
      <w:r w:rsidR="00F270F9">
        <w:t>F</w:t>
      </w:r>
      <w:r w:rsidR="00FD2C17">
        <w:t>urthermore</w:t>
      </w:r>
      <w:r w:rsidR="00F270F9">
        <w:t xml:space="preserve">, </w:t>
      </w:r>
      <w:r w:rsidR="002E6095">
        <w:t>it</w:t>
      </w:r>
      <w:r w:rsidR="00F270F9">
        <w:t xml:space="preserve"> </w:t>
      </w:r>
      <w:r w:rsidR="002E6095">
        <w:t>highlights</w:t>
      </w:r>
      <w:r w:rsidR="00E21870">
        <w:t xml:space="preserve"> the </w:t>
      </w:r>
      <w:r w:rsidR="00451D1F">
        <w:t xml:space="preserve">importance of a bespoke framework </w:t>
      </w:r>
      <w:r w:rsidR="006D6647">
        <w:t>by</w:t>
      </w:r>
      <w:r w:rsidR="009E5A3A">
        <w:t xml:space="preserve"> </w:t>
      </w:r>
      <w:r w:rsidR="00274591">
        <w:t>not being able</w:t>
      </w:r>
      <w:r w:rsidR="009E5A3A">
        <w:t xml:space="preserve"> to downscale Landsat 8 images</w:t>
      </w:r>
      <w:r w:rsidR="00274591">
        <w:t xml:space="preserve"> satisfac</w:t>
      </w:r>
      <w:r w:rsidR="0045770E">
        <w:t>torily</w:t>
      </w:r>
      <w:r w:rsidR="009E5A3A">
        <w:t xml:space="preserve"> </w:t>
      </w:r>
      <w:r w:rsidR="001E1D6F">
        <w:t>with the well-performing specifically trained</w:t>
      </w:r>
      <w:r w:rsidR="002D70D7">
        <w:t xml:space="preserve"> model.</w:t>
      </w:r>
    </w:p>
    <w:p w14:paraId="57867FF6" w14:textId="77777777" w:rsidR="00745622" w:rsidRDefault="00745622" w:rsidP="006E3679"/>
    <w:p w14:paraId="17791274" w14:textId="19C163A3" w:rsidR="00A013CA" w:rsidRDefault="00A013CA" w:rsidP="00A013CA">
      <w:pPr>
        <w:pStyle w:val="Heading1"/>
      </w:pPr>
      <w:bookmarkStart w:id="0" w:name="_Toc49165192"/>
      <w:r w:rsidRPr="006A3688">
        <w:t>Introduction</w:t>
      </w:r>
      <w:bookmarkEnd w:id="0"/>
    </w:p>
    <w:p w14:paraId="4E888B4F" w14:textId="77777777" w:rsidR="002B4A3F" w:rsidRDefault="002B4A3F" w:rsidP="002B4A3F">
      <w:r>
        <w:t xml:space="preserve">Single image super-resolution (SISR) is a challenging task that aims to obtain a high-resolution (HR) image from a single low-resolution (LR) counterpart. It is a highly ill-posed problem because depending on the scaling factor, there might be a very large number of HR patches that correspond the same LR patch. Therefor the process of downscaling an LR patch has generally multiple solutions. The target of super-resolution is to reduce the distance between the super-resolved patch and the corresponding HR patch. </w:t>
      </w:r>
      <w:r>
        <w:rPr>
          <w:rStyle w:val="FootnoteReference"/>
        </w:rPr>
        <w:fldChar w:fldCharType="begin" w:fldLock="1"/>
      </w:r>
      <w:r>
        <w:instrText>ADDIN CSL_CITATION {"citationItems":[{"id":"ITEM-1","itemData":{"DOI":"10.1016/j.image.2017.06.006","ISSN":"09235965","abstract":"The aim of super-resolution (SR) algorithms is to recover high-resolution (HR) images and videos from low-resolution (LR) ones. Since the SR is considered as an ill-posed minimization problem, regularization techniques are then considered. The choice of the regularization term plays a major role in the quality of the obtained HR image. Even if many terms have been proposed in the literature, they still suffer from different undesirable artifacts. To address these weaknesses, we propose a variational SR model based on Huber-Norm using Bregman distances. This offers the new model to be more consistent against contrast loss and smoothing gray values, in contrast, strong edges and contours are well preserved in the reconstruct HR image. Moreover, the use of first-order primal–dual algorithm with an adaptive regularization parameter choice assure the convergence to the desired HR image, in a fast way, preserving important image features. As a result, the proposed algorithm shows promising results for various real and synthetic datasets compared with other methods.","author":[{"dropping-particle":"","family":"Laghrib","given":"Amine","non-dropping-particle":"","parse-names":false,"suffix":""},{"dropping-particle":"","family":"Hakim","given":"Abdelilah","non-dropping-particle":"","parse-names":false,"suffix":""},{"dropping-particle":"","family":"Raghay","given":"Said","non-dropping-particle":"","parse-names":false,"suffix":""}],"container-title":"Signal Processing: Image Communication","id":"ITEM-1","issue":"June","issued":{"date-parts":[["2017"]]},"page":"24-34","publisher":"Elsevier Ltd","title":"An iterative image super-resolution approach based on Bregman distance","type":"article-journal","volume":"58"},"uris":["http://www.mendeley.com/documents/?uuid=15e66ae6-e5fb-4e8f-b2b4-c3ffa9676167"]},{"id":"ITEM-2","itemData":{"DOI":"10.1016/j.neucom.2019.03.106","ISSN":"18728286","abstract":"Image super-resolution (SR) techniques improve various remote sensing applications by allowing for finer spatial details than those captured by the original acquisition sensors. Recent advances in deep learning bring a new opportunity for SR by learning the mapping from low to high resolution. The most used convolutional neural networks (CNN) based approaches are prone to excessive smoothing or blurring due to the optimization objective in mean squared error (MSE). Instead, generative adversarial network (GAN) based approaches can achieve more perceptually acceptable results. However, the preliminary design of GANs generator with simple direct- or skip-connection residual blocks compromises its SR potential. Emerging dense convolutional network (DenseNet) equipped with dense connections has shown a promising prospect in classification and super-resolution. An intuitive idea to introduce DenseNet into GAN is expected to boost SR performance. However, because convolutional kernels in the existing residual block are arranged into a one-dimensional flat structure, the formation of dense connections highly relies on skip connections (linking the current layer to all subsequent layers with a shortcut path). In order to increase connection density, the depth of the layer has to be accordingly expanded, which in turn results in training difficulties such as vanishing gradient and information propagation loss. To this end, this paper proposes an ultra-dense GAN (udGAN) for image SR, where we reform the internal layout of the residual block into a two-dimensional matrix topology. This topology can provide additional diagonal connections so that we can still accomplish enough pathways with fewer layers. In particular, the pathways are almost doubled compared to previous dense connections under the same number of layers. The achievable rich connections are flexibly adapted to the diversity of image content, thus leading to improved SR performance. Extensive experiments on public benchmark datasets and real-world satellite imagery show that our model outperforms state-of-the-art counterparts in both subjective and quantitative assessments, especially those related to perception.","author":[{"dropping-particle":"","family":"Wang","given":"Zhongyuan","non-dropping-particle":"","parse-names":false,"suffix":""},{"dropping-particle":"","family":"Jiang","given":"Kui","non-dropping-particle":"","parse-names":false,"suffix":""},{"dropping-particle":"","family":"Yi","given":"Peng","non-dropping-particle":"","parse-names":false,"suffix":""},{"dropping-particle":"","family":"Han","given":"Zhen","non-dropping-particle":"","parse-names":false,"suffix":""},{"dropping-particle":"","family":"He","given":"Zheng","non-dropping-particle":"","parse-names":false,"suffix":""}],"container-title":"Neurocomputing","id":"ITEM-2","issued":{"date-parts":[["2020"]]},"page":"328-337","publisher":"Elsevier B.V.","title":"Ultra-dense GAN for satellite imagery super-resolution","type":"article-journal","volume":"398"},"uris":["http://www.mendeley.com/documents/?uuid=d8210c44-3bc3-44cc-ab2c-b95283566cf1"]},{"id":"ITEM-3","itemData":{"DOI":"10.1109/CVPRW.2017.149","ISBN":"9781538607336","ISSN":"21607516","abstract":"This paper reviews the first challenge on single image super-resolution (restoration of rich details in an low resolution image) with focus on proposed solutions and results. A new DIVerse 2K resolution image dataset (DIV2K) was employed. The challenge had 6 competitions divided into 2 tracks with 3 magnification factors each. Track 1 employed the standard bicubic downscaling setup, while Track 2 had unknown downscaling operators (blur kernel and decimation) but learnable through low and high res train images. Each competition had b</w:instrText>
      </w:r>
      <w:r>
        <w:rPr>
          <w:rFonts w:ascii="Cambria Math" w:hAnsi="Cambria Math" w:cs="Cambria Math"/>
        </w:rPr>
        <w:instrText>∼</w:instrText>
      </w:r>
      <w:r>
        <w:instrText>100 registered participants and 20 teams competed in the final testing phase. They gauge the state-of-the-art in single image super-resolution.","author":[{"dropping-particle":"","family":"Timofte","given":"Radu","non-dropping-particle":"","parse-names":false,"suffix":""},{"dropping-particle":"","family":"Agustsson","given":"Eirikur","non-dropping-particle":"","parse-names":false,"suffix":""},{"dropping-particle":"Van","family":"Gool","given":"Luc","non-dropping-particle":"","parse-names":false,"suffix":""},{"dropping-particle":"","family":"Yang","given":"Ming Hsuan","non-dropping-particle":"","parse-names":false,"suffix":""},{"dropping-particle":"","family":"Zhang","given":"Lei","non-dropping-particle":"","parse-names":false,"suffix":""},{"dropping-particle":"","family":"Lim","given":"Bee","non-dropping-particle":"","parse-names":false,"suffix":""},{"dropping-particle":"","family":"Son","given":"Sanghyun","non-dropping-particle":"","parse-names":false,"suffix":""},{"dropping-particle":"","family":"Kim","given":"Heewon","non-dropping-particle":"","parse-names":false,"suffix":""},{"dropping-particle":"","family":"Nah","given":"Seungjun","non-dropping-particle":"","parse-names":false,"suffix":""},{"dropping-particle":"","family":"Lee","given":"Kyoung Mu","non-dropping-particle":"","parse-names":false,"suffix":""},{"dropping-particle":"","family":"Wang","given":"Xintao","non-dropping-particle":"","parse-names":false,"suffix":""},{"dropping-particle":"","family":"Tian","given":"Yapeng","non-dropping-particle":"","parse-names":false,"suffix":""},{"dropping-particle":"","family":"Yu","given":"Ke","non-dropping-particle":"","parse-names":false,"suffix":""},{"dropping-particle":"","family":"Zhang","given":"Yulun","non-dropping-particle":"","parse-names":false,"suffix":""},{"dropping-particle":"","family":"Wu","given":"Shixiang","non-dropping-particle":"","parse-names":false,"suffix":""},{"dropping-particle":"","family":"Dong","given":"Chao","non-dropping-particle":"","parse-names":false,"suffix":""},{"dropping-particle":"","family":"Lin","given":"Liang","non-dropping-particle":"","parse-names":false,"suffix":""},{"dropping-particle":"","family":"Qiao","given":"Yu","non-dropping-particle":"","parse-names":false,"suffix":""},{"dropping-particle":"","family":"Loy","given":"Chen Change","non-dropping-particle":"","parse-names":false,"suffix":""},{"dropping-particle":"","family":"Bae","given":"Woong","non-dropping-particle":"","parse-names":false,"suffix":""},{"dropping-particle":"","family":"Yoo","given":"Jaejun","non-dropping-particle":"","parse-names":false,"suffix":""},{"dropping-particle":"","family":"Han","given":"Yoseob","non-dropping-particle":"","parse-names":false,"suffix":""},{"dropping-particle":"","family":"Ye","given":"Jong Chul","non-dropping-particle":"","parse-names":false,"suffix":""},{"dropping-particle":"","family":"Choi","given":"Jae Seok","non-dropping-particle":"","parse-names":false,"suffix":""},{"dropping-particle":"","family":"Kim","given":"Munchurl","non-dropping-particle":"","parse-names":false,"suffix":""},{"dropping-particle":"","family":"Fan","given":"Yuchen","non-dropping-particle":"","parse-names":false,"suffix":""},{"dropping-particle":"","family":"Yu","given":"Jiahui","non-dropping-particle":"","parse-names":false,"suffix":""},{"dropping-particle":"","family":"Han","given":"Wei","non-dropping-particle":"","parse-names":false,"suffix":""},{"dropping-particle":"","family":"Liu","given":"Ding","non-dropping-particle":"","parse-names":false,"suffix":""},{"dropping-particle":"","family":"Yu","given":"Haichao","non-dropping-particle":"","parse-names":false,"suffix":""},{"dropping-particle":"","family":"Wang","given":"Zhangyang","non-dropping-particle":"","parse-names":false,"suffix":""},{"dropping-particle":"","family":"Shi","given":"Honghui","non-dropping-particle":"","parse-names":false,"suffix":""},{"dropping-particle":"","family":"Wang","given":"Xinchao","non-dropping-particle":"","parse-names":false,"suffix":""},{"dropping-particle":"","family":"Huang","given":"Thomas S.","non-dropping-particle":"","parse-names":false,"suffix":""},{"dropping-particle":"","family":"Chen","given":"Yunjin","non-dropping-particle":"","parse-names":false,"suffix":""},{"dropping-particle":"","family":"Zhang","given":"Kai","non-dropping-particle":"","parse-names":false,"suffix":""},{"dropping-particle":"","family":"Zuo","given":"Wangmeng","non-dropping-particle":"","parse-names":false,"suffix":""},{"dropping-particle":"","family":"Tang","given":"Zhimin","non-dropping-particle":"","parse-names":false,"suffix":""},{"dropping-particle":"","family":"Luo","given":"Linkai","non-dropping-particle":"","parse-names":false,"suffix":""},{"dropping-particle":"","family":"Li","given":"Shaohui","non-dropping-particle":"","parse-names":false,"suffix":""},{"dropping-particle":"","family":"Fu","given":"Min","non-dropping-particle":"","parse-names":false,"suffix":""},{"dropping-particle":"","family":"Cao","given":"Lei","non-dropping-particle":"","parse-names":false,"suffix":""},{"dropping-particle":"","family":"Heng","given":"Wen","non-dropping-particle":"","parse-names":false,"suffix":""},{"dropping-particle":"","family":"Bui","given":"Giang","non-dropping-particle":"","parse-names":false,"suffix":""},{"dropping-particle":"","family":"Le","given":"Truc","non-dropping-particle":"","parse-names":false,"suffix":""},{"dropping-particle":"","family":"Duan","given":"Ye","non-dropping-particle":"","parse-names":false,"suffix":""},{"dropping-particle":"","family":"Tao","given":"Dacheng","non-dropping-particle":"","parse-names":false,"suffix":""},{"dropping-particle":"","family":"Wang","given":"Ruxin","non-dropping-particle":"","parse-names":false,"suffix":""},{"dropping-particle":"","family":"Lin","given":"Xu","non-dropping-particle":"","parse-names":false,"suffix":""},{"dropping-particle":"","family":"Pang","given":"Jianxin","non-dropping-particle":"","parse-names":false,"suffix":""},{"dropping-particle":"","family":"Xu","given":"Jinchang","non-dropping-particle":"","parse-names":false,"suffix":""},{"dropping-particle":"","family":"Zhao","given":"Yu","non-dropping-particle":"","parse-names":false,"suffix":""},{"dropping-particle":"","family":"Xu","given":"Xiangyu","non-dropping-particle":"","parse-names":false,"suffix":""},{"dropping-particle":"","family":"Pan","given":"Jinshan","non-dropping-particle":"","parse-names":false,"suffix":""},{"dropping-particle":"","family":"Sun","given":"Deqing","non-dropping-particle":"","parse-names":false,"suffix":""},{"dropping-particle":"","family":"Zhang","given":"Yujin","non-dropping-particle":"","parse-names":false,"suffix":""},{"dropping-particle":"","family":"Song","given":"Xibin","non-dropping-particle":"","parse-names":false,"suffix":""},{"dropping-particle":"","family":"Dai","given":"Yuchao","non-dropping-particle":"","parse-names":false,"suffix":""},{"dropping-particle":"","family":"Qin","given":"Xueying","non-dropping-particle":"","parse-names":false,"suffix":""},{"dropping-particle":"","family":"Huynh","given":"Xuan Phung","non-dropping-particle":"","parse-names":false,"suffix":""},{"dropping-particle":"","family":"Guo","given":"Tiantong","non-dropping-particle":"","parse-names":false,"suffix":""},{"dropping-particle":"","family":"Mousavi","given":"Hojjat Seyed","non-dropping-particle":"","parse-names":false,"suffix":""},{"dropping-particle":"","family":"Vu","given":"Tiep Huu","non-dropping-particle":"","parse-names":false,"suffix":""},{"dropping-particle":"","family":"Monga","given":"Vishal","non-dropping-particle":"","parse-names":false,"suffix":""},{"dropping-particle":"","family":"Cruz","given":"Cristovao","non-dropping-particle":"","parse-names":false,"suffix":""},{"dropping-particle":"","family":"Egiazarian","given":"Karen","non-dropping-particle":"","parse-names":false,"suffix":""},{"dropping-particle":"","family":"Katkovnik","given":"Vladimir","non-dropping-particle":"","parse-names":false,"suffix":""},{"dropping-particle":"","family":"Mehta","given":"Rakesh","non-dropping-particle":"","parse-names":false,"suffix":""},{"dropping-particle":"","family":"Jain","given":"Arnav Kumar","non-dropping-particle":"","parse-names":false,"suffix":""},{"dropping-particle":"","family":"Agarwalla","given":"Abhinav","non-dropping-particle":"","parse-names":false,"suffix":""},{"dropping-particle":"","family":"Praveen","given":"Ch V.Sai","non-dropping-particle":"","parse-names":false,"suffix":""},{"dropping-particle":"","family":"Zhou","given":"Ruofan","non-dropping-particle":"","parse-names":false,"suffix":""},{"dropping-particle":"","family":"Wen","given":"Hongdiao","non-dropping-particle":"","parse-names":false,"suffix":""},{"dropping-particle":"","family":"Zhu","given":"Che","non-dropping-particle":"","parse-names":false,"suffix":""},{"dropping-particle":"","family":"Xia","given":"Zhiqiang","non-dropping-particle":"","parse-names":false,"suffix":""},{"dropping-particle":"","family":"Wang","given":"Zhengtao","non-dropping-particle":"","parse-names":false,"suffix":""},{"dropping-particle":"","family":"Guo","given":"Qi","non-dropping-particle":"","parse-names":false,"suffix":""}],"container-title":"IEEE Computer Society Conference on Computer Vision and Pattern Recognition Workshops","id":"ITEM-3","issued":{"date-parts":[["2018"]]},"title":"NTIRE 2018 Challenge on Single Image Super-Resolution: Methods and Results","type":"paper-conference","volume":"2017-July"},"uris":["http://www.mendeley.com/documents/?uuid=1fb4e87e-8e36-3216-99cc-2b958ce27fb7"]},{"id":"ITEM-4","itemData":{"DOI":"10.1109/CVPR.2017.19","ISBN":"9781538604571","abstract":"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author":[{"dropping-particle":"","family":"Ledig","given":"Christian","non-dropping-particle":"","parse-names":false,"suffix":""},{"dropping-particle":"","family":"Theis","given":"Lucas","non-dropping-particle":"","parse-names":false,"suffix":""},{"dropping-particle":"","family":"Huszár","given":"Ferenc","non-dropping-particle":"","parse-names":false,"suffix":""},{"dropping-particle":"","family":"Caballero","given":"Jose","non-dropping-particle":"","parse-names":false,"suffix":""},{"dropping-particle":"","family":"Cunningham","given":"Andrew","non-dropping-particle":"","parse-names":false,"suffix":""},{"dropping-particle":"","family":"Acosta","given":"Alejandro","non-dropping-particle":"","parse-names":false,"suffix":""},{"dropping-particle":"","family":"Aitken","given":"Andrew","non-dropping-particle":"","parse-names":false,"suffix":""},{"dropping-particle":"","family":"Tejani","given":"Alykhan","non-dropping-particle":"","parse-names":false,"suffix":""},{"dropping-particle":"","family":"Totz","given":"Johannes","non-dropping-particle":"","parse-names":false,"suffix":""},{"dropping-particle":"","family":"Wang","given":"Zehan","non-dropping-particle":"","parse-names":false,"suffix":""},{"dropping-particle":"","family":"Shi","given":"Wenzhe","non-dropping-particle":"","parse-names":false,"suffix":""}],"container-title":"Proceedings - 30th IEEE Conference on Computer Vision and Pattern Recognition, CVPR 2017","id":"ITEM-4","issued":{"date-parts":[["2017"]]},"page":"105-114","title":"Photo-realistic single image super-resolution using a generative adversarial network","type":"article-journal","volume":"2017-Janua"},"uris":["http://www.mendeley.com/documents/?uuid=edaa5cd9-3ae5-4250-8485-d6ebe144388e"]},{"id":"ITEM-5","itemData":{"DOI":"10.1007/978-3-030-11021-5_5","ISBN":"9783030110208","ISSN":"16113349","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region 3) with the best perceptual index. The code is available at https://github.com/xinntao/ESRGAN.","author":[{"dropping-particle":"","family":"Wang","given":"Xintao","non-dropping-particle":"","parse-names":false,"suffix":""},{"dropping-particle":"","family":"Yu","given":"Ke","non-dropping-particle":"","parse-names":false,"suffix":""},{"dropping-particle":"","family":"Wu","given":"Shixiang","non-dropping-particle":"","parse-names":false,"suffix":""},{"dropping-particle":"","family":"Gu","given":"Jinjin","non-dropping-particle":"","parse-names":false,"suffix":""},{"dropping-particle":"","family":"Liu","given":"Yihao","non-dropping-particle":"","parse-names":false,"suffix":""},{"dropping-particle":"","family":"Dong","given":"Chao","non-dropping-particle":"","parse-names":false,"suffix":""},{"dropping-particle":"","family":"Qiao","given":"Yu","non-dropping-particle":"","parse-names":false,"suffix":""},{"dropping-particle":"","family":"Loy","given":"Chen Change","non-dropping-particle":"","parse-names":false,"suffix":""}],"container-title":"Lecture Notes in Computer Science (including subseries Lecture Notes in Artificial Intelligence and Lecture Notes in Bioinformatics)","id":"ITEM-5","issued":{"date-parts":[["2019"]]},"page":"63-79","title":"ESRGAN: Enhanced super-resolution generative adversarial networks","type":"article-journal","volume":"11133 LNCS"},"uris":["http://www.mendeley.com/documents/?uuid=a393f27b-2827-451b-92ea-f7ce5812d7f9"]},{"id":"ITEM-6","itemData":{"DOI":"10.1109/CVPRW.2017.150","ISBN":"9781538607336","ISSN":"21607516","abstract":"This paper introduces a novel large dataset for example-based single image super-resolution and studies the state-of-the-art as emerged from the NTIRE 2017 challenge. The challenge is the first challenge of its kind, with 6 competitions, hundreds of participants and tens of proposed solutions. Our newly collected DIVerse 2K resolution image dataset (DIV2K) was employed by the challenge. In our study we compare the solutions from the challenge to a set of representative methods from the literature and evaluate them using diverse measures on our proposed DIV2K dataset. Moreover, we conduct a number of experiments and draw conclusions on several topics of interest. We conclude that the NTIRE 2017 challenge pushes the state-of-the-art in single-image super-resolution, reaching the best results to date on the popular Set5, Set14, B100, Urban100 datasets and on our newly proposed DIV2K.","author":[{"dropping-particle":"","family":"Agustsson","given":"Eirikur","non-dropping-particle":"","parse-names":false,"suffix":""},{"dropping-particle":"","family":"Timofte","given":"Radu","non-dropping-particle":"","parse-names":false,"suffix":""}],"container-title":"IEEE Computer Society Conference on Computer Vision and Pattern Recognition Workshops","id":"ITEM-6","issued":{"date-parts":[["2017"]]},"page":"1122-1131","title":"NTIRE 2017 Challenge on Single Image Super-Resolution: Dataset and Study","type":"article-journal","volume":"2017-July"},"uris":["http://www.mendeley.com/documents/?uuid=d9320940-1847-489e-b75d-83d22f99c81f"]},{"id":"ITEM-7","itemData":{"DOI":"10.1109/TGRS.2018.2843525","ISSN":"01962892","abstract":"Super-resolution (SR) brings an excellent opportunity to improve a wide range of different remote sensing applications. SR techniques are concerned about increasing the image resolution while providing finer spatial details than those captured by the original acquisition instrument. Therefore, SR techniques are particularly useful to cope with the increasing demand remote sensing imaging applications requiring fine spatial resolution. Even though different machine learning paradigms have been successfully applied in SR, more research is required to improve the SR process without the need of external high-resolution (HR) training examples. This paper proposes a new convolutional generator model to super-resolve low-resolution (LR) remote sensing data from an unsupervised perspective. That is, the proposed generative network is able to initially learn relationships between the LR and HR domains throughout several convolutional, downsampling, batch normalization, and activation layers. Then, the data are symmetrically projected to the target resolution while guaranteeing a reconstruction constraint over the LR input image. An experimental comparison is conducted using 12 different unsupervised SR methods over different test images. Our experiments reveal the potential of the proposed approach to improve the resolution of remote sensing imagery.","author":[{"dropping-particle":"","family":"Haut","given":"Juan Mario","non-dropping-particle":"","parse-names":false,"suffix":""},{"dropping-particle":"","family":"Fernandez-Beltran","given":"Ruben","non-dropping-particle":"","parse-names":false,"suffix":""},{"dropping-particle":"","family":"Paoletti","given":"Mercedes E","non-dropping-particle":"","parse-names":false,"suffix":""},{"dropping-particle":"","family":"Plaza","given":"Javier","non-dropping-particle":"","parse-names":false,"suffix":""},{"dropping-particle":"","family":"Plaza","given":"Antonio","non-dropping-particle":"","parse-names":false,"suffix":""},{"dropping-particle":"","family":"Pla","given":"Filiberto","non-dropping-particle":"","parse-names":false,"suffix":""}],"container-title":"IEEE Transactions on Geoscience and Remote Sensing","id":"ITEM-7","issue":"11","issued":{"date-parts":[["2018"]]},"page":"6792-6810","title":"A new deep generative network for unsupervised remote sensing single-image super-resolution","type":"article-journal","volume":"56"},"uris":["http://www.mendeley.com/documents/?uuid=bbb19239-3660-34f9-bf70-e81e741b77d1"]}],"mendeley":{"formattedCitation":"(Agustsson &amp; Timofte, 2017; Haut et al., 2018; Laghrib et al., 2017; Ledig et al., 2017; Timofte et al., 2018; X. Wang et al., 2019; Zhongyuan Wang et al., 2020)","plainTextFormattedCitation":"(Agustsson &amp; Timofte, 2017; Haut et al., 2018; Laghrib et al., 2017; Ledig et al., 2017; Timofte et al., 2018; X. Wang et al., 2019; Zhongyuan Wang et al., 2020)","previouslyFormattedCitation":"(Agustsson &amp; Timofte, 2017; Haut et al., 2018; Laghrib et al., 2017; Ledig et al., 2017; Timofte et al., 2018; X. Wang et al., 2019; Zhongyuan Wang et al., 2020)"},"properties":{"noteIndex":0},"schema":"https://github.com/citation-style-language/schema/raw/master/csl-citation.json"}</w:instrText>
      </w:r>
      <w:r>
        <w:rPr>
          <w:rStyle w:val="FootnoteReference"/>
        </w:rPr>
        <w:fldChar w:fldCharType="separate"/>
      </w:r>
      <w:r w:rsidRPr="004106D5">
        <w:rPr>
          <w:bCs/>
          <w:noProof/>
        </w:rPr>
        <w:t>(Agustsson &amp; Timofte, 2017; Haut et al., 2018; Laghrib et al., 2017; Ledig et al., 2017; Timofte et al., 2018; X. Wang et al., 2019; Zhongyuan Wang et al., 2020)</w:t>
      </w:r>
      <w:r>
        <w:rPr>
          <w:rStyle w:val="FootnoteReference"/>
        </w:rPr>
        <w:fldChar w:fldCharType="end"/>
      </w:r>
    </w:p>
    <w:p w14:paraId="67553AB3" w14:textId="504A004F" w:rsidR="002B4A3F" w:rsidRDefault="002B4A3F" w:rsidP="002B4A3F">
      <w:r>
        <w:t xml:space="preserve">In the context of remote sensing, super-resolution offers the possibility to obtain higher spatial resolution images from limited resolution sensors. These super-resolved (SR) images can in turn be used for a more </w:t>
      </w:r>
      <w:r w:rsidR="00BA2C5A">
        <w:t>accurate</w:t>
      </w:r>
      <w:r>
        <w:t xml:space="preserve"> representation of environmental processes, land-cover use, biomes distribution and connectivity, or geomorphic processes to cite only a few examples. </w:t>
      </w:r>
      <w:r>
        <w:rPr>
          <w:rStyle w:val="FootnoteReference"/>
        </w:rPr>
        <w:fldChar w:fldCharType="begin" w:fldLock="1"/>
      </w:r>
      <w:r>
        <w:instrText>ADDIN CSL_CITATION {"citationItems":[{"id":"ITEM-1","itemData":{"DOI":"10.1080/01431160500207088","ISSN":"13665901","abstract":"Mapping rural land cover features, such as trees and hedgerows, for ecological applications is a desirable component of the creation of cartographic maps by the Ordnance Survey. Based on the phenomenon of spatial dependence, sub-pixel mapping can provide increased mapping accuracy of such features. A simple pixel-swapping algorithm for sub-pixel mapping was applied to soft classified fine spatial resolution remotely sensed imagery. Initially, Quickbird TM satellite sensor imagery with a spatial resolution of 2.6m was acquired of the Christchurch area of Dorset, UK, and three field sites chosen. The imagery was soft classified using a supervised fuzzy c-means algorithm and then super-resolved into sub-pixels using a zoom factor of five. Sub-pixels within pixels were then iteratively swapped until the spatial correlation between sub-pixels for the entire image was maximized. Mathematical morphology was used to suppress error in the super-resolved output, increasing overall accuracy. Field data, including detailed information on the features apparent in the field sites, were used to assess the accuracy of the resultant image. Overall RMSE was between 20 and 30%, resulting in the sub-pixel mapping method producing reasonably accurate results overall of between 50 and 75%. Visual inspection of the super-resolved output shows that the prediction of the position and dimensions of hedgerows was comparable with the original imagery. © 2006 Taylor &amp; Francis.","author":[{"dropping-particle":"","family":"Thornton","given":"Matt W.","non-dropping-particle":"","parse-names":false,"suffix":""},{"dropping-particle":"","family":"Atkinson","given":"P. M.","non-dropping-particle":"","parse-names":false,"suffix":""},{"dropping-particle":"","family":"Holland","given":"D. A.","non-dropping-particle":"","parse-names":false,"suffix":""}],"container-title":"International Journal of Remote Sensing","id":"ITEM-1","issue":"3","issued":{"date-parts":[["2006"]]},"page":"473-491","title":"Sub-pixel mapping of rural land cover objects from fine spatial resolution satellite sensor imagery using super-resolution pixel-swapping","type":"article-journal","volume":"27"},"uris":["http://www.mendeley.com/documents/?uuid=5306a97e-6deb-4219-bc5d-492be10760fd"]},{"id":"ITEM-2","itemData":{"DOI":"10.1016/j.jag.2012.04.012","ISSN":"15698432","abstract":"Downscaling has an important role to play in remote sensing. It allows prediction at a finer spatial resolution than that of the input imagery, based on either (i) assumptions or prior knowledge about the character of the target spatial variation coupled with spatial optimisation, (ii) spatial prediction through interpolation or (iii) direct information on the relation between spatial resolutions in the form of a regression model. Two classes of goal can be distinguished based on whether continua are predicted (through downscaling or area-to-point prediction) or categories are predicted (super-resolution mapping), in both cases from continuous input data. This paper reviews a range of techniques for both goals, focusing on area-to-point kriging and downscaling cokriging in the former case and spatial optimisation techniques and multiple point geostatistics in the latter case. Several issues are discussed including the information content of training data, including training images, the need for model-based uncertainty information to accompany downscaling predictions, and the fundamental limits on the representativeness of downscaling predictions. The paper ends with a look towards the grand challenge of downscaling in thecontext of time-series image stacks. The challenge here is to use all the available information to produce a downscaled series of images that is coherent between images and, thus, which helps to distinguish real changes (signal) from noise. © 2012 Elsevier B.V.","author":[{"dropping-particle":"","family":"Atkinson","given":"Peter M.","non-dropping-particle":"","parse-names":false,"suffix":""}],"container-title":"International Journal of Applied Earth Observation and Geoinformation","id":"ITEM-2","issue":"1","issued":{"date-parts":[["2013"]]},"page":"106-114","publisher":"Elsevier B.V.","title":"Downscaling in remote sensing","type":"article-journal","volume":"22"},"uris":["http://www.mendeley.com/documents/?uuid=78131f18-740c-45bc-88a6-7e424506a89e"]},{"id":"ITEM-3","itemData":{"DOI":"10.1109/JPROC.2012.2190811","ISSN":"00189219","author":[{"dropping-particle":"","family":"Benediktsson","given":"Jon Atli","non-dropping-particle":"","parse-names":false,"suffix":""},{"dropping-particle":"","family":"Chanussot","given":"Jocelyn","non-dropping-particle":"","parse-names":false,"suffix":""},{"dropping-particle":"","family":"Moon","given":"Wooil M.","non-dropping-particle":"","parse-names":false,"suffix":""}],"container-title":"Proceedings of the IEEE","id":"ITEM-3","issue":"6","issued":{"date-parts":[["2012"]]},"page":"1907-1910","publisher":"Institute of Electrical and Electronics Engineers Inc.","title":"Very High-resolution remote sensing: Challenges and opportunities [point of view]","type":"paper-conference","volume":"100"},"uris":["http://www.mendeley.com/documents/?uuid=6909f39a-03c2-39e3-9198-7a75109a9846"]},{"id":"ITEM-4","itemData":{"DOI":"10.1109/TGRS.2018.2843525","ISSN":"01962892","abstract":"Super-resolution (SR) brings an excellent opportunity to improve a wide range of different remote sensing applications. SR techniques are concerned about increasing the image resolution while providing finer spatial details than those captured by the original acquisition instrument. Therefore, SR techniques are particularly useful to cope with the increasing demand remote sensing imaging applications requiring fine spatial resolution. Even though different machine learning paradigms have been successfully applied in SR, more research is required to improve the SR process without the need of external high-resolution (HR) training examples. This paper proposes a new convolutional generator model to super-resolve low-resolution (LR) remote sensing data from an unsupervised perspective. That is, the proposed generative network is able to initially learn relationships between the LR and HR domains throughout several convolutional, downsampling, batch normalization, and activation layers. Then, the data are symmetrically projected to the target resolution while guaranteeing a reconstruction constraint over the LR input image. An experimental comparison is conducted using 12 different unsupervised SR methods over different test images. Our experiments reveal the potential of the proposed approach to improve the resolution of remote sensing imagery.","author":[{"dropping-particle":"","family":"Haut","given":"Juan Mario","non-dropping-particle":"","parse-names":false,"suffix":""},{"dropping-particle":"","family":"Fernandez-Beltran","given":"Ruben","non-dropping-particle":"","parse-names":false,"suffix":""},{"dropping-particle":"","family":"Paoletti","given":"Mercedes E","non-dropping-particle":"","parse-names":false,"suffix":""},{"dropping-particle":"","family":"Plaza","given":"Javier","non-dropping-particle":"","parse-names":false,"suffix":""},{"dropping-particle":"","family":"Plaza","given":"Antonio","non-dropping-particle":"","parse-names":false,"suffix":""},{"dropping-particle":"","family":"Pla","given":"Filiberto","non-dropping-particle":"","parse-names":false,"suffix":""}],"container-title":"IEEE Transactions on Geoscience and Remote Sensing","id":"ITEM-4","issue":"11","issued":{"date-parts":[["2018"]]},"page":"6792-6810","title":"A new deep generative network for unsupervised remote sensing single-image super-resolution","type":"article-journal","volume":"56"},"uris":["http://www.mendeley.com/documents/?uuid=bbb19239-3660-34f9-bf70-e81e741b77d1"]}],"mendeley":{"formattedCitation":"(Atkinson, 2013; Benediktsson et al., 2012; Haut et al., 2018; Thornton et al., 2006)","plainTextFormattedCitation":"(Atkinson, 2013; Benediktsson et al., 2012; Haut et al., 2018; Thornton et al., 2006)","previouslyFormattedCitation":"(Atkinson, 2013; Benediktsson et al., 2012; Haut et al., 2018; Thornton et al., 2006)"},"properties":{"noteIndex":0},"schema":"https://github.com/citation-style-language/schema/raw/master/csl-citation.json"}</w:instrText>
      </w:r>
      <w:r>
        <w:rPr>
          <w:rStyle w:val="FootnoteReference"/>
        </w:rPr>
        <w:fldChar w:fldCharType="separate"/>
      </w:r>
      <w:r w:rsidRPr="00036812">
        <w:rPr>
          <w:bCs/>
          <w:noProof/>
        </w:rPr>
        <w:t>(Atkinson, 2013; Benediktsson et al., 2012; Haut et al., 2018; Thornton et al., 2006)</w:t>
      </w:r>
      <w:r>
        <w:rPr>
          <w:rStyle w:val="FootnoteReference"/>
        </w:rPr>
        <w:fldChar w:fldCharType="end"/>
      </w:r>
    </w:p>
    <w:p w14:paraId="4BB9DF89" w14:textId="4CAB47C9" w:rsidR="002B4A3F" w:rsidRPr="00380FB3" w:rsidRDefault="002B4A3F" w:rsidP="002B4A3F">
      <w:r>
        <w:t>In this project, I will explore the capabilities of deep learning based SISR, and more precisely the generative adversarial network architecture with state-of-the-art model ESRGAN</w:t>
      </w:r>
      <w:r w:rsidRPr="00DD6E9E">
        <w:rPr>
          <w:rStyle w:val="FootnoteReference"/>
        </w:rPr>
        <w:footnoteReference w:id="2"/>
      </w:r>
      <w:r>
        <w:t xml:space="preserve"> </w:t>
      </w:r>
      <w:r>
        <w:rPr>
          <w:rStyle w:val="FootnoteReference"/>
        </w:rPr>
        <w:fldChar w:fldCharType="begin" w:fldLock="1"/>
      </w:r>
      <w:r>
        <w:instrText>ADDIN CSL_CITATION {"citationItems":[{"id":"ITEM-1","itemData":{"DOI":"10.1007/978-3-030-11021-5_5","ISBN":"9783030110208","ISSN":"16113349","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region 3) with the best perceptual index. The code is available at https://github.com/xinntao/ESRGAN.","author":[{"dropping-particle":"","family":"Wang","given":"Xintao","non-dropping-particle":"","parse-names":false,"suffix":""},{"dropping-particle":"","family":"Yu","given":"Ke","non-dropping-particle":"","parse-names":false,"suffix":""},{"dropping-particle":"","family":"Wu","given":"Shixiang","non-dropping-particle":"","parse-names":false,"suffix":""},{"dropping-particle":"","family":"Gu","given":"Jinjin","non-dropping-particle":"","parse-names":false,"suffix":""},{"dropping-particle":"","family":"Liu","given":"Yihao","non-dropping-particle":"","parse-names":false,"suffix":""},{"dropping-particle":"","family":"Dong","given":"Chao","non-dropping-particle":"","parse-names":false,"suffix":""},{"dropping-particle":"","family":"Qiao","given":"Yu","non-dropping-particle":"","parse-names":false,"suffix":""},{"dropping-particle":"","family":"Loy","given":"Chen Change","non-dropping-particle":"","parse-names":false,"suffix":""}],"container-title":"Lecture Notes in Computer Science (including subseries Lecture Notes in Artificial Intelligence and Lecture Notes in Bioinformatics)","id":"ITEM-1","issued":{"date-parts":[["2019"]]},"page":"63-79","title":"ESRGAN: Enhanced super-resolution generative adversarial networks","type":"article-journal","volume":"11133 LNCS"},"uris":["http://www.mendeley.com/documents/?uuid=a393f27b-2827-451b-92ea-f7ce5812d7f9"]}],"mendeley":{"formattedCitation":"(X. Wang et al., 2019)","plainTextFormattedCitation":"(X. Wang et al., 2019)","previouslyFormattedCitation":"(X. Wang et al., 2019)"},"properties":{"noteIndex":0},"schema":"https://github.com/citation-style-language/schema/raw/master/csl-citation.json"}</w:instrText>
      </w:r>
      <w:r>
        <w:rPr>
          <w:rStyle w:val="FootnoteReference"/>
        </w:rPr>
        <w:fldChar w:fldCharType="separate"/>
      </w:r>
      <w:r w:rsidRPr="0018372B">
        <w:rPr>
          <w:noProof/>
        </w:rPr>
        <w:t>(X. Wang et al., 2019)</w:t>
      </w:r>
      <w:r>
        <w:rPr>
          <w:rStyle w:val="FootnoteReference"/>
        </w:rPr>
        <w:fldChar w:fldCharType="end"/>
      </w:r>
      <w:r w:rsidR="00380FB3">
        <w:rPr>
          <w:rStyle w:val="FootnoteReference"/>
          <w:vertAlign w:val="baseline"/>
        </w:rPr>
        <w:t>.</w:t>
      </w:r>
    </w:p>
    <w:p w14:paraId="673863AD" w14:textId="21C3B433" w:rsidR="00A013CA" w:rsidRPr="00FC2B19" w:rsidRDefault="00A013CA" w:rsidP="00A013CA">
      <w:pPr>
        <w:pStyle w:val="Heading2"/>
        <w:rPr>
          <w:lang w:val="en-US"/>
        </w:rPr>
      </w:pPr>
      <w:bookmarkStart w:id="1" w:name="_Toc49165193"/>
      <w:r w:rsidRPr="00FC2B19">
        <w:rPr>
          <w:lang w:val="en-US"/>
        </w:rPr>
        <w:lastRenderedPageBreak/>
        <w:t>Deep learning and artificial neural networks</w:t>
      </w:r>
      <w:bookmarkEnd w:id="1"/>
    </w:p>
    <w:p w14:paraId="7954CC38" w14:textId="6BE4CB49" w:rsidR="00A013CA" w:rsidRDefault="00C45656" w:rsidP="00A013CA">
      <w:r>
        <w:rPr>
          <w:noProof/>
        </w:rPr>
        <mc:AlternateContent>
          <mc:Choice Requires="wpg">
            <w:drawing>
              <wp:anchor distT="0" distB="0" distL="114300" distR="114300" simplePos="0" relativeHeight="251639808" behindDoc="0" locked="0" layoutInCell="1" allowOverlap="1" wp14:anchorId="062B8826" wp14:editId="24EC456D">
                <wp:simplePos x="0" y="0"/>
                <wp:positionH relativeFrom="column">
                  <wp:posOffset>3535680</wp:posOffset>
                </wp:positionH>
                <wp:positionV relativeFrom="paragraph">
                  <wp:posOffset>7620</wp:posOffset>
                </wp:positionV>
                <wp:extent cx="2032635" cy="2946400"/>
                <wp:effectExtent l="0" t="0" r="5715" b="6350"/>
                <wp:wrapSquare wrapText="bothSides"/>
                <wp:docPr id="54" name="Group 54"/>
                <wp:cNvGraphicFramePr/>
                <a:graphic xmlns:a="http://schemas.openxmlformats.org/drawingml/2006/main">
                  <a:graphicData uri="http://schemas.microsoft.com/office/word/2010/wordprocessingGroup">
                    <wpg:wgp>
                      <wpg:cNvGrpSpPr/>
                      <wpg:grpSpPr>
                        <a:xfrm>
                          <a:off x="0" y="0"/>
                          <a:ext cx="2032635" cy="2946400"/>
                          <a:chOff x="0" y="0"/>
                          <a:chExt cx="2032635" cy="2946925"/>
                        </a:xfrm>
                      </wpg:grpSpPr>
                      <pic:pic xmlns:pic="http://schemas.openxmlformats.org/drawingml/2006/picture">
                        <pic:nvPicPr>
                          <pic:cNvPr id="51" name="Graphic 51"/>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63610" y="0"/>
                            <a:ext cx="1828800" cy="2200275"/>
                          </a:xfrm>
                          <a:prstGeom prst="rect">
                            <a:avLst/>
                          </a:prstGeom>
                        </pic:spPr>
                      </pic:pic>
                      <wps:wsp>
                        <wps:cNvPr id="53" name="Text Box 53"/>
                        <wps:cNvSpPr txBox="1"/>
                        <wps:spPr>
                          <a:xfrm>
                            <a:off x="0" y="2130950"/>
                            <a:ext cx="2032635" cy="815975"/>
                          </a:xfrm>
                          <a:prstGeom prst="rect">
                            <a:avLst/>
                          </a:prstGeom>
                          <a:solidFill>
                            <a:prstClr val="white"/>
                          </a:solidFill>
                          <a:ln>
                            <a:noFill/>
                          </a:ln>
                        </wps:spPr>
                        <wps:txbx>
                          <w:txbxContent>
                            <w:p w14:paraId="17439A09" w14:textId="39FF4888" w:rsidR="002E6095" w:rsidRPr="00481450" w:rsidRDefault="002E6095" w:rsidP="00A013CA">
                              <w:pPr>
                                <w:pStyle w:val="Caption"/>
                                <w:rPr>
                                  <w:sz w:val="24"/>
                                </w:rPr>
                              </w:pPr>
                              <w:bookmarkStart w:id="2" w:name="_Ref48744638"/>
                              <w:bookmarkStart w:id="3" w:name="_Ref48744616"/>
                              <w:bookmarkStart w:id="4" w:name="_Toc49107954"/>
                              <w:bookmarkStart w:id="5" w:name="_Toc49108113"/>
                              <w:r>
                                <w:t xml:space="preserve">Figure </w:t>
                              </w:r>
                              <w:r>
                                <w:fldChar w:fldCharType="begin"/>
                              </w:r>
                              <w:r>
                                <w:instrText xml:space="preserve"> SEQ Figure \* ARABIC </w:instrText>
                              </w:r>
                              <w:r>
                                <w:fldChar w:fldCharType="separate"/>
                              </w:r>
                              <w:r w:rsidR="001D6029">
                                <w:rPr>
                                  <w:noProof/>
                                </w:rPr>
                                <w:t>1</w:t>
                              </w:r>
                              <w:r>
                                <w:fldChar w:fldCharType="end"/>
                              </w:r>
                              <w:bookmarkEnd w:id="2"/>
                              <w:r>
                                <w:t xml:space="preserve"> </w:t>
                              </w:r>
                              <w:bookmarkStart w:id="6" w:name="_Ref48744634"/>
                              <w:r>
                                <w:t>: Representation of an artificial neural network. (</w:t>
                              </w:r>
                              <w:r w:rsidRPr="00DA08CC">
                                <w:t xml:space="preserve">By Glosser.ca - Own work, Derivative of File: Artificial neural </w:t>
                              </w:r>
                              <w:proofErr w:type="spellStart"/>
                              <w:r w:rsidRPr="00DA08CC">
                                <w:t>network.svg</w:t>
                              </w:r>
                              <w:proofErr w:type="spellEnd"/>
                              <w:r w:rsidRPr="00DA08CC">
                                <w:t>, CC BY-SA 3.0, https://commons.wikimedia.org/w/index.php?curid=24913461</w:t>
                              </w:r>
                              <w:r>
                                <w:t>)</w:t>
                              </w:r>
                              <w:bookmarkEnd w:id="3"/>
                              <w:bookmarkEnd w:id="4"/>
                              <w:bookmarkEnd w:id="5"/>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62B8826" id="Group 54" o:spid="_x0000_s1026" style="position:absolute;left:0;text-align:left;margin-left:278.4pt;margin-top:.6pt;width:160.05pt;height:232pt;z-index:251639808" coordsize="20326,29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">
                <v:shape id="Graphic 51" o:spid="_x0000_s1027" type="#_x0000_t75" style="position:absolute;left:636;width:18288;height:22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">
                  <v:imagedata r:id="rId22" o:title=""/>
                </v:shape>
                <v:shapetype id="_x0000_t202" coordsize="21600,21600" o:spt="202" path="m,l,21600r21600,l21600,xe">
                  <v:stroke joinstyle="miter"/>
                  <v:path gradientshapeok="t" o:connecttype="rect"/>
                </v:shapetype>
                <v:shape id="Text Box 53" o:spid="_x0000_s1028" type="#_x0000_t202" style="position:absolute;top:21309;width:20326;height:8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PpxQAAANsAAAAPAAAAZHJzL2Rvd25yZXYueG1sRI9Pa8JA&#10;FMTvBb/D8oReim6aU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D/mvPpxQAAANsAAAAP&#10;AAAAAAAAAAAAAAAAAAcCAABkcnMvZG93bnJldi54bWxQSwUGAAAAAAMAAwC3AAAA+QIAAAAA&#10;" stroked="f">
                  <v:textbox inset="0,0,0,0">
                    <w:txbxContent>
                      <w:p w14:paraId="17439A09" w14:textId="39FF4888" w:rsidR="002E6095" w:rsidRPr="00481450" w:rsidRDefault="002E6095" w:rsidP="00A013CA">
                        <w:pPr>
                          <w:pStyle w:val="Caption"/>
                          <w:rPr>
                            <w:sz w:val="24"/>
                          </w:rPr>
                        </w:pPr>
                        <w:bookmarkStart w:id="7" w:name="_Ref48744638"/>
                        <w:bookmarkStart w:id="8" w:name="_Ref48744616"/>
                        <w:bookmarkStart w:id="9" w:name="_Toc49107954"/>
                        <w:bookmarkStart w:id="10" w:name="_Toc49108113"/>
                        <w:r>
                          <w:t xml:space="preserve">Figure </w:t>
                        </w:r>
                        <w:r>
                          <w:fldChar w:fldCharType="begin"/>
                        </w:r>
                        <w:r>
                          <w:instrText xml:space="preserve"> SEQ Figure \* ARABIC </w:instrText>
                        </w:r>
                        <w:r>
                          <w:fldChar w:fldCharType="separate"/>
                        </w:r>
                        <w:r w:rsidR="001D6029">
                          <w:rPr>
                            <w:noProof/>
                          </w:rPr>
                          <w:t>1</w:t>
                        </w:r>
                        <w:r>
                          <w:fldChar w:fldCharType="end"/>
                        </w:r>
                        <w:bookmarkEnd w:id="7"/>
                        <w:r>
                          <w:t xml:space="preserve"> </w:t>
                        </w:r>
                        <w:bookmarkStart w:id="11" w:name="_Ref48744634"/>
                        <w:r>
                          <w:t>: Representation of an artificial neural network. (</w:t>
                        </w:r>
                        <w:r w:rsidRPr="00DA08CC">
                          <w:t xml:space="preserve">By Glosser.ca - Own work, Derivative of File: Artificial neural </w:t>
                        </w:r>
                        <w:proofErr w:type="spellStart"/>
                        <w:r w:rsidRPr="00DA08CC">
                          <w:t>network.svg</w:t>
                        </w:r>
                        <w:proofErr w:type="spellEnd"/>
                        <w:r w:rsidRPr="00DA08CC">
                          <w:t>, CC BY-SA 3.0, https://commons.wikimedia.org/w/index.php?curid=24913461</w:t>
                        </w:r>
                        <w:r>
                          <w:t>)</w:t>
                        </w:r>
                        <w:bookmarkEnd w:id="8"/>
                        <w:bookmarkEnd w:id="9"/>
                        <w:bookmarkEnd w:id="10"/>
                        <w:bookmarkEnd w:id="11"/>
                      </w:p>
                    </w:txbxContent>
                  </v:textbox>
                </v:shape>
                <w10:wrap type="square"/>
              </v:group>
            </w:pict>
          </mc:Fallback>
        </mc:AlternateContent>
      </w:r>
      <w:r w:rsidR="00A013CA">
        <w:t xml:space="preserve">Deep learning </w:t>
      </w:r>
      <w:r w:rsidR="00A013CA" w:rsidRPr="00953D8C">
        <w:t xml:space="preserve">is a set of machine learning methods attempting to model </w:t>
      </w:r>
      <w:r w:rsidR="00A013CA">
        <w:t xml:space="preserve">data </w:t>
      </w:r>
      <w:r w:rsidR="00A013CA" w:rsidRPr="00953D8C">
        <w:t xml:space="preserve">with a high level of abstraction </w:t>
      </w:r>
      <w:r w:rsidR="00A013CA">
        <w:t xml:space="preserve">by using architectures composed of multiple layers of non-linear processing. As an example, artificial neural networks (ANNs) are computing systems that uses multiple connected layers of neurons to process data. A neuron is composed of a node (data holder) and connections to the previous and next layer. </w:t>
      </w:r>
      <w:r w:rsidR="00856D87">
        <w:rPr>
          <w:rStyle w:val="FootnoteReference"/>
        </w:rPr>
        <w:fldChar w:fldCharType="begin" w:fldLock="1"/>
      </w:r>
      <w:r w:rsidR="00036812">
        <w:instrText>ADDIN CSL_CITATION {"citationItems":[{"id":"ITEM-1","itemData":{"ISBN":"9782874190445","author":[{"dropping-particle":"","family":"Arnold","given":"Ludovic","non-dropping-particle":"","parse-names":false,"suffix":""},{"dropping-particle":"","family":"Rebecchi","given":"Sébastien","non-dropping-particle":"","parse-names":false,"suffix":""},{"dropping-particle":"","family":"Chevallier","given":"Sylvain","non-dropping-particle":"","parse-names":false,"suffix":""}],"container-title":"European Symposium on Artificial Neural Networks (ESANN)","id":"ITEM-1","issue":"January","issued":{"date-parts":[["2011"]]},"title":"An Introduction to Deep Learning","type":"article-journal"},"uris":["http://www.mendeley.com/documents/?uuid=11a69f06-647d-40c9-9b8c-de91c697c8a2"]},{"id":"ITEM-2","itemData":{"DOI":"10.1007/978-981-13-3459-7_3","ISSN":"21915776","abstract":"This monograph provides an overview of general deep learning method- ology and its applications to a variety of signal and information pro- cessing tasks. The application areas are chosen with the following three criteria in mind: (1) expertise or knowledge of the authors; (2) the application areas that have already been transformed by the successful use of deep learning technology, such as speech recognition and com- puter vision; and (3) the application areas that have the potential to be impacted significantly by deep learning and that have been experienc- ing research growth, including natural language and text processing, information retrieval, and multimodal information processing empow- ered by multi-task deep learning.","author":[{"dropping-particle":"","family":"Deng","given":"Li","non-dropping-particle":"","parse-names":false,"suffix":""},{"dropping-particle":"","family":"Yu","given":"Dong","non-dropping-particle":"","parse-names":false,"suffix":""}],"container-title":"Foundations and Trends® in Signal Processing","id":"ITEM-2","issue":"3-4","issued":{"date-parts":[["2014"]]},"page":"197-387","title":"Deep Learning Methods and Applications","type":"article-journal","volume":"7"},"uris":["http://www.mendeley.com/documents/?uuid=5788c3e3-c86b-4d16-81c8-d9d63c3addfd"]},{"id":"ITEM-3","itemData":{"ISBN":"9780262035613","author":[{"dropping-particle":"","family":"Goodfellow","given":"Ian","non-dropping-particle":"","parse-names":false,"suffix":""},{"dropping-particle":"","family":"Bengio","given":"Yoshua","non-dropping-particle":"","parse-names":false,"suffix":""},{"dropping-particle":"","family":"Courville","given":"AAron","non-dropping-particle":"","parse-names":false,"suffix":""}],"id":"ITEM-3","issued":{"date-parts":[["2016"]]},"publisher":"MIT Press","title":"Deep Learning","type":"book"},"uris":["http://www.mendeley.com/documents/?uuid=2f895a0f-c7b8-4dbb-878f-ddd8529bff5a"]}],"mendeley":{"formattedCitation":"(Arnold et al., 2011; Deng &amp; Yu, 2014; I. Goodfellow et al., 2016)","plainTextFormattedCitation":"(Arnold et al., 2011; Deng &amp; Yu, 2014; I. Goodfellow et al., 2016)","previouslyFormattedCitation":"(Arnold et al., 2011; Deng &amp; Yu, 2014; I. Goodfellow et al., 2016)"},"properties":{"noteIndex":0},"schema":"https://github.com/citation-style-language/schema/raw/master/csl-citation.json"}</w:instrText>
      </w:r>
      <w:r w:rsidR="00856D87">
        <w:rPr>
          <w:rStyle w:val="FootnoteReference"/>
        </w:rPr>
        <w:fldChar w:fldCharType="separate"/>
      </w:r>
      <w:r w:rsidR="00036812" w:rsidRPr="00036812">
        <w:rPr>
          <w:bCs/>
          <w:noProof/>
        </w:rPr>
        <w:t>(Arnold et al., 2011; Deng &amp; Yu, 2014; I. Goodfellow et al., 2016)</w:t>
      </w:r>
      <w:r w:rsidR="00856D87">
        <w:rPr>
          <w:rStyle w:val="FootnoteReference"/>
        </w:rPr>
        <w:fldChar w:fldCharType="end"/>
      </w:r>
      <w:r w:rsidR="00A013CA">
        <w:t xml:space="preserve"> </w:t>
      </w:r>
    </w:p>
    <w:p w14:paraId="452B8185" w14:textId="2D20820F" w:rsidR="00A013CA" w:rsidRPr="0035771E" w:rsidRDefault="00A013CA" w:rsidP="00A013CA">
      <w:r>
        <w:t xml:space="preserve">Each node can be modeled as: </w:t>
      </w:r>
      <m:oMath>
        <m:sSubSup>
          <m:sSubSupPr>
            <m:ctrlPr>
              <w:rPr>
                <w:rFonts w:ascii="Cambria Math" w:eastAsiaTheme="minorHAnsi" w:hAnsi="Cambria Math"/>
                <w:i/>
              </w:rPr>
            </m:ctrlPr>
          </m:sSubSupPr>
          <m:e>
            <m:r>
              <m:rPr>
                <m:sty m:val="p"/>
              </m:rPr>
              <w:rPr>
                <w:rFonts w:ascii="Cambria Math" w:hAnsi="Cambria Math"/>
              </w:rPr>
              <m:t>A</m:t>
            </m:r>
            <m:ctrlPr>
              <w:rPr>
                <w:rFonts w:ascii="Cambria Math" w:hAnsi="Cambria Math"/>
              </w:rPr>
            </m:ctrlPr>
          </m:e>
          <m:sub>
            <m:r>
              <m:rPr>
                <m:sty m:val="p"/>
              </m:rPr>
              <w:rPr>
                <w:rFonts w:ascii="Cambria Math" w:hAnsi="Cambria Math"/>
              </w:rPr>
              <m:t>j</m:t>
            </m:r>
          </m:sub>
          <m:sup>
            <m:r>
              <m:rPr>
                <m:sty m:val="p"/>
              </m:rPr>
              <w:rPr>
                <w:rFonts w:ascii="Cambria Math" w:hAnsi="Cambria Math"/>
              </w:rPr>
              <m:t>m</m:t>
            </m:r>
          </m:sup>
        </m:sSubSup>
        <m:r>
          <w:rPr>
            <w:rFonts w:ascii="Cambria Math" w:hAnsi="Cambria Math"/>
          </w:rPr>
          <m:t>= </m:t>
        </m:r>
        <m:r>
          <m:rPr>
            <m:sty m:val="p"/>
          </m:rPr>
          <w:rPr>
            <w:rFonts w:ascii="Cambria Math" w:hAnsi="Cambria Math"/>
          </w:rPr>
          <m:t>f</m:t>
        </m:r>
        <m:d>
          <m:dPr>
            <m:begChr m:val="{"/>
            <m:endChr m:val=""/>
            <m:ctrlPr>
              <w:rPr>
                <w:rFonts w:ascii="Cambria Math" w:eastAsiaTheme="minorHAnsi" w:hAnsi="Cambria Math"/>
              </w:rPr>
            </m:ctrlPr>
          </m:dPr>
          <m:e>
            <m:nary>
              <m:naryPr>
                <m:chr m:val="∑"/>
                <m:supHide m:val="1"/>
                <m:ctrlPr>
                  <w:rPr>
                    <w:rFonts w:ascii="Cambria Math" w:hAnsi="Cambria Math"/>
                  </w:rPr>
                </m:ctrlPr>
              </m:naryPr>
              <m:sub>
                <m:r>
                  <m:rPr>
                    <m:sty m:val="p"/>
                  </m:rPr>
                  <w:rPr>
                    <w:rFonts w:ascii="Cambria Math" w:hAnsi="Cambria Math"/>
                  </w:rPr>
                  <m:t>j</m:t>
                </m:r>
                <m:ctrlPr>
                  <w:rPr>
                    <w:rFonts w:ascii="Cambria Math" w:eastAsiaTheme="minorHAnsi" w:hAnsi="Cambria Math"/>
                    <w:i/>
                  </w:rPr>
                </m:ctrlPr>
              </m:sub>
              <m:sup>
                <m:ctrlPr>
                  <w:rPr>
                    <w:rFonts w:ascii="Cambria Math" w:eastAsiaTheme="minorHAnsi" w:hAnsi="Cambria Math"/>
                    <w:i/>
                  </w:rPr>
                </m:ctrlPr>
              </m:sup>
              <m:e>
                <m:sSubSup>
                  <m:sSubSupPr>
                    <m:ctrlPr>
                      <w:rPr>
                        <w:rFonts w:ascii="Cambria Math" w:eastAsiaTheme="minorHAnsi" w:hAnsi="Cambria Math"/>
                        <w:i/>
                      </w:rPr>
                    </m:ctrlPr>
                  </m:sSubSupPr>
                  <m:e>
                    <m:r>
                      <m:rPr>
                        <m:sty m:val="p"/>
                      </m:rPr>
                      <w:rPr>
                        <w:rFonts w:ascii="Cambria Math" w:hAnsi="Cambria Math"/>
                      </w:rPr>
                      <m:t>A</m:t>
                    </m:r>
                  </m:e>
                  <m:sub>
                    <m:r>
                      <m:rPr>
                        <m:sty m:val="p"/>
                      </m:rPr>
                      <w:rPr>
                        <w:rFonts w:ascii="Cambria Math" w:hAnsi="Cambria Math"/>
                      </w:rPr>
                      <m:t>j</m:t>
                    </m:r>
                  </m:sub>
                  <m:sup>
                    <m:r>
                      <m:rPr>
                        <m:sty m:val="p"/>
                      </m:rPr>
                      <w:rPr>
                        <w:rFonts w:ascii="Cambria Math" w:hAnsi="Cambria Math"/>
                      </w:rPr>
                      <m:t>m</m:t>
                    </m:r>
                    <m:r>
                      <w:rPr>
                        <w:rFonts w:ascii="Cambria Math" w:hAnsi="Cambria Math"/>
                      </w:rPr>
                      <m:t>-1</m:t>
                    </m:r>
                  </m:sup>
                </m:sSubSup>
                <m:sSub>
                  <m:sSubPr>
                    <m:ctrlPr>
                      <w:rPr>
                        <w:rFonts w:ascii="Cambria Math" w:eastAsiaTheme="minorHAnsi" w:hAnsi="Cambria Math"/>
                        <w:i/>
                      </w:rPr>
                    </m:ctrlPr>
                  </m:sSubPr>
                  <m:e>
                    <m:r>
                      <m:rPr>
                        <m:sty m:val="p"/>
                      </m:rPr>
                      <w:rPr>
                        <w:rFonts w:ascii="Cambria Math" w:hAnsi="Cambria Math"/>
                      </w:rPr>
                      <m:t>w</m:t>
                    </m:r>
                    <m:ctrlPr>
                      <w:rPr>
                        <w:rFonts w:ascii="Cambria Math" w:hAnsi="Cambria Math"/>
                      </w:rPr>
                    </m:ctrlPr>
                  </m:e>
                  <m:sub>
                    <m:r>
                      <m:rPr>
                        <m:sty m:val="p"/>
                      </m:rPr>
                      <w:rPr>
                        <w:rFonts w:ascii="Cambria Math" w:hAnsi="Cambria Math"/>
                      </w:rPr>
                      <m:t>j</m:t>
                    </m:r>
                  </m:sub>
                </m:sSub>
                <m:r>
                  <w:rPr>
                    <w:rFonts w:ascii="Cambria Math" w:hAnsi="Cambria Math"/>
                  </w:rPr>
                  <m:t>+</m:t>
                </m:r>
                <m:d>
                  <m:dPr>
                    <m:begChr m:val=""/>
                    <m:endChr m:val="}"/>
                    <m:ctrlPr>
                      <w:rPr>
                        <w:rFonts w:ascii="Cambria Math" w:eastAsiaTheme="minorHAnsi" w:hAnsi="Cambria Math"/>
                      </w:rPr>
                    </m:ctrlPr>
                  </m:dPr>
                  <m:e>
                    <m:r>
                      <w:rPr>
                        <w:rFonts w:ascii="Cambria Math" w:eastAsiaTheme="minorHAnsi" w:hAnsi="Cambria Math"/>
                      </w:rPr>
                      <m:t> </m:t>
                    </m:r>
                    <m:r>
                      <m:rPr>
                        <m:sty m:val="p"/>
                      </m:rPr>
                      <w:rPr>
                        <w:rFonts w:ascii="Cambria Math" w:hAnsi="Cambria Math"/>
                      </w:rPr>
                      <m:t>β</m:t>
                    </m:r>
                    <m:ctrlPr>
                      <w:rPr>
                        <w:rFonts w:ascii="Cambria Math" w:eastAsiaTheme="minorHAnsi" w:hAnsi="Cambria Math"/>
                        <w:i/>
                      </w:rPr>
                    </m:ctrlPr>
                  </m:e>
                </m:d>
                <m:ctrlPr>
                  <w:rPr>
                    <w:rFonts w:ascii="Cambria Math" w:eastAsiaTheme="minorHAnsi" w:hAnsi="Cambria Math"/>
                    <w:i/>
                  </w:rPr>
                </m:ctrlPr>
              </m:e>
            </m:nary>
          </m:e>
        </m:d>
      </m:oMath>
      <w:r>
        <w:rPr>
          <w:rFonts w:eastAsiaTheme="minorEastAsia"/>
        </w:rPr>
        <w:t xml:space="preserve">, where A represents a node, m the </w:t>
      </w:r>
      <w:proofErr w:type="spellStart"/>
      <w:r>
        <w:rPr>
          <w:rFonts w:eastAsiaTheme="minorEastAsia"/>
        </w:rPr>
        <w:t>m</w:t>
      </w:r>
      <w:r w:rsidRPr="00260658">
        <w:rPr>
          <w:rFonts w:eastAsiaTheme="minorEastAsia"/>
          <w:vertAlign w:val="superscript"/>
        </w:rPr>
        <w:t>th</w:t>
      </w:r>
      <w:proofErr w:type="spellEnd"/>
      <w:r>
        <w:rPr>
          <w:rFonts w:eastAsiaTheme="minorEastAsia"/>
        </w:rPr>
        <w:t xml:space="preserve"> layer of the network, j the </w:t>
      </w:r>
      <w:proofErr w:type="spellStart"/>
      <w:r>
        <w:rPr>
          <w:rFonts w:eastAsiaTheme="minorEastAsia"/>
        </w:rPr>
        <w:t>j</w:t>
      </w:r>
      <w:r w:rsidRPr="00260658">
        <w:rPr>
          <w:rFonts w:eastAsiaTheme="minorEastAsia"/>
          <w:vertAlign w:val="superscript"/>
        </w:rPr>
        <w:t>th</w:t>
      </w:r>
      <w:proofErr w:type="spellEnd"/>
      <w:r>
        <w:rPr>
          <w:rFonts w:eastAsiaTheme="minorEastAsia"/>
        </w:rPr>
        <w:t xml:space="preserve"> node of a layer, w the weight associated to the connection with a node of the previous layer, </w:t>
      </w:r>
      <w:r>
        <w:rPr>
          <w:rFonts w:eastAsiaTheme="minorEastAsia" w:cs="Times New Roman"/>
        </w:rPr>
        <w:t>β</w:t>
      </w:r>
      <w:r>
        <w:rPr>
          <w:rFonts w:eastAsiaTheme="minorEastAsia"/>
        </w:rPr>
        <w:t xml:space="preserve"> a bias associated to the node and f the activation function used for this layer. These nodes are organized in connected layers to form a neural network as shown in </w:t>
      </w:r>
      <w:r>
        <w:rPr>
          <w:rFonts w:eastAsiaTheme="minorEastAsia"/>
          <w:highlight w:val="yellow"/>
        </w:rPr>
        <w:fldChar w:fldCharType="begin"/>
      </w:r>
      <w:r>
        <w:rPr>
          <w:rFonts w:eastAsiaTheme="minorEastAsia"/>
          <w:highlight w:val="yellow"/>
        </w:rPr>
        <w:instrText xml:space="preserve"> REF _Ref48744638  \* MERGEFORMAT </w:instrText>
      </w:r>
      <w:r>
        <w:rPr>
          <w:rFonts w:eastAsiaTheme="minorEastAsia"/>
          <w:highlight w:val="yellow"/>
        </w:rPr>
        <w:fldChar w:fldCharType="separate"/>
      </w:r>
      <w:r w:rsidR="001D6029">
        <w:t xml:space="preserve">Figure </w:t>
      </w:r>
      <w:r w:rsidR="001D6029">
        <w:rPr>
          <w:noProof/>
        </w:rPr>
        <w:t>1</w:t>
      </w:r>
      <w:r>
        <w:rPr>
          <w:rFonts w:eastAsiaTheme="minorEastAsia"/>
          <w:highlight w:val="yellow"/>
        </w:rPr>
        <w:fldChar w:fldCharType="end"/>
      </w:r>
      <w:r>
        <w:rPr>
          <w:rFonts w:eastAsiaTheme="minorEastAsia"/>
        </w:rPr>
        <w:t>.</w:t>
      </w:r>
    </w:p>
    <w:p w14:paraId="3114AADA" w14:textId="5E9758CF" w:rsidR="00A013CA" w:rsidRDefault="00A013CA" w:rsidP="00A013CA">
      <w:pPr>
        <w:rPr>
          <w:rFonts w:eastAsiaTheme="minorEastAsia"/>
        </w:rPr>
      </w:pPr>
      <w:r>
        <w:rPr>
          <w:rFonts w:eastAsiaTheme="minorEastAsia"/>
        </w:rPr>
        <w:t xml:space="preserve">During training, ANNs learn by computing the loss function, which represent the distance between the network answer and the expected answer. Then using back-propagation, we compute the gradient of the loss function and adjust the weights with an optimizer like the stochastic gradient descent. </w:t>
      </w:r>
      <w:r w:rsidR="00856D87">
        <w:rPr>
          <w:rStyle w:val="FootnoteReference"/>
          <w:rFonts w:eastAsiaTheme="minorEastAsia"/>
        </w:rPr>
        <w:fldChar w:fldCharType="begin" w:fldLock="1"/>
      </w:r>
      <w:r w:rsidR="00036812">
        <w:rPr>
          <w:rFonts w:eastAsiaTheme="minorEastAsia"/>
        </w:rPr>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6088","issued":{"date-parts":[["1986"]]},"page":"533-536","publisher":"Nature Publishing Group","title":"Learning representations by back-propagating errors","type":"article-journal","volume":"323"},"uris":["http://www.mendeley.com/documents/?uuid=9c64bd5c-1778-336b-af6f-15c8b14fa6dd"]},{"id":"ITEM-2","itemData":{"ISBN":"9780262035613","author":[{"dropping-particle":"","family":"Goodfellow","given":"Ian","non-dropping-particle":"","parse-names":false,"suffix":""},{"dropping-particle":"","family":"Bengio","given":"Yoshua","non-dropping-particle":"","parse-names":false,"suffix":""},{"dropping-particle":"","family":"Courville","given":"AAron","non-dropping-particle":"","parse-names":false,"suffix":""}],"id":"ITEM-2","issued":{"date-parts":[["2016"]]},"publisher":"MIT Press","title":"Deep Learning","type":"book"},"uris":["http://www.mendeley.com/documents/?uuid=2f895a0f-c7b8-4dbb-878f-ddd8529bff5a"]},{"id":"ITEM-3","itemData":{"ISBN":"9782874190445","author":[{"dropping-particle":"","family":"Arnold","given":"Ludovic","non-dropping-particle":"","parse-names":false,"suffix":""},{"dropping-particle":"","family":"Rebecchi","given":"Sébastien","non-dropping-particle":"","parse-names":false,"suffix":""},{"dropping-particle":"","family":"Chevallier","given":"Sylvain","non-dropping-particle":"","parse-names":false,"suffix":""}],"container-title":"European Symposium on Artificial Neural Networks (ESANN)","id":"ITEM-3","issue":"January","issued":{"date-parts":[["2011"]]},"title":"An Introduction to Deep Learning","type":"article-journal"},"uris":["http://www.mendeley.com/documents/?uuid=11a69f06-647d-40c9-9b8c-de91c697c8a2"]},{"id":"ITEM-4","itemData":{"abstract":"Diagonal approximation to the Hessian matrix; one additional forward and backward pass through the network, doubling the computation over SGD","author":[{"dropping-particle":"","family":"Becker","given":"S","non-dropping-particle":"","parse-names":false,"suffix":""},{"dropping-particle":"","family":"LeCun","given":"Yann","non-dropping-particle":"","parse-names":false,"suffix":""}],"container-title":"Proceedings of the 1988 Connectionist Models Summer School","id":"ITEM-4","issued":{"date-parts":[["1988"]]},"page":"29-37","title":"Improving the Convergence of Back-Propagation Learning with Second Order Methods","type":"article"},"uris":["http://www.mendeley.com/documents/?uuid=493d3773-343d-490c-9a75-e49a28a19fab"]}],"mendeley":{"formattedCitation":"(Arnold et al., 2011; Becker &amp; LeCun, 1988; I. Goodfellow et al., 2016; Rumelhart et al., 1986)","plainTextFormattedCitation":"(Arnold et al., 2011; Becker &amp; LeCun, 1988; I. Goodfellow et al., 2016; Rumelhart et al., 1986)","previouslyFormattedCitation":"(Arnold et al., 2011; Becker &amp; LeCun, 1988; I. Goodfellow et al., 2016; Rumelhart et al., 1986)"},"properties":{"noteIndex":0},"schema":"https://github.com/citation-style-language/schema/raw/master/csl-citation.json"}</w:instrText>
      </w:r>
      <w:r w:rsidR="00856D87">
        <w:rPr>
          <w:rStyle w:val="FootnoteReference"/>
          <w:rFonts w:eastAsiaTheme="minorEastAsia"/>
        </w:rPr>
        <w:fldChar w:fldCharType="separate"/>
      </w:r>
      <w:r w:rsidR="00036812" w:rsidRPr="00036812">
        <w:rPr>
          <w:rFonts w:eastAsiaTheme="minorEastAsia"/>
          <w:bCs/>
          <w:noProof/>
        </w:rPr>
        <w:t>(Arnold et al., 2011; Becker &amp; LeCun, 1988; I. Goodfellow et al., 2016; Rumelhart et al., 1986)</w:t>
      </w:r>
      <w:r w:rsidR="00856D87">
        <w:rPr>
          <w:rStyle w:val="FootnoteReference"/>
          <w:rFonts w:eastAsiaTheme="minorEastAsia"/>
        </w:rPr>
        <w:fldChar w:fldCharType="end"/>
      </w:r>
      <w:r>
        <w:rPr>
          <w:rFonts w:eastAsiaTheme="minorEastAsia"/>
        </w:rPr>
        <w:t xml:space="preserve">  </w:t>
      </w:r>
    </w:p>
    <w:p w14:paraId="00EB3761" w14:textId="77777777" w:rsidR="00A013CA" w:rsidRPr="00CF6E0B" w:rsidRDefault="00A013CA" w:rsidP="00A013CA">
      <w:pPr>
        <w:pStyle w:val="Heading2"/>
        <w:rPr>
          <w:lang w:val="en-US"/>
        </w:rPr>
      </w:pPr>
      <w:bookmarkStart w:id="12" w:name="_Toc49165194"/>
      <w:r w:rsidRPr="009E5D27">
        <w:rPr>
          <w:lang w:val="en-US"/>
        </w:rPr>
        <w:t>Convolutional</w:t>
      </w:r>
      <w:r w:rsidRPr="00CF6E0B">
        <w:rPr>
          <w:lang w:val="en-US"/>
        </w:rPr>
        <w:t xml:space="preserve"> neural networks</w:t>
      </w:r>
      <w:bookmarkEnd w:id="12"/>
    </w:p>
    <w:p w14:paraId="5AB830F8" w14:textId="4FEB6777" w:rsidR="00A013CA" w:rsidRDefault="00A013CA" w:rsidP="00A013CA">
      <w:r>
        <w:t xml:space="preserve">Convolutional neural networks (CNNs) are a class of deep neural network that uses convolution to process efficiently input data with a grid-like topology, for example in digital images, with the use of kernels. It keeps a layered architecture but the weights are replaced by kernels of fixed size and the nodes by feature maps that are the result of the convolution between a kernel and the feature maps of the previous layer. </w:t>
      </w:r>
      <w:r w:rsidR="00856D87">
        <w:rPr>
          <w:rStyle w:val="FootnoteReference"/>
        </w:rPr>
        <w:fldChar w:fldCharType="begin" w:fldLock="1"/>
      </w:r>
      <w:r w:rsidR="00036812">
        <w:instrText>ADDIN CSL_CITATION {"citationItems":[{"id":"ITEM-1","itemData":{"ISBN":"9780262035613","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2f895a0f-c7b8-4dbb-878f-ddd8529bff5a"]},{"id":"ITEM-2","itemData":{"DOI":"10.1007/978-981-13-3459-7_3","ISSN":"21915776","abstract":"This monograph provides an overview of general deep learning method- ology and its applications to a variety of signal and information pro- cessing tasks. The application areas are chosen with the following three criteria in mind: (1) expertise or knowledge of the authors; (2) the application areas that have already been transformed by the successful use of deep learning technology, such as speech recognition and com- puter vision; and (3) the application areas that have the potential to be impacted significantly by deep learning and that have been experienc- ing research growth, including natural language and text processing, information retrieval, and multimodal information processing empow- ered by multi-task deep learning.","author":[{"dropping-particle":"","family":"Deng","given":"Li","non-dropping-particle":"","parse-names":false,"suffix":""},{"dropping-particle":"","family":"Yu","given":"Dong","non-dropping-particle":"","parse-names":false,"suffix":""}],"container-title":"Foundations and Trends® in Signal Processing","id":"ITEM-2","issue":"3-4","issued":{"date-parts":[["2014"]]},"page":"197-387","title":"Deep Learning Methods and Applications","type":"article-journal","volume":"7"},"uris":["http://www.mendeley.com/documents/?uuid=5788c3e3-c86b-4d16-81c8-d9d63c3addfd"]},{"id":"ITEM-3","itemData":{"abstract":"An interestmg property of connectiomst systems is their ability to learn from examples. Although most recent work in the field concentrates on reducing learning times, the most important feature of a learning machine is its generalization performance. It is usually accepted that good generalization performance on real-world problems cannot be achieved unless some a pnon knowledge about the task is butlt Into the system. Back-propagation networks provide a way of specifymg such knowledge by imposing constraints both on the architecture of the network and on its weights. In general, such constramts can be considered as particular transformations of the parameter space Building a constramed network for image recogmtton appears to be a feasible task. We descnbe a small handwritten digit recogmtion problem and show that, even though the problem is linearly separable, single layer networks exhibit poor generalizatton performance. Multtlayer constrained networks perform very well on this task when orgamzed in a hierarchical structure with shift invariant feature detectors. These results confirm the idea that minimizing the number of free parameters in the network enhances generalization.","author":[{"dropping-particle":"","family":"Lecun","given":"Y.","non-dropping-particle":"","parse-names":false,"suffix":""}],"container-title":"Connectionism in Perspective","editor":[{"dropping-particle":"","family":"Pfeifer","given":"R.","non-dropping-particle":"","parse-names":false,"suffix":""},{"dropping-particle":"","family":"Schreter","given":"Z.","non-dropping-particle":"","parse-names":false,"suffix":""},{"dropping-particle":"","family":"Fogelman","given":"F.","non-dropping-particle":"","parse-names":false,"suffix":""},{"dropping-particle":"","family":"Steels","given":"L.","non-dropping-particle":"","parse-names":false,"suffix":""}],"id":"ITEM-3","issued":{"date-parts":[["1989"]]},"publisher":"Elsevier","publisher-place":"Zurich","title":"Generalization and Network Design Strategies","type":"chapter"},"uris":["http://www.mendeley.com/documents/?uuid=db0ddca7-15b3-40a9-8a48-61530d6f44d3"]}],"mendeley":{"formattedCitation":"(Deng &amp; Yu, 2014; I. Goodfellow et al., 2016; Lecun, 1989)","plainTextFormattedCitation":"(Deng &amp; Yu, 2014; I. Goodfellow et al., 2016; Lecun, 1989)","previouslyFormattedCitation":"(Deng &amp; Yu, 2014; I. Goodfellow et al., 2016; Lecun, 1989)"},"properties":{"noteIndex":0},"schema":"https://github.com/citation-style-language/schema/raw/master/csl-citation.json"}</w:instrText>
      </w:r>
      <w:r w:rsidR="00856D87">
        <w:rPr>
          <w:rStyle w:val="FootnoteReference"/>
        </w:rPr>
        <w:fldChar w:fldCharType="separate"/>
      </w:r>
      <w:r w:rsidR="0018372B" w:rsidRPr="0018372B">
        <w:rPr>
          <w:noProof/>
        </w:rPr>
        <w:t>(Deng &amp; Yu, 2014; I. Goodfellow et al., 2016; Lecun, 1989)</w:t>
      </w:r>
      <w:r w:rsidR="00856D87">
        <w:rPr>
          <w:rStyle w:val="FootnoteReference"/>
        </w:rPr>
        <w:fldChar w:fldCharType="end"/>
      </w:r>
    </w:p>
    <w:p w14:paraId="673B84CA" w14:textId="29ACF288" w:rsidR="00A013CA" w:rsidRDefault="00A013CA" w:rsidP="00A013CA">
      <w:r>
        <w:t xml:space="preserve">CNN based SR was first proposed by </w:t>
      </w:r>
      <w:r w:rsidR="00856D87">
        <w:rPr>
          <w:rStyle w:val="FootnoteReference"/>
        </w:rPr>
        <w:fldChar w:fldCharType="begin" w:fldLock="1"/>
      </w:r>
      <w:r w:rsidR="00036812">
        <w:instrText>ADDIN CSL_CITATION {"citationItems":[{"id":"ITEM-1","itemData":{"DOI":"10.1007/978-3-319-10593-2_13","ISBN":"9783319105925","ISSN":"16113349","abstract":"We propose a deep learning method for single image super-resolution (SR). Our method directly learns an end-to-end mapping between the low/high-resolution images. The mapping is represented as a deep convolutional neural network (CNN) [15] that takes the low-resolution image as the input and outputs the high-resolution one. We further show that traditional sparse-coding-based SR methods can also be viewed as a deep convolutional network. But unlike traditional methods that handle each component separately, our method jointly optimizes all layers. Our deep CNN has a lightweight structure, yet demonstrates state-of-the-art restoration quality, and achieves fast speed for practical on-line usage. © 2014 Springer International Publishing.","author":[{"dropping-particle":"","family":"Dong","given":"Chao","non-dropping-particle":"","parse-names":false,"suffix":""},{"dropping-particle":"","family":"Loy","given":"Chen Change","non-dropping-particle":"","parse-names":false,"suffix":""},{"dropping-particle":"","family":"He","given":"Kaiming","non-dropping-particle":"","parse-names":false,"suffix":""},{"dropping-particle":"","family":"Tang","given":"Xiaoou","non-dropping-particle":"","parse-names":false,"suffix":""}],"container-title":"Lecture Notes in Computer Science (including subseries Lecture Notes in Artificial Intelligence and Lecture Notes in Bioinformatics)","id":"ITEM-1","issue":"PART 4","issued":{"date-parts":[["2014"]]},"page":"184-199","publisher":"Springer Verlag","title":"Learning a deep convolutional network for image super-resolution","type":"paper-conference","volume":"8692 LNCS"},"uris":["http://www.mendeley.com/documents/?uuid=fc49fa40-53cc-377e-8b28-e067e6a8f630"]}],"mendeley":{"formattedCitation":"(Dong et al., 2014)","manualFormatting":"Dong, Loy, He, &amp; Tang (2014)","plainTextFormattedCitation":"(Dong et al., 2014)","previouslyFormattedCitation":"(Dong et al., 2014)"},"properties":{"noteIndex":0},"schema":"https://github.com/citation-style-language/schema/raw/master/csl-citation.json"}</w:instrText>
      </w:r>
      <w:r w:rsidR="00856D87">
        <w:rPr>
          <w:rStyle w:val="FootnoteReference"/>
        </w:rPr>
        <w:fldChar w:fldCharType="separate"/>
      </w:r>
      <w:r w:rsidR="00856D87">
        <w:rPr>
          <w:noProof/>
        </w:rPr>
        <w:t>Dong, Loy, He, &amp; Tang (2014)</w:t>
      </w:r>
      <w:r w:rsidR="00856D87">
        <w:rPr>
          <w:rStyle w:val="FootnoteReference"/>
        </w:rPr>
        <w:fldChar w:fldCharType="end"/>
      </w:r>
      <w:r>
        <w:t xml:space="preserve"> with a simple 3 </w:t>
      </w:r>
      <w:r w:rsidRPr="00BD7A33">
        <w:t>layers</w:t>
      </w:r>
      <w:r>
        <w:t xml:space="preserve"> network and was improve in various ways for example with deeper network </w:t>
      </w:r>
      <w:r w:rsidR="00856D87">
        <w:rPr>
          <w:rStyle w:val="FootnoteReference"/>
        </w:rPr>
        <w:fldChar w:fldCharType="begin" w:fldLock="1"/>
      </w:r>
      <w:r w:rsidR="00EC3AAB">
        <w:instrText>ADDIN CSL_CITATION {"citationItems":[{"id":"ITEM-1","itemData":{"DOI":"10.1109/TPAMI.2015.2439281","ISSN":"01628828","PMID":"26761735","abstract":"We propose a deep learning method for single image super-resolution (SR). Our method directly learns an end-to-end mapping between the low/high-resolution images. The mapping is represented as a deep convolutional neural network (CNN) that takes the low-resolution image as the input and outputs the high-resolution one. We further show that traditional sparse-coding-based SR methods can also be viewed as a deep convolutional network. But unlike traditional methods that handle each component separately, our method jointly optimizes all layers. Our deep CNN has a lightweight structure, yet demonstrates state-of-the-art restoration quality, and achieves fast speed for practical on-line usage. We explore different network structures and parameter settings to achieve trade-offs between performance and speed. Moreover, we extend our network to cope with three color channels simultaneously, and show better overall reconstruction quality.","author":[{"dropping-particle":"","family":"Dong","given":"Chao","non-dropping-particle":"","parse-names":false,"suffix":""},{"dropping-particle":"","family":"Loy","given":"Chen Change","non-dropping-particle":"","parse-names":false,"suffix":""},{"dropping-particle":"","family":"He","given":"Kaiming","non-dropping-particle":"","parse-names":false,"suffix":""},{"dropping-particle":"","family":"Tang","given":"Xiaoou","non-dropping-particle":"","parse-names":false,"suffix":""}],"container-title":"IEEE Transactions on Pattern Analysis and Machine Intelligence","id":"ITEM-1","issue":"2","issued":{"date-parts":[["2016","2","1"]]},"page":"295-307","publisher":"IEEE Computer Society","title":"Image Super-Resolution Using Deep Convolutional Networks","type":"article-journal","volume":"38"},"uris":["http://www.mendeley.com/documents/?uuid=32ab0a33-101e-3656-a485-116e05e4c36f"]},{"id":"ITEM-2","itemData":{"abstract":"Recent research on super-resolution has progressed with the development of deep convolutional neural networks (DCNN). In particular, residual learning techniques exhibit improved performance. In this paper, we develop an enhanced deep super-resolution network (EDSR) with performance exceeding those of current state-of-the-art SR methods. The significant performance improvement of our model is due to optimization by removing unnecessary modules in conventional residual networks. The performance is further improved by expanding the model size while we stabilize the training procedure. We also propose a new multi-scale deep super-resolution system (MDSR) and training method, which can reconstruct high-resolution images of different upscaling factors in a single model. The proposed methods show superior performance over the state-of-the-art methods on benchmark datasets and prove its excellence by winning the NTIRE2017 Super-Resolution Challenge.","author":[{"dropping-particle":"","family":"Lim","given":"Bee","non-dropping-particle":"","parse-names":false,"suffix":""},{"dropping-particle":"","family":"Son","given":"Sanghyun","non-dropping-particle":"","parse-names":false,"suffix":""},{"dropping-particle":"","family":"Kim","given":"Heewon","non-dropping-particle":"","parse-names":false,"suffix":""},{"dropping-particle":"","family":"Nah","given":"Seungjun","non-dropping-particle":"","parse-names":false,"suffix":""},{"dropping-particle":"","family":"Lee","given":"Kyoung Mu","non-dropping-particle":"","parse-names":false,"suffix":""}],"container-title":"IEEE Computer Society Conference on Computer Vision and Pattern Recognition Workshops","id":"ITEM-2","issued":{"date-parts":[["2017","7","10"]]},"page":"1132-1140","publisher":"IEEE Computer Society","title":"Enhanced Deep Residual Networks for Single Image Super-Resolution","type":"article-journal","volume":"2017-July"},"uris":["http://www.mendeley.com/documents/?uuid=8b5a91da-60f0-3027-95b7-5deadc03a5d3"]}],"mendeley":{"formattedCitation":"(Dong, Loy, He, et al., 2016; Lim et al., 2017)","plainTextFormattedCitation":"(Dong, Loy, He, et al., 2016; Lim et al., 2017)","previouslyFormattedCitation":"(Dong, Loy, He, et al., 2016; Lim et al., 2017)"},"properties":{"noteIndex":0},"schema":"https://github.com/citation-style-language/schema/raw/master/csl-citation.json"}</w:instrText>
      </w:r>
      <w:r w:rsidR="00856D87">
        <w:rPr>
          <w:rStyle w:val="FootnoteReference"/>
        </w:rPr>
        <w:fldChar w:fldCharType="separate"/>
      </w:r>
      <w:r w:rsidR="00DB3559" w:rsidRPr="00DB3559">
        <w:rPr>
          <w:bCs/>
          <w:noProof/>
        </w:rPr>
        <w:t>(Dong, Loy, He, et al., 2016; Lim et al., 2017)</w:t>
      </w:r>
      <w:r w:rsidR="00856D87">
        <w:rPr>
          <w:rStyle w:val="FootnoteReference"/>
        </w:rPr>
        <w:fldChar w:fldCharType="end"/>
      </w:r>
      <w:r>
        <w:t xml:space="preserve">, removing redundant parameters </w:t>
      </w:r>
      <w:r w:rsidR="00856D87">
        <w:rPr>
          <w:rStyle w:val="FootnoteReference"/>
        </w:rPr>
        <w:fldChar w:fldCharType="begin" w:fldLock="1"/>
      </w:r>
      <w:r w:rsidR="004E683B">
        <w:instrText>ADDIN CSL_CITATION {"citationItems":[{"id":"ITEM-1","itemData":{"DOI":"10.1109/CVPR.2016.181","ISBN":"9781467388504","ISSN":"10636919","abstract":"We propose an image super-resolution method (SR) using a deeply-recursive convolutional network (DRCN). Our network has a very deep recursive layer (up to 16 recursions). Increasing recursion depth can improve performance without introducing new parameters for additional convolutions. Albeit advantages, learning a DRCN is very hard with a standard gradient descent method due to exploding/vanishing gradients. To ease the difficulty of training, we propose two extensions: recursive-supervision and skip-connection. Our method outperforms previous methods by a large margin.","author":[{"dropping-particle":"","family":"Kim","given":"Jiwon","non-dropping-particle":"","parse-names":false,"suffix":""},{"dropping-particle":"","family":"Lee","given":"Jung Kwon","non-dropping-particle":"","parse-names":false,"suffix":""},{"dropping-particle":"","family":"Lee","given":"Kyoung Mu","non-dropping-particle":"","parse-names":false,"suffix":""}],"container-title":"Proceedings of the IEEE Computer Society Conference on Computer Vision and Pattern Recognition","id":"ITEM-1","issued":{"date-parts":[["2016","12","9"]]},"page":"1637-1645","publisher":"IEEE Computer Society","title":"Deeply-recursive convolutional network for image super-resolution","type":"paper-conference","volume":"2016-December"},"uris":["http://www.mendeley.com/documents/?uuid=108cc1b6-167f-3ddb-bdd4-b0620aa8bd0d"]}],"mendeley":{"formattedCitation":"(Kim et al., 2016c)","plainTextFormattedCitation":"(Kim et al., 2016c)","previouslyFormattedCitation":"(Kim et al., 2016c)"},"properties":{"noteIndex":0},"schema":"https://github.com/citation-style-language/schema/raw/master/csl-citation.json"}</w:instrText>
      </w:r>
      <w:r w:rsidR="00856D87">
        <w:rPr>
          <w:rStyle w:val="FootnoteReference"/>
        </w:rPr>
        <w:fldChar w:fldCharType="separate"/>
      </w:r>
      <w:r w:rsidR="00EE41E5" w:rsidRPr="00EE41E5">
        <w:rPr>
          <w:noProof/>
        </w:rPr>
        <w:t>(Kim et al., 2016c)</w:t>
      </w:r>
      <w:r w:rsidR="00856D87">
        <w:rPr>
          <w:rStyle w:val="FootnoteReference"/>
        </w:rPr>
        <w:fldChar w:fldCharType="end"/>
      </w:r>
      <w:r>
        <w:t xml:space="preserve">, introducing skip connections by adding a residual architecture that is inspired by </w:t>
      </w:r>
      <w:r>
        <w:lastRenderedPageBreak/>
        <w:t xml:space="preserve">cortical layer VI neurons </w:t>
      </w:r>
      <w:r w:rsidR="00856D87">
        <w:rPr>
          <w:rStyle w:val="FootnoteReference"/>
        </w:rPr>
        <w:fldChar w:fldCharType="begin" w:fldLock="1"/>
      </w:r>
      <w:r w:rsidR="00036812">
        <w:instrText>ADDIN CSL_CITATION {"citationItems":[{"id":"ITEM-1","itemData":{"DOI":"10.1109/ICCV.2017.514","ISBN":"9781538610329","ISSN":"15505499","abstract":"Recent studies have shown that the performance of single-image super-resolution methods can be significantly boosted by using deep convolutional neural networks. In this study, we present a novel single-image super-resolution method by introducing dense skip connections in a very deep network. In the proposed network, the feature maps of each layer are propagated into all subsequent layers, providing an effective way to combine the low-level features and high-level features to boost the reconstruction performance. In addition, the dense skip connections in the network enable short paths to be built directly from the output to each layer, alleviating the vanishing-gradient problem of very deep networks. Moreover, deconvolution layers are integrated into the network to learn the upsampling filters and to speedup the reconstruction process. Further, the proposed method substantially reduces the number of parameters, enhancing the computational efficiency. We evaluate the proposed method using images from four benchmark datasets and set a new state of the art.","author":[{"dropping-particle":"","family":"Tong","given":"Tong","non-dropping-particle":"","parse-names":false,"suffix":""},{"dropping-particle":"","family":"Li","given":"Gen","non-dropping-particle":"","parse-names":false,"suffix":""},{"dropping-particle":"","family":"Liu","given":"Xiejie","non-dropping-particle":"","parse-names":false,"suffix":""},{"dropping-particle":"","family":"Gao","given":"Qinquan","non-dropping-particle":"","parse-names":false,"suffix":""}],"container-title":"Proceedings of the IEEE International Conference on Computer Vision","id":"ITEM-1","issued":{"date-parts":[["2017"]]},"page":"4809-4817","title":"Image Super-Resolution Using Dense Skip Connections","type":"paper-conference","volume":"2017-Octob"},"uris":["http://www.mendeley.com/documents/?uuid=e9066b2a-1b77-3db5-b7cd-d32bd84819d5"]},{"id":"ITEM-2","itemData":{"DOI":"10.3389/fnana.2010.00013","ISSN":"16625129","abstract":"This review attempts to summarise some of the major areas of neocortical research as it pertains to neocortical layer 6. After a brief summary of the development of this intriguing layer, the major pyramidal cell classes to be found in layer 6 are described and compared. The connections made and received by these different classes of neurones are then discussed and the possible functions of these connections, with particular reference to the shaping of responses in visual cortex and thalamus. Inhibition in layer 6 is discussed where appropriate, but not in great detail. Many types of interneurones are to be found in each cortical layer and layer 6 is no exception, but the functions of each type remain to be elucidated (Gonchar et al., 2007). © 2010 Thomson.","author":[{"dropping-particle":"","family":"Thomson","given":"Alex M.","non-dropping-particle":"","parse-names":false,"suffix":""}],"container-title":"Frontiers in Neuroanatomy","id":"ITEM-2","issue":"MARCH","issued":{"date-parts":[["2010","3","31"]]},"page":"13","publisher":"Frontiers","title":"Neocortical layer 6, a review","type":"article","volume":"4"},"uris":["http://www.mendeley.com/documents/?uuid=f247b296-55f2-38b0-9dfc-54e657a4a46c"]},{"id":"ITEM-3","itemData":{"DOI":"10.1109/CVPR.2017.243","ISBN":"9781538604571","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2+1)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container-title":"Proceedings - 30th IEEE Conference on Computer Vision and Pattern Recognition, CVPR 2017","id":"ITEM-3","issued":{"date-parts":[["2017","11","6"]]},"page":"2261-2269","publisher":"Institute of Electrical and Electronics Engineers Inc.","title":"Densely connected convolutional networks","type":"paper-conference","volume":"2017-January"},"uris":["http://www.mendeley.com/documents/?uuid=1c6c9e06-f0b4-3e80-8032-375910a1d544"]}],"mendeley":{"formattedCitation":"(Huang et al., 2017; Thomson, 2010; Tong et al., 2017)","plainTextFormattedCitation":"(Huang et al., 2017; Thomson, 2010; Tong et al., 2017)","previouslyFormattedCitation":"(Huang et al., 2017; Thomson, 2010; Tong et al., 2017)"},"properties":{"noteIndex":0},"schema":"https://github.com/citation-style-language/schema/raw/master/csl-citation.json"}</w:instrText>
      </w:r>
      <w:r w:rsidR="00856D87">
        <w:rPr>
          <w:rStyle w:val="FootnoteReference"/>
        </w:rPr>
        <w:fldChar w:fldCharType="separate"/>
      </w:r>
      <w:r w:rsidR="00036812" w:rsidRPr="00036812">
        <w:rPr>
          <w:bCs/>
          <w:noProof/>
        </w:rPr>
        <w:t>(Huang et al., 2017; Thomson, 2010; Tong et al., 2017)</w:t>
      </w:r>
      <w:r w:rsidR="00856D87">
        <w:rPr>
          <w:rStyle w:val="FootnoteReference"/>
        </w:rPr>
        <w:fldChar w:fldCharType="end"/>
      </w:r>
      <w:r>
        <w:t xml:space="preserve">, by learning directly from the LR image instead of an interpolated image of the same resolution as the output resolution, greatly reducing computing cost </w:t>
      </w:r>
      <w:r w:rsidR="00856D87">
        <w:rPr>
          <w:rStyle w:val="FootnoteReference"/>
        </w:rPr>
        <w:fldChar w:fldCharType="begin" w:fldLock="1"/>
      </w:r>
      <w:r w:rsidR="00036812">
        <w:instrText>ADDIN CSL_CITATION {"citationItems":[{"id":"ITEM-1","itemData":{"DOI":"10.1109/CVPR.2016.182","ISBN":"9781467388504","ISSN":"10636919","abstract":"We present a highly accurate single-image superresolution (SR) method. Our method uses a very deep convolutional network inspired by VGG-net used for ImageNet classification [19]. We find increasing our network depth shows a significant improvement in accuracy. Our final model uses 20 weight layers. By cascading small filters many times in a deep network structure, contextual information over large image regions is exploited in an efficient way. With very deep networks, however, convergence speed becomes a critical issue during training. We propose a simple yet effective training procedure. We learn residuals only and use extremely high learning rates (104 times higher than SRCNN [6]) enabled by adjustable gradient clipping. Our proposed method performs better than existing methods in accuracy and visual improvements in our results are easily noticeable.","author":[{"dropping-particle":"","family":"Kim","given":"Jiwon","non-dropping-particle":"","parse-names":false,"suffix":""},{"dropping-particle":"","family":"Lee","given":"Jung Kwon","non-dropping-particle":"","parse-names":false,"suffix":""},{"dropping-particle":"","family":"Lee","given":"Kyoung Mu","non-dropping-particle":"","parse-names":false,"suffix":""}],"container-title":"Proceedings of the IEEE Computer Society Conference on Computer Vision and Pattern Recognition","id":"ITEM-1","issued":{"date-parts":[["2016","12","9"]]},"page":"1646-1654","publisher":"IEEE Computer Society","title":"Accurate image super-resolution using very deep convolutional networks","type":"paper-conference","volume":"2016-December"},"uris":["http://www.mendeley.com/documents/?uuid=a41d17a9-66fa-3564-9b74-6fccbd63fdc7"]}],"mendeley":{"formattedCitation":"(Kim et al., 2016a)","plainTextFormattedCitation":"(Kim et al., 2016a)","previouslyFormattedCitation":"(Kim et al., 2016a)"},"properties":{"noteIndex":0},"schema":"https://github.com/citation-style-language/schema/raw/master/csl-citation.json"}</w:instrText>
      </w:r>
      <w:r w:rsidR="00856D87">
        <w:rPr>
          <w:rStyle w:val="FootnoteReference"/>
        </w:rPr>
        <w:fldChar w:fldCharType="separate"/>
      </w:r>
      <w:r w:rsidR="00036812" w:rsidRPr="00036812">
        <w:rPr>
          <w:noProof/>
        </w:rPr>
        <w:t>(Kim et al., 2016a)</w:t>
      </w:r>
      <w:r w:rsidR="00856D87">
        <w:rPr>
          <w:rStyle w:val="FootnoteReference"/>
        </w:rPr>
        <w:fldChar w:fldCharType="end"/>
      </w:r>
      <w:r>
        <w:t xml:space="preserve">. However, because theses architecture uses pixel-wise  mean squared error as their optimization target, it results in particularly blurry SR images that are not perceptually convincing. </w:t>
      </w:r>
      <w:r w:rsidR="00856D87">
        <w:rPr>
          <w:rStyle w:val="FootnoteReference"/>
        </w:rPr>
        <w:fldChar w:fldCharType="begin" w:fldLock="1"/>
      </w:r>
      <w:r w:rsidR="004106D5">
        <w:instrText>ADDIN CSL_CITATION {"citationItems":[{"id":"ITEM-1","itemData":{"DOI":"10.1007/978-3-030-11021-5_5","ISBN":"9783030110208","ISSN":"16113349","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region 3) with the best perceptual index. The code is available at https://github.com/xinntao/ESRGAN.","author":[{"dropping-particle":"","family":"Wang","given":"Xintao","non-dropping-particle":"","parse-names":false,"suffix":""},{"dropping-particle":"","family":"Yu","given":"Ke","non-dropping-particle":"","parse-names":false,"suffix":""},{"dropping-particle":"","family":"Wu","given":"Shixiang","non-dropping-particle":"","parse-names":false,"suffix":""},{"dropping-particle":"","family":"Gu","given":"Jinjin","non-dropping-particle":"","parse-names":false,"suffix":""},{"dropping-particle":"","family":"Liu","given":"Yihao","non-dropping-particle":"","parse-names":false,"suffix":""},{"dropping-particle":"","family":"Dong","given":"Chao","non-dropping-particle":"","parse-names":false,"suffix":""},{"dropping-particle":"","family":"Qiao","given":"Yu","non-dropping-particle":"","parse-names":false,"suffix":""},{"dropping-particle":"","family":"Loy","given":"Chen Change","non-dropping-particle":"","parse-names":false,"suffix":""}],"container-title":"Lecture Notes in Computer Science (including subseries Lecture Notes in Artificial Intelligence and Lecture Notes in Bioinformatics)","id":"ITEM-1","issued":{"date-parts":[["2019"]]},"page":"63-79","title":"ESRGAN: Enhanced super-resolution generative adversarial networks","type":"article-journal","volume":"11133 LNCS"},"uris":["http://www.mendeley.com/documents/?uuid=a393f27b-2827-451b-92ea-f7ce5812d7f9"]},{"id":"ITEM-2","itemData":{"abstract":"Generative Adversarial Networks (GANs) in supervised settings can generate photo-realistic corresponding output from low-definition input (SRGAN). Using the architecture presented in the SRGAN original paper [2], we explore how selecting a dataset affects the outcome by using three different datasets to see that SRGAN fundamentally learns objects, with their shape, color, and texture, and redraws them in the output rather than merely attempting to sharpen edges. This is further underscored with our demonstration that once the network learns the images of the dataset, it can generate a photo-like image with even a slight hint of what it might look like for the original from a very blurry edged sketch. Given a set of inference images, the network trained with the same dataset results in a better outcome over the one trained with arbitrary set of images, and we report its significance numerically with Frechet Inception Distance score [22].","author":[{"dropping-particle":"","family":"Takano","given":"Nao","non-dropping-particle":"","parse-names":false,"suffix":""},{"dropping-particle":"","family":"Alaghband","given":"Gita","non-dropping-particle":"","parse-names":false,"suffix":""}],"id":"ITEM-2","issued":{"date-parts":[["2019"]]},"page":"1-7","title":"SRGAN: Training Dataset Matters","type":"article-journal"},"uris":["http://www.mendeley.com/documents/?uuid=f544ffd7-895e-4f5c-ad18-9a621dccf160"]},{"id":"ITEM-3","itemData":{"DOI":"10.1016/j.neucom.2019.03.106","ISSN":"18728286","abstract":"Image super-resolution (SR) techniques improve various remote sensing applications by allowing for finer spatial details than those captured by the original acquisition sensors. Recent advances in deep learning bring a new opportunity for SR by learning the mapping from low to high resolution. The most used convolutional neural networks (CNN) based approaches are prone to excessive smoothing or blurring due to the optimization objective in mean squared error (MSE). Instead, generative adversarial network (GAN) based approaches can achieve more perceptually acceptable results. However, the preliminary design of GANs generator with simple direct- or skip-connection residual blocks compromises its SR potential. Emerging dense convolutional network (DenseNet) equipped with dense connections has shown a promising prospect in classification and super-resolution. An intuitive idea to introduce DenseNet into GAN is expected to boost SR performance. However, because convolutional kernels in the existing residual block are arranged into a one-dimensional flat structure, the formation of dense connections highly relies on skip connections (linking the current layer to all subsequent layers with a shortcut path). In order to increase connection density, the depth of the layer has to be accordingly expanded, which in turn results in training difficulties such as vanishing gradient and information propagation loss. To this end, this paper proposes an ultra-dense GAN (udGAN) for image SR, where we reform the internal layout of the residual block into a two-dimensional matrix topology. This topology can provide additional diagonal connections so that we can still accomplish enough pathways with fewer layers. In particular, the pathways are almost doubled compared to previous dense connections under the same number of layers. The achievable rich connections are flexibly adapted to the diversity of image content, thus leading to improved SR performance. Extensive experiments on public benchmark datasets and real-world satellite imagery show that our model outperforms state-of-the-art counterparts in both subjective and quantitative assessments, especially those related to perception.","author":[{"dropping-particle":"","family":"Wang","given":"Zhongyuan","non-dropping-particle":"","parse-names":false,"suffix":""},{"dropping-particle":"","family":"Jiang","given":"Kui","non-dropping-particle":"","parse-names":false,"suffix":""},{"dropping-particle":"","family":"Yi","given":"Peng","non-dropping-particle":"","parse-names":false,"suffix":""},{"dropping-particle":"","family":"Han","given":"Zhen","non-dropping-particle":"","parse-names":false,"suffix":""},{"dropping-particle":"","family":"He","given":"Zheng","non-dropping-particle":"","parse-names":false,"suffix":""}],"container-title":"Neurocomputing","id":"ITEM-3","issued":{"date-parts":[["2020"]]},"page":"328-337","publisher":"Elsevier B.V.","title":"Ultra-dense GAN for satellite imagery super-resolution","type":"article-journal","volume":"398"},"uris":["http://www.mendeley.com/documents/?uuid=d8210c44-3bc3-44cc-ab2c-b95283566cf1"]},{"id":"ITEM-4","itemData":{"DOI":"10.1109/ICCVW.2019.00423","ISBN":"9781728150239","abstract":"Most current super-resolution methods rely on low and high resolution image pairs to train a network in a fully supervised manner. However, such image pairs are not available in real-world applications. Instead of directly addressing this problem, most works employ the popular bicubic downsampling strategy to artificially generate a corresponding low resolution image. Unfortunately, this strategy introduces significant artifacts, removing natural sensor noise and other real-world characteristics. Super-resolution networks trained on such bicubic images therefore struggle to generalize to natural images. In this work, we propose an unsupervised approach for image super-resolution. Given only unpaired data, we learn to invert the effects of bicubic downsampling in order to restore the natural image characteristics present in the data. This allows us to generate realistic image pairs, faithfully reflecting the distribution of real-world images. Our super-resolution network can therefore be trained with direct pixel-wise supervision in the high resolution domain, while robustly generalizing to real input. We demonstrate the effectiveness of our approach in quantitative and qualitative experiments.","author":[{"dropping-particle":"","family":"Lugmayr","given":"Andreas","non-dropping-particle":"","parse-names":false,"suffix":""},{"dropping-particle":"","family":"Danelljan","given":"Martin","non-dropping-particle":"","parse-names":false,"suffix":""},{"dropping-particle":"","family":"Timofte","given":"Radu","non-dropping-particle":"","parse-names":false,"suffix":""}],"container-title":"Proceedings - 2019 International Conference on Computer Vision Workshop, ICCVW 2019","id":"ITEM-4","issued":{"date-parts":[["2019"]]},"page":"3408-3416","publisher":"IEEE","title":"Unsupervised Learning for real-world super-resolution","type":"article-journal"},"uris":["http://www.mendeley.com/documents/?uuid=b2965dff-b79d-4c17-891a-104f9c951635"]}],"mendeley":{"formattedCitation":"(Lugmayr et al., 2019; Takano &amp; Alaghband, 2019; X. Wang et al., 2019; Zhongyuan Wang et al., 2020)","plainTextFormattedCitation":"(Lugmayr et al., 2019; Takano &amp; Alaghband, 2019; X. Wang et al., 2019; Zhongyuan Wang et al., 2020)","previouslyFormattedCitation":"(Lugmayr et al., 2019; Takano &amp; Alaghband, 2019; X. Wang et al., 2019; Zhongyuan Wang et al., 2020)"},"properties":{"noteIndex":0},"schema":"https://github.com/citation-style-language/schema/raw/master/csl-citation.json"}</w:instrText>
      </w:r>
      <w:r w:rsidR="00856D87">
        <w:rPr>
          <w:rStyle w:val="FootnoteReference"/>
        </w:rPr>
        <w:fldChar w:fldCharType="separate"/>
      </w:r>
      <w:r w:rsidR="004106D5" w:rsidRPr="004106D5">
        <w:rPr>
          <w:bCs/>
          <w:noProof/>
        </w:rPr>
        <w:t>(Lugmayr et al., 2019; Takano &amp; Alaghband, 2019; X. Wang et al., 2019; Zhongyuan Wang et al., 2020)</w:t>
      </w:r>
      <w:r w:rsidR="00856D87">
        <w:rPr>
          <w:rStyle w:val="FootnoteReference"/>
        </w:rPr>
        <w:fldChar w:fldCharType="end"/>
      </w:r>
      <w:r>
        <w:t xml:space="preserve"> </w:t>
      </w:r>
    </w:p>
    <w:p w14:paraId="716237DC" w14:textId="77777777" w:rsidR="00A013CA" w:rsidRPr="008E4A0B" w:rsidRDefault="00A013CA" w:rsidP="00A013CA">
      <w:pPr>
        <w:pStyle w:val="Heading3"/>
        <w:rPr>
          <w:lang w:val="en-US"/>
        </w:rPr>
      </w:pPr>
      <w:bookmarkStart w:id="13" w:name="_Toc49165195"/>
      <w:r w:rsidRPr="00CF6E0B">
        <w:rPr>
          <w:lang w:val="en-US"/>
        </w:rPr>
        <w:t>Generative</w:t>
      </w:r>
      <w:r w:rsidRPr="008E4A0B">
        <w:rPr>
          <w:lang w:val="en-US"/>
        </w:rPr>
        <w:t xml:space="preserve"> </w:t>
      </w:r>
      <w:r w:rsidRPr="00CF6E0B">
        <w:rPr>
          <w:lang w:val="en-US"/>
        </w:rPr>
        <w:t>adversarial</w:t>
      </w:r>
      <w:r w:rsidRPr="008E4A0B">
        <w:rPr>
          <w:lang w:val="en-US"/>
        </w:rPr>
        <w:t xml:space="preserve"> networks</w:t>
      </w:r>
      <w:bookmarkEnd w:id="13"/>
    </w:p>
    <w:p w14:paraId="6005E423" w14:textId="4B9BD232" w:rsidR="00A013CA" w:rsidRPr="0018372B" w:rsidRDefault="00A013CA" w:rsidP="00A013CA">
      <w:pPr>
        <w:rPr>
          <w:lang w:val="fr-CH"/>
        </w:rPr>
      </w:pPr>
      <w:r>
        <w:t xml:space="preserve">Generative adversarial networks (GANs) are a class of neural network where one of the terms of the loss function is another neural network. The generator (G) has the goal to produce data undiscernible from real data and the discriminator (D) aims at flagging the fake data appropriately </w:t>
      </w:r>
      <w:r w:rsidR="00856D87">
        <w:rPr>
          <w:rStyle w:val="FootnoteReference"/>
        </w:rPr>
        <w:fldChar w:fldCharType="begin" w:fldLock="1"/>
      </w:r>
      <w:r w:rsidR="00036812">
        <w:instrText>ADDIN CSL_CITATION {"citationItems":[{"id":"ITEM-1","itemData":{"ISSN":"10495258","abstract":"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author":[{"dropping-particle":"","family":"Goodfellow","given":"Ian J","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January","issued":{"date-parts":[["2014"]]},"page":"2672-2680","title":"Generative adversarial nets","type":"paper-conference","volume":"3"},"uris":["http://www.mendeley.com/documents/?uuid=5ebd7b91-bd45-3ee5-90a0-bd7b26557fc1"]}],"mendeley":{"formattedCitation":"(I. J. Goodfellow et al., 2014)","plainTextFormattedCitation":"(I. J. Goodfellow et al., 2014)","previouslyFormattedCitation":"(I. J. Goodfellow et al., 2014)"},"properties":{"noteIndex":0},"schema":"https://github.com/citation-style-language/schema/raw/master/csl-citation.json"}</w:instrText>
      </w:r>
      <w:r w:rsidR="00856D87">
        <w:rPr>
          <w:rStyle w:val="FootnoteReference"/>
        </w:rPr>
        <w:fldChar w:fldCharType="separate"/>
      </w:r>
      <w:r w:rsidR="0018372B" w:rsidRPr="0018372B">
        <w:rPr>
          <w:noProof/>
        </w:rPr>
        <w:t>(I. J. Goodfellow et al., 2014)</w:t>
      </w:r>
      <w:r w:rsidR="00856D87">
        <w:rPr>
          <w:rStyle w:val="FootnoteReference"/>
        </w:rPr>
        <w:fldChar w:fldCharType="end"/>
      </w:r>
      <w:r w:rsidR="00B77494">
        <w:rPr>
          <w:rStyle w:val="FootnoteReference"/>
          <w:vertAlign w:val="baseline"/>
        </w:rPr>
        <w:t>.</w:t>
      </w:r>
      <w:r>
        <w:t xml:space="preserve"> They have wide variety of applications ranging from music </w:t>
      </w:r>
      <w:r w:rsidR="00856D87">
        <w:rPr>
          <w:rStyle w:val="FootnoteReference"/>
        </w:rPr>
        <w:fldChar w:fldCharType="begin" w:fldLock="1"/>
      </w:r>
      <w:r w:rsidR="00036812">
        <w:instrText>ADDIN CSL_CITATION {"citationItems":[{"id":"ITEM-1","itemData":{"abstract":"In unsupervised data generation tasks, besides the generation of a sample based on previous observations, one would often like to give hints to the model in order to bias the generation towards desirable metrics. We propose a method that combines Generative Adversarial Networks (GANs) and reinforcement learning (RL) in order to accomplish exactly that. While RL biases the data generation process towards arbitrary metrics, the GAN component of the reward function ensures that the model still remembers information learned from data. We build upon previous results that incorporated GANs and RL in order to generate sequence data and test this model in several settings for the generation of molecules encoded as text sequences (SMILES) and in the context of music generation, showing for each case that we can effectively bias the generation process towards desired metrics.","author":[{"dropping-particle":"","family":"Guimaraes","given":"Gabriel Lima","non-dropping-particle":"","parse-names":false,"suffix":""},{"dropping-particle":"","family":"Sanchez-Lengeling","given":"Benjamin","non-dropping-particle":"","parse-names":false,"suffix":""},{"dropping-particle":"","family":"Outeiral","given":"Carlos","non-dropping-particle":"","parse-names":false,"suffix":""},{"dropping-particle":"","family":"Farias","given":"Pedro Luis Cunha","non-dropping-particle":"","parse-names":false,"suffix":""},{"dropping-particle":"","family":"Aspuru-Guzik","given":"Alán","non-dropping-particle":"","parse-names":false,"suffix":""}],"id":"ITEM-1","issued":{"date-parts":[["2017","5","30"]]},"title":"Objective-Reinforced Generative Adversarial Networks (ORGAN) for Sequence Generation Models","type":"article-journal"},"uris":["http://www.mendeley.com/documents/?uuid=4d2f2e74-6c9a-3e56-a378-a716935301ea"]}],"mendeley":{"formattedCitation":"(Guimaraes et al., 2017)","plainTextFormattedCitation":"(Guimaraes et al., 2017)","previouslyFormattedCitation":"(Guimaraes et al., 2017)"},"properties":{"noteIndex":0},"schema":"https://github.com/citation-style-language/schema/raw/master/csl-citation.json"}</w:instrText>
      </w:r>
      <w:r w:rsidR="00856D87">
        <w:rPr>
          <w:rStyle w:val="FootnoteReference"/>
        </w:rPr>
        <w:fldChar w:fldCharType="separate"/>
      </w:r>
      <w:r w:rsidR="00036812" w:rsidRPr="00036812">
        <w:rPr>
          <w:noProof/>
        </w:rPr>
        <w:t>(Guimaraes et al., 2017)</w:t>
      </w:r>
      <w:r w:rsidR="00856D87">
        <w:rPr>
          <w:rStyle w:val="FootnoteReference"/>
        </w:rPr>
        <w:fldChar w:fldCharType="end"/>
      </w:r>
      <w:r>
        <w:t xml:space="preserve">, to natural language processing </w:t>
      </w:r>
      <w:r w:rsidR="00856D87">
        <w:rPr>
          <w:rStyle w:val="FootnoteReference"/>
        </w:rPr>
        <w:fldChar w:fldCharType="begin" w:fldLock="1"/>
      </w:r>
      <w:r w:rsidR="004E683B">
        <w:instrText>ADDIN CSL_CITATION {"citationItems":[{"id":"ITEM-1","itemData":{"ISSN":"10495258","abstract":"Binary classifiers are often employed as discriminators in GAN-based unsupervised style transfer systems to ensure that transferred sentences are similar to sentences in the target domain. One difficulty with this approach is that the error signal provided by the discriminator can be unstable and is sometimes insufficient to train the generator to produce fluent language. In this paper, we propose a new technique that uses a target domain language model as the discriminator, providing richer and more stable token-level feedback during the learning process. We train the generator to minimize the negative log likelihood (NLL) of generated sentences, evaluated by the language model. By using a continuous approximation of discrete sampling under the generator, our model can be trained using back-propagation in an end-to-end fashion. Moreover, our empirical results show that when using a language model as a structured discriminator, it is possible to forgo adversarial steps during training, making the process more stable. We compare our model with previous work that uses convolutional networks (CNNs) as discriminators, as well as a broad set of other approaches. Results show that the proposed method achieves improved performance on three tasks: word substitution decipherment, sentiment modification, and related language translation.","author":[{"dropping-particle":"","family":"Yang","given":"Zichao","non-dropping-particle":"","parse-names":false,"suffix":""},{"dropping-particle":"","family":"Hu","given":"Zhiting","non-dropping-particle":"","parse-names":false,"suffix":""},{"dropping-particle":"","family":"Dyer","given":"Chris","non-dropping-particle":"","parse-names":false,"suffix":""},{"dropping-particle":"","family":"Xing","given":"Eric P","non-dropping-particle":"","parse-names":false,"suffix":""},{"dropping-particle":"","family":"Berg-Kirkpatrick","given":"Taylor","non-dropping-particle":"","parse-names":false,"suffix":""}],"container-title":"Advances in Neural Information Processing Systems","id":"ITEM-1","issued":{"date-parts":[["2018"]]},"page":"7287-7298","title":"Unsupervised text style transfer using language models as discriminators","type":"paper-conference","volume":"2018-Decem"},"uris":["http://www.mendeley.com/documents/?uuid=cd2b2f01-aff6-3021-a9b2-02207e76258b"]}],"mendeley":{"formattedCitation":"(Yang et al., 2018)","plainTextFormattedCitation":"(Yang et al., 2018)","previouslyFormattedCitation":"(Yang et al., 2018)"},"properties":{"noteIndex":0},"schema":"https://github.com/citation-style-language/schema/raw/master/csl-citation.json"}</w:instrText>
      </w:r>
      <w:r w:rsidR="00856D87">
        <w:rPr>
          <w:rStyle w:val="FootnoteReference"/>
        </w:rPr>
        <w:fldChar w:fldCharType="separate"/>
      </w:r>
      <w:r w:rsidR="00EE41E5" w:rsidRPr="00EE41E5">
        <w:rPr>
          <w:noProof/>
          <w:lang w:val="de-CH"/>
        </w:rPr>
        <w:t>(Yang et al., 2018)</w:t>
      </w:r>
      <w:r w:rsidR="00856D87">
        <w:rPr>
          <w:rStyle w:val="FootnoteReference"/>
        </w:rPr>
        <w:fldChar w:fldCharType="end"/>
      </w:r>
      <w:r w:rsidRPr="0018372B">
        <w:rPr>
          <w:lang w:val="de-CH"/>
        </w:rPr>
        <w:t xml:space="preserve">, image synthesis </w:t>
      </w:r>
      <w:r w:rsidR="00856D87">
        <w:rPr>
          <w:rStyle w:val="FootnoteReference"/>
        </w:rPr>
        <w:fldChar w:fldCharType="begin" w:fldLock="1"/>
      </w:r>
      <w:r w:rsidR="00036812">
        <w:rPr>
          <w:lang w:val="de-CH"/>
        </w:rPr>
        <w:instrText>ADDIN CSL_CITATION {"citationItems":[{"id":"ITEM-1","itemData":{"abstract":"Generative adversarial networks (GANs) are a recent approach to train generative models of data, which have been shown to work particularly well on image data. In the current paper we introduce a new model for texture synthesis based on GAN learning. By extending the input noise distribution space from a single vector to a whole spatial tensor, we create an architecture with properties well suited to the task of texture synthesis, which we call spatial GAN (SGAN). To our knowledge, this is the first successful completely data-driven texture synthesis method based on GANs. Our method has the following features which make it a state of the art algorithm for texture synthesis: high image quality of the generated textures, very high scalability w.r.t. the output texture size, fast real-time forward generation, the ability to fuse multiple diverse source images in complex textures. To illustrate these capabilities we present multiple experiments with different classes of texture images and use cases. We also discuss some limitations of our method with respect to the types of texture images it can synthesize, and compare it to other neural techniques for texture generation.","author":[{"dropping-particle":"","family":"Jetchev","given":"Nikolay","non-dropping-particle":"","parse-names":false,"suffix":""},{"dropping-particle":"","family":"Bergmann","given":"Urs","non-dropping-particle":"","parse-names":false,"suffix":""},{"dropping-particle":"","family":"Vollgraf","given":"Roland","non-dropping-particle":"","parse-names":false,"suffix":""}],"id":"ITEM-1","issued":{"date-parts":[["2016","11","24"]]},"title":"Texture Synthesis with Spatial Generative Adversarial Networks","type":"article-journal"},"uris":["http://www.mendeley.com/documents/?uuid=bc8c36bf-22a1-3366-95cb-6159757819b0"]},{"id":"ITEM-2","itemData":{"DOI":"10.1109/cvpr42600.2020.00524","abstract":"In this paper, we address the makeup transfer task, which aims to transfer the makeup from a reference image to a source image. Existing methods have achieved promising progress in constrained scenarios, but transferring between images with large pose and expression differences is still challenging. Besides, they cannot realize customizable transfer that allows a controllable shade of makeup or specifies the part to transfer, which limits their applications. To address these issues, we propose Pose and expression robust Spatial-aware GAN (PSGAN). It first utilizes Makeup Distill Network to disentangle the makeup of the reference image as two spatial-aware makeup matrices. Then, Attentive Makeup Morphing module is introduced to specify how the makeup of a pixel in the source image is morphed from the reference image. With the makeup matrices and the source image, Makeup Apply Network is used to perform makeup transfer. Our PSGAN not only achieves state-of-the-art results even when large pose and expression differences exist but also is able to perform partial and shade-controllable makeup transfer. We also collected a dataset containing facial images with various poses and expressions for evaluations.","author":[{"dropping-particle":"","family":"Jiang","given":"Wentao","non-dropping-particle":"","parse-names":false,"suffix":""},{"dropping-particle":"","family":"Liu","given":"Si","non-dropping-particle":"","parse-names":false,"suffix":""},{"dropping-particle":"","family":"Gao","given":"Chen","non-dropping-particle":"","parse-names":false,"suffix":""},{"dropping-particle":"","family":"Cao","given":"Jie","non-dropping-particle":"","parse-names":false,"suffix":""},{"dropping-particle":"","family":"He","given":"Ran","non-dropping-particle":"","parse-names":false,"suffix":""},{"dropping-particle":"","family":"Feng","given":"Jiashi","non-dropping-particle":"","parse-names":false,"suffix":""},{"dropping-particle":"","family":"Yan","given":"Shuicheng","non-dropping-particle":"","parse-names":false,"suffix":""}],"id":"ITEM-2","issued":{"date-parts":[["2020"]]},"page":"5193-5201","title":"PSGAN: Pose and Expression Robust Spatial-Aware GAN for Customizable Makeup Transfer","type":"paper-conference"},"uris":["http://www.mendeley.com/documents/?uuid=df40a286-29e1-3b0f-b105-b0ea1f2f7d21"]}],"mendeley":{"formattedCitation":"(Jetchev et al., 2016; Jiang et al., 2020)","plainTextFormattedCitation":"(Jetchev et al., 2016; Jiang et al., 2020)","previouslyFormattedCitation":"(Jetchev et al., 2016; Jiang et al., 2020)"},"properties":{"noteIndex":0},"schema":"https://github.com/citation-style-language/schema/raw/master/csl-citation.json"}</w:instrText>
      </w:r>
      <w:r w:rsidR="00856D87">
        <w:rPr>
          <w:rStyle w:val="FootnoteReference"/>
        </w:rPr>
        <w:fldChar w:fldCharType="separate"/>
      </w:r>
      <w:r w:rsidR="00036812" w:rsidRPr="00036812">
        <w:rPr>
          <w:noProof/>
        </w:rPr>
        <w:t>(Jetchev et al., 2016; Jiang et al., 2020)</w:t>
      </w:r>
      <w:r w:rsidR="00856D87">
        <w:rPr>
          <w:rStyle w:val="FootnoteReference"/>
        </w:rPr>
        <w:fldChar w:fldCharType="end"/>
      </w:r>
      <w:r>
        <w:t xml:space="preserve">, and super-resolution </w:t>
      </w:r>
      <w:r w:rsidR="00856D87">
        <w:rPr>
          <w:rStyle w:val="FootnoteReference"/>
        </w:rPr>
        <w:fldChar w:fldCharType="begin" w:fldLock="1"/>
      </w:r>
      <w:r w:rsidR="004106D5">
        <w:instrText>ADDIN CSL_CITATION {"citationItems":[{"id":"ITEM-1","itemData":{"DOI":"10.1109/CVPR.2017.19","ISBN":"9781538604571","abstract":"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author":[{"dropping-particle":"","family":"Ledig","given":"Christian","non-dropping-particle":"","parse-names":false,"suffix":""},{"dropping-particle":"","family":"Theis","given":"Lucas","non-dropping-particle":"","parse-names":false,"suffix":""},{"dropping-particle":"","family":"Huszár","given":"Ferenc","non-dropping-particle":"","parse-names":false,"suffix":""},{"dropping-particle":"","family":"Caballero","given":"Jose","non-dropping-particle":"","parse-names":false,"suffix":""},{"dropping-particle":"","family":"Cunningham","given":"Andrew","non-dropping-particle":"","parse-names":false,"suffix":""},{"dropping-particle":"","family":"Acosta","given":"Alejandro","non-dropping-particle":"","parse-names":false,"suffix":""},{"dropping-particle":"","family":"Aitken","given":"Andrew","non-dropping-particle":"","parse-names":false,"suffix":""},{"dropping-particle":"","family":"Tejani","given":"Alykhan","non-dropping-particle":"","parse-names":false,"suffix":""},{"dropping-particle":"","family":"Totz","given":"Johannes","non-dropping-particle":"","parse-names":false,"suffix":""},{"dropping-particle":"","family":"Wang","given":"Zehan","non-dropping-particle":"","parse-names":false,"suffix":""},{"dropping-particle":"","family":"Shi","given":"Wenzhe","non-dropping-particle":"","parse-names":false,"suffix":""}],"container-title":"Proceedings - 30th IEEE Conference on Computer Vision and Pattern Recognition, CVPR 2017","id":"ITEM-1","issued":{"date-parts":[["2017"]]},"page":"105-114","title":"Photo-realistic single image super-resolution using a generative adversarial network","type":"article-journal","volume":"2017-Janua"},"uris":["http://www.mendeley.com/documents/?uuid=edaa5cd9-3ae5-4250-8485-d6ebe144388e"]},{"id":"ITEM-2","itemData":{"DOI":"10.1007/978-3-030-11021-5_5","ISBN":"9783030110208","ISSN":"16113349","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region 3) with the best perceptual index. The code is available at https://github.com/xinntao/ESRGAN.","author":[{"dropping-particle":"","family":"Wang","given":"Xintao","non-dropping-particle":"","parse-names":false,"suffix":""},{"dropping-particle":"","family":"Yu","given":"Ke","non-dropping-particle":"","parse-names":false,"suffix":""},{"dropping-particle":"","family":"Wu","given":"Shixiang","non-dropping-particle":"","parse-names":false,"suffix":""},{"dropping-particle":"","family":"Gu","given":"Jinjin","non-dropping-particle":"","parse-names":false,"suffix":""},{"dropping-particle":"","family":"Liu","given":"Yihao","non-dropping-particle":"","parse-names":false,"suffix":""},{"dropping-particle":"","family":"Dong","given":"Chao","non-dropping-particle":"","parse-names":false,"suffix":""},{"dropping-particle":"","family":"Qiao","given":"Yu","non-dropping-particle":"","parse-names":false,"suffix":""},{"dropping-particle":"","family":"Loy","given":"Chen Change","non-dropping-particle":"","parse-names":false,"suffix":""}],"container-title":"Lecture Notes in Computer Science (including subseries Lecture Notes in Artificial Intelligence and Lecture Notes in Bioinformatics)","id":"ITEM-2","issued":{"date-parts":[["2019"]]},"page":"63-79","title":"ESRGAN: Enhanced super-resolution generative adversarial networks","type":"article-journal","volume":"11133 LNCS"},"uris":["http://www.mendeley.com/documents/?uuid=a393f27b-2827-451b-92ea-f7ce5812d7f9"]},{"id":"ITEM-3","itemData":{"DOI":"10.1016/j.neucom.2019.03.106","ISSN":"18728286","abstract":"Image super-resolution (SR) techniques improve various remote sensing applications by allowing for finer spatial details than those captured by the original acquisition sensors. Recent advances in deep learning bring a new opportunity for SR by learning the mapping from low to high resolution. The most used convolutional neural networks (CNN) based approaches are prone to excessive smoothing or blurring due to the optimization objective in mean squared error (MSE). Instead, generative adversarial network (GAN) based approaches can achieve more perceptually acceptable results. However, the preliminary design of GANs generator with simple direct- or skip-connection residual blocks compromises its SR potential. Emerging dense convolutional network (DenseNet) equipped with dense connections has shown a promising prospect in classification and super-resolution. An intuitive idea to introduce DenseNet into GAN is expected to boost SR performance. However, because convolutional kernels in the existing residual block are arranged into a one-dimensional flat structure, the formation of dense connections highly relies on skip connections (linking the current layer to all subsequent layers with a shortcut path). In order to increase connection density, the depth of the layer has to be accordingly expanded, which in turn results in training difficulties such as vanishing gradient and information propagation loss. To this end, this paper proposes an ultra-dense GAN (udGAN) for image SR, where we reform the internal layout of the residual block into a two-dimensional matrix topology. This topology can provide additional diagonal connections so that we can still accomplish enough pathways with fewer layers. In particular, the pathways are almost doubled compared to previous dense connections under the same number of layers. The achievable rich connections are flexibly adapted to the diversity of image content, thus leading to improved SR performance. Extensive experiments on public benchmark datasets and real-world satellite imagery show that our model outperforms state-of-the-art counterparts in both subjective and quantitative assessments, especially those related to perception.","author":[{"dropping-particle":"","family":"Wang","given":"Zhongyuan","non-dropping-particle":"","parse-names":false,"suffix":""},{"dropping-particle":"","family":"Jiang","given":"Kui","non-dropping-particle":"","parse-names":false,"suffix":""},{"dropping-particle":"","family":"Yi","given":"Peng","non-dropping-particle":"","parse-names":false,"suffix":""},{"dropping-particle":"","family":"Han","given":"Zhen","non-dropping-particle":"","parse-names":false,"suffix":""},{"dropping-particle":"","family":"He","given":"Zheng","non-dropping-particle":"","parse-names":false,"suffix":""}],"container-title":"Neurocomputing","id":"ITEM-3","issued":{"date-parts":[["2020"]]},"page":"328-337","publisher":"Elsevier B.V.","title":"Ultra-dense GAN for satellite imagery super-resolution","type":"article-journal","volume":"398"},"uris":["http://www.mendeley.com/documents/?uuid=d8210c44-3bc3-44cc-ab2c-b95283566cf1"]},{"id":"ITEM-4","itemData":{"DOI":"10.1109/ICCVW.2019.00423","ISBN":"9781728150239","abstract":"Most current super-resolution methods rely on low and high resolution image pairs to train a network in a fully supervised manner. However, such image pairs are not available in real-world applications. Instead of directly addressing this problem, most works employ the popular bicubic downsampling strategy to artificially generate a corresponding low resolution image. Unfortunately, this strategy introduces significant artifacts, removing natural sensor noise and other real-world characteristics. Super-resolution networks trained on such bicubic images therefore struggle to generalize to natural images. In this work, we propose an unsupervised approach for image super-resolution. Given only unpaired data, we learn to invert the effects of bicubic downsampling in order to restore the natural image characteristics present in the data. This allows us to generate realistic image pairs, faithfully reflecting the distribution of real-world images. O</w:instrText>
      </w:r>
      <w:r w:rsidR="004106D5" w:rsidRPr="004106D5">
        <w:rPr>
          <w:lang w:val="fr-CH"/>
        </w:rPr>
        <w:instrText>ur super-resolution network can therefore be trained with direct pixel-wise supervision in the high resolution domain, while robustly generalizing to real input. We demonstrate the effectiveness of our approach in quantitative and qualitative experiments.","author":[{"dropping-particle":"","family":"Lugmayr","given":"Andreas","non-dropping-particle":"","parse-names":false,"suffix":""},{"dropping-particle":"","family":"Danelljan","given":"Martin","non-dropping-particle":"","parse-names":false,"suffix":""},{"dropping-particle":"","family":"Timofte","given":"Radu","non-dropping-particle":"","parse-names":false,"suffix":""}],"container-title":"Proceedings - 2019 International Conference on Computer Vision Workshop, ICCVW 2019","id":"ITEM-4","issued":{"date-parts":[["2019"]]},"page":"3408-3416","publisher":"IEEE","title":"Unsupervised Learning for real-world super-resolution","type":"article-journal"},"uris":["http://www.mendeley.com/documents/?uuid=b2965dff-b79d-4c17-891a-104f9c951635"]}],"mendeley":{"formattedCitation":"(Ledig et al., 2017; Lugmayr et al., 2019; X. Wang et al., 2019; Zhongyuan Wang et al., 2020)","plainTextFormattedCitation":"(Ledig et al., 2017; Lugmayr et al., 2019; X. Wang et al., 2019; Zhongyuan Wang et al., 2020)","previouslyFormattedCitation":"(Ledig et al., 2017; Lugmayr et al., 2019; X. Wang et al., 2019; Zhongyuan Wang et al., 2020)"},"properties":{"noteIndex":0},"schema":"https://github.com/citation-style-language/schema/raw/master/csl-citation.json"}</w:instrText>
      </w:r>
      <w:r w:rsidR="00856D87">
        <w:rPr>
          <w:rStyle w:val="FootnoteReference"/>
        </w:rPr>
        <w:fldChar w:fldCharType="separate"/>
      </w:r>
      <w:r w:rsidR="004106D5" w:rsidRPr="004106D5">
        <w:rPr>
          <w:noProof/>
          <w:lang w:val="fr-CH"/>
        </w:rPr>
        <w:t>(Ledig et al., 2017; Lugmayr et al., 2019; X. Wang et al., 2019; Zhongyuan Wang et al., 2020)</w:t>
      </w:r>
      <w:r w:rsidR="00856D87">
        <w:rPr>
          <w:rStyle w:val="FootnoteReference"/>
        </w:rPr>
        <w:fldChar w:fldCharType="end"/>
      </w:r>
      <w:r w:rsidRPr="0018372B">
        <w:rPr>
          <w:lang w:val="fr-CH"/>
        </w:rPr>
        <w:t>.</w:t>
      </w:r>
    </w:p>
    <w:p w14:paraId="5D0DFE3C" w14:textId="5BE4A388" w:rsidR="00A013CA" w:rsidRPr="00EA5273" w:rsidRDefault="00A013CA" w:rsidP="00A013CA">
      <w:r>
        <w:t xml:space="preserve">Since the publication of SRGAN </w:t>
      </w:r>
      <w:r w:rsidR="00856D87">
        <w:rPr>
          <w:rStyle w:val="FootnoteReference"/>
        </w:rPr>
        <w:fldChar w:fldCharType="begin" w:fldLock="1"/>
      </w:r>
      <w:r w:rsidR="00036812">
        <w:instrText>ADDIN CSL_CITATION {"citationItems":[{"id":"ITEM-1","itemData":{"DOI":"10.1109/CVPR.2017.19","ISBN":"9781538604571","abstract":"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author":[{"dropping-particle":"","family":"Ledig","given":"Christian","non-dropping-particle":"","parse-names":false,"suffix":""},{"dropping-particle":"","family":"Theis","given":"Lucas","non-dropping-particle":"","parse-names":false,"suffix":""},{"dropping-particle":"","family":"Huszár","given":"Ferenc","non-dropping-particle":"","parse-names":false,"suffix":""},{"dropping-particle":"","family":"Caballero","given":"Jose","non-dropping-particle":"","parse-names":false,"suffix":""},{"dropping-particle":"","family":"Cunningham","given":"Andrew","non-dropping-particle":"","parse-names":false,"suffix":""},{"dropping-particle":"","family":"Acosta","given":"Alejandro","non-dropping-particle":"","parse-names":false,"suffix":""},{"dropping-particle":"","family":"Aitken","given":"Andrew","non-dropping-particle":"","parse-names":false,"suffix":""},{"dropping-particle":"","family":"Tejani","given":"Alykhan","non-dropping-particle":"","parse-names":false,"suffix":""},{"dropping-particle":"","family":"Totz","given":"Johannes","non-dropping-particle":"","parse-names":false,"suffix":""},{"dropping-particle":"","family":"Wang","given":"Zehan","non-dropping-particle":"","parse-names":false,"suffix":""},{"dropping-particle":"","family":"Shi","given":"Wenzhe","non-dropping-particle":"","parse-names":false,"suffix":""}],"container-title":"Proceedings - 30th IEEE Conference on Computer Vision and Pattern Recognition, CVPR 2017","id":"ITEM-1","issued":{"date-parts":[["2017"]]},"page":"105-114","title":"Photo-realistic single image super-resolution using a generative adversarial network","type":"article-journal","volume":"2017-Janua"},"uris":["http://www.mendeley.com/documents/?uuid=edaa5cd9-3ae5-4250-8485-d6ebe144388e"]}],"mendeley":{"formattedCitation":"(Ledig et al., 2017)","plainTextFormattedCitation":"(Ledig et al., 2017)","previouslyFormattedCitation":"(Ledig et al., 2017)"},"properties":{"noteIndex":0},"schema":"https://github.com/citation-style-language/schema/raw/master/csl-citation.json"}</w:instrText>
      </w:r>
      <w:r w:rsidR="00856D87">
        <w:rPr>
          <w:rStyle w:val="FootnoteReference"/>
        </w:rPr>
        <w:fldChar w:fldCharType="separate"/>
      </w:r>
      <w:r w:rsidR="0018372B" w:rsidRPr="0018372B">
        <w:rPr>
          <w:noProof/>
        </w:rPr>
        <w:t>(Ledig et al., 2017)</w:t>
      </w:r>
      <w:r w:rsidR="00856D87">
        <w:rPr>
          <w:rStyle w:val="FootnoteReference"/>
        </w:rPr>
        <w:fldChar w:fldCharType="end"/>
      </w:r>
      <w:r>
        <w:t xml:space="preserve">, GANs have gained a lot of attention for SISR. They provide results with finer textured details compared to CNNs based methods and are more perceptually convincing </w:t>
      </w:r>
      <w:r w:rsidR="00856D87">
        <w:rPr>
          <w:rStyle w:val="FootnoteReference"/>
        </w:rPr>
        <w:fldChar w:fldCharType="begin" w:fldLock="1"/>
      </w:r>
      <w:r w:rsidR="00036812">
        <w:instrText>ADDIN CSL_CITATION {"citationItems":[{"id":"ITEM-1","itemData":{"DOI":"10.1109/CVPR.2018.00068","ISBN":"9781538664209","ISSN":"10636919","abstract":"While it is nearly effortless for humans to quickly assess the perceptual similarity between two images, the underlying processes are thought to be quite complex. Despite this, the most widely used perceptual metrics today, such as PSNR and SSIM, are simple, shallow functions, and fail to account for many nuances of human perception. Recently, the deep learning community has found that features of the VGG network trained on ImageNet classification has been remarkably useful as a training loss for image synthesis. But how perceptual are these so-called 'perceptual losses'? What elements are critical for their success? To answer these questions, we introduce a new dataset of human perceptual similarity judgments. We systematically evaluate deep features across different architectures and tasks and compare them with classic metrics. We find that deep features outperform all previous metrics by large margins on our dataset. More surprisingly, this result is not restricted to ImageNet-trained VGG features, but holds across different deep architectures and levels of supervision (supervised, self-supervised, or even unsupervised). Our results suggest that perceptual similarity is an emergent property shared across deep visual representations.","author":[{"dropping-particle":"","family":"Zhang","given":"Richard","non-dropping-particle":"","parse-names":false,"suffix":""},{"dropping-particle":"","family":"Isola","given":"Phillip","non-dropping-particle":"","parse-names":false,"suffix":""},{"dropping-particle":"","family":"Efros","given":"Alexei A.","non-dropping-particle":"","parse-names":false,"suffix":""},{"dropping-particle":"","family":"Shechtman","given":"Eli","non-dropping-particle":"","parse-names":false,"suffix":""},{"dropping-particle":"","family":"Wang","given":"Oliver","non-dropping-particle":"","parse-names":false,"suffix":""}],"container-title":"Proceedings of the IEEE Computer Society Conference on Computer Vision and Pattern Recognition","id":"ITEM-1","issue":"1","issued":{"date-parts":[["2018"]]},"page":"586-595","title":"The Unreasonable Effectiveness of Deep Features as a Perceptual Metric","type":"article-journal"},"uris":["http://www.mendeley.com/documents/?uuid=9bd07047-780d-4f9f-a848-d826fd68cadd"]}],"mendeley":{"formattedCitation":"(Zhang et al., 2018)","plainTextFormattedCitation":"(Zhang et al., 2018)","previouslyFormattedCitation":"(Zhang et al., 2018)"},"properties":{"noteIndex":0},"schema":"https://github.com/citation-style-language/schema/raw/master/csl-citation.json"}</w:instrText>
      </w:r>
      <w:r w:rsidR="00856D87">
        <w:rPr>
          <w:rStyle w:val="FootnoteReference"/>
        </w:rPr>
        <w:fldChar w:fldCharType="separate"/>
      </w:r>
      <w:r w:rsidR="00036812" w:rsidRPr="00036812">
        <w:rPr>
          <w:bCs/>
          <w:noProof/>
        </w:rPr>
        <w:t>(Zhang et al., 2018)</w:t>
      </w:r>
      <w:r w:rsidR="00856D87">
        <w:rPr>
          <w:rStyle w:val="FootnoteReference"/>
        </w:rPr>
        <w:fldChar w:fldCharType="end"/>
      </w:r>
      <w:r w:rsidR="00D5587F">
        <w:rPr>
          <w:rStyle w:val="FootnoteReference"/>
          <w:vertAlign w:val="baseline"/>
        </w:rPr>
        <w:t>.</w:t>
      </w:r>
      <w:r>
        <w:t xml:space="preserve"> However, they are prone to produce more artefacts by creating high frequency textures where the HR might not have them </w:t>
      </w:r>
      <w:r w:rsidR="00856D87">
        <w:rPr>
          <w:rStyle w:val="FootnoteReference"/>
        </w:rPr>
        <w:fldChar w:fldCharType="begin" w:fldLock="1"/>
      </w:r>
      <w:r w:rsidR="00036812">
        <w:instrText>ADDIN CSL_CITATION {"citationItems":[{"id":"ITEM-1","itemData":{"DOI":"10.1007/978-3-030-11021-5_5","ISBN":"9783030110208","ISSN":"16113349","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region 3) with the best perceptual index. The code is available at https://github.com/xinntao/ESRGAN.","author":[{"dropping-particle":"","family":"Wang","given":"Xintao","non-dropping-particle":"","parse-names":false,"suffix":""},{"dropping-particle":"","f</w:instrText>
      </w:r>
      <w:r w:rsidR="00036812" w:rsidRPr="00EA5273">
        <w:instrText>amily":"Yu","given":"Ke","non-dropping-particle":"","parse-names":false,"suffix":""},{"dropping-particle":"","family":"Wu","given":"Shixiang","non-dropping-particle":"","parse-names":false,"suffix":""},{"dropping-particle":"","family":"Gu","given":"Jinjin","non-dropping-particle":"","parse-names":false,"suffix":""},{"dropping-particle":"","family":"Liu","given":"Yihao","non-dropping-particle":"","parse-names":false,"suffix":""},{"dropping-particle":"","family":"Dong","given":"Chao","non-dropping-particle":"","parse-names":false,"suffix":""},{"dropping-particle":"","family":"Qiao","given":"Yu","non-dropping-particle":"","parse-names":false,"suffix":""},{"dropping-particle":"","family":"Loy","given":"Chen Change","non-dropping-particle":"","parse-names":false,"suffix":""}],"container-title":"Lecture Notes in Computer Science (including subseries Lecture Notes in Artificial Intelligence and Lecture Notes in Bioinformatics)","id":"ITEM-1","issued":{"date-parts":[["2019"]]},"page":"63-79","title":"ESRGAN: Enhanced super-resolution generative adversarial networks","type":"article-journal","volume":"11133 LNCS"},"uris":["http://www.mendeley.com/documents/?uuid=a393f27b-2827-451b-92ea-f7ce5812d7f9"]}],"mendeley":{"formattedCitation":"(X. Wang et al., 2019)","plainTextFormattedCitation":"(X. Wang et al., 2019)","previouslyFormattedCitation":"(X. Wang et al., 2019)"},"properties":{"noteIndex":0},"schema":"https://github.com/citation-style-language/schema/raw/master/csl-citation.json"}</w:instrText>
      </w:r>
      <w:r w:rsidR="00856D87">
        <w:rPr>
          <w:rStyle w:val="FootnoteReference"/>
        </w:rPr>
        <w:fldChar w:fldCharType="separate"/>
      </w:r>
      <w:r w:rsidR="0018372B" w:rsidRPr="00EA5273">
        <w:rPr>
          <w:noProof/>
        </w:rPr>
        <w:t>(X. Wang et al., 2019)</w:t>
      </w:r>
      <w:r w:rsidR="00856D87">
        <w:rPr>
          <w:rStyle w:val="FootnoteReference"/>
        </w:rPr>
        <w:fldChar w:fldCharType="end"/>
      </w:r>
      <w:r w:rsidR="00C03465">
        <w:t>.</w:t>
      </w:r>
    </w:p>
    <w:p w14:paraId="7CDF36BC" w14:textId="77777777" w:rsidR="00A013CA" w:rsidRPr="00EA5273" w:rsidRDefault="00A013CA" w:rsidP="00A013CA">
      <w:pPr>
        <w:pStyle w:val="Heading2"/>
        <w:rPr>
          <w:lang w:val="en-US"/>
        </w:rPr>
      </w:pPr>
      <w:bookmarkStart w:id="14" w:name="_Toc49165196"/>
      <w:r w:rsidRPr="00EA5273">
        <w:rPr>
          <w:lang w:val="en-US"/>
        </w:rPr>
        <w:t>Goals of this project</w:t>
      </w:r>
      <w:bookmarkEnd w:id="14"/>
    </w:p>
    <w:p w14:paraId="1A43BC91" w14:textId="6D626F65" w:rsidR="00A013CA" w:rsidRDefault="00A013CA" w:rsidP="00A013CA">
      <w:r w:rsidRPr="00EA5273">
        <w:t>The goal of this project is to answer thr</w:t>
      </w:r>
      <w:r>
        <w:t xml:space="preserve">ee main questions. </w:t>
      </w:r>
    </w:p>
    <w:p w14:paraId="33A5BA4D" w14:textId="77777777" w:rsidR="00A013CA" w:rsidRDefault="00A013CA" w:rsidP="00A013CA">
      <w:pPr>
        <w:pStyle w:val="ListParagraph"/>
        <w:numPr>
          <w:ilvl w:val="0"/>
          <w:numId w:val="22"/>
        </w:numPr>
      </w:pPr>
      <w:r>
        <w:t>Are GANs based SR methods a viable technic for the super-resolution of satellite imagery?</w:t>
      </w:r>
    </w:p>
    <w:p w14:paraId="77E8FB94" w14:textId="77777777" w:rsidR="00A013CA" w:rsidRDefault="00A013CA" w:rsidP="00A013CA">
      <w:pPr>
        <w:pStyle w:val="ListParagraph"/>
        <w:numPr>
          <w:ilvl w:val="0"/>
          <w:numId w:val="22"/>
        </w:numPr>
      </w:pPr>
      <w:r>
        <w:t xml:space="preserve">Does a specifically trained model perform better than its generically trained counterpart? </w:t>
      </w:r>
    </w:p>
    <w:p w14:paraId="40085447" w14:textId="77777777" w:rsidR="00A013CA" w:rsidRDefault="00A013CA" w:rsidP="00A013CA">
      <w:pPr>
        <w:pStyle w:val="ListParagraph"/>
        <w:numPr>
          <w:ilvl w:val="0"/>
          <w:numId w:val="22"/>
        </w:numPr>
      </w:pPr>
      <w:r>
        <w:t xml:space="preserve">if the answers to the two previous questions were satisfactory: Is the specifically trained model able to down-sample real-world data, namely Landsat 8 images. </w:t>
      </w:r>
    </w:p>
    <w:p w14:paraId="05194784" w14:textId="3986AF22" w:rsidR="00FB1F04" w:rsidRDefault="00A013CA" w:rsidP="005B1DEC">
      <w:r>
        <w:t xml:space="preserve">In the next section I will present to you the methods I followed </w:t>
      </w:r>
      <w:proofErr w:type="gramStart"/>
      <w:r>
        <w:t>in order to</w:t>
      </w:r>
      <w:proofErr w:type="gramEnd"/>
      <w:r>
        <w:t xml:space="preserve"> answer these questions. </w:t>
      </w:r>
    </w:p>
    <w:p w14:paraId="4B13BF15" w14:textId="77777777" w:rsidR="00296EE6" w:rsidRDefault="00296EE6" w:rsidP="0059054C">
      <w:pPr>
        <w:pStyle w:val="Heading1"/>
      </w:pPr>
      <w:bookmarkStart w:id="15" w:name="_Toc49165197"/>
      <w:r w:rsidRPr="00382D8D">
        <w:lastRenderedPageBreak/>
        <w:t>Method</w:t>
      </w:r>
      <w:r>
        <w:t>s</w:t>
      </w:r>
      <w:bookmarkEnd w:id="15"/>
    </w:p>
    <w:p w14:paraId="4F966E91" w14:textId="77777777" w:rsidR="00296EE6" w:rsidRDefault="00296EE6" w:rsidP="0059054C">
      <w:pPr>
        <w:pStyle w:val="Heading2"/>
        <w:rPr>
          <w:lang w:val="en-US"/>
        </w:rPr>
      </w:pPr>
      <w:bookmarkStart w:id="16" w:name="_Toc49165198"/>
      <w:r>
        <w:rPr>
          <w:lang w:val="en-US"/>
        </w:rPr>
        <w:t>Data</w:t>
      </w:r>
      <w:r w:rsidRPr="00743683">
        <w:rPr>
          <w:lang w:val="en-US"/>
        </w:rPr>
        <w:t>set</w:t>
      </w:r>
      <w:bookmarkEnd w:id="16"/>
    </w:p>
    <w:p w14:paraId="591CA26A" w14:textId="165A44BA" w:rsidR="00296EE6" w:rsidRDefault="00296EE6" w:rsidP="0059054C">
      <w:r>
        <w:t xml:space="preserve">In order to satisfy the goals of this project, I chose to use Sentinel-2 MSI: </w:t>
      </w:r>
      <w:proofErr w:type="spellStart"/>
      <w:r>
        <w:t>MultiSpectral</w:t>
      </w:r>
      <w:proofErr w:type="spellEnd"/>
      <w:r>
        <w:t xml:space="preserve"> Instrument, Level-2A, True Color Images, and only the TCI_R, TCI_G, TCI_B bands. </w:t>
      </w:r>
      <w:r w:rsidR="00856D87">
        <w:rPr>
          <w:rStyle w:val="FootnoteReference"/>
        </w:rPr>
        <w:fldChar w:fldCharType="begin" w:fldLock="1"/>
      </w:r>
      <w:r w:rsidR="00036812">
        <w:instrText>ADDIN CSL_CITATION {"citationItems":[{"id":"ITEM-1","itemData":{"author":[{"dropping-particle":"","family":"European Space Agency","given":"","non-dropping-particle":"","parse-names":false,"suffix":""}],"id":"ITEM-1","issue":"1","issued":{"date-parts":[["2015"]]},"number-of-pages":"64","title":"SENTINEL-2 User Handbook","type":"book"},"uris":["http://www.mendeley.com/documents/?uuid=95e3a309-1a33-483c-90ea-67aaca7e8a6f"]}],"mendeley":{"formattedCitation":"(European Space Agency, 2015)","plainTextFormattedCitation":"(European Space Agency, 2015)","previouslyFormattedCitation":"(European Space Agency, 2015)"},"properties":{"noteIndex":0},"schema":"https://github.com/citation-style-language/schema/raw/master/csl-citation.json"}</w:instrText>
      </w:r>
      <w:r w:rsidR="00856D87">
        <w:rPr>
          <w:rStyle w:val="FootnoteReference"/>
        </w:rPr>
        <w:fldChar w:fldCharType="separate"/>
      </w:r>
      <w:r w:rsidR="0018372B" w:rsidRPr="0018372B">
        <w:rPr>
          <w:noProof/>
        </w:rPr>
        <w:t>(European Space Agency, 2015)</w:t>
      </w:r>
      <w:r w:rsidR="00856D87">
        <w:rPr>
          <w:rStyle w:val="FootnoteReference"/>
        </w:rPr>
        <w:fldChar w:fldCharType="end"/>
      </w:r>
      <w:r>
        <w:t xml:space="preserve"> This was justified by the design of the </w:t>
      </w:r>
      <w:r w:rsidRPr="009E5D27">
        <w:t>ESRGAN</w:t>
      </w:r>
      <w:r>
        <w:t xml:space="preserve"> neural network made to handle standard RGB images. The Sentinel images offer a 10 meters resolution for the high-resolution image and 40 meters for the low-resolution image after a scaling by a factor of x4. This is lower than the 30 meters resolution of Landsat 8 RGB bands, offering the best chances at downscaling them</w:t>
      </w:r>
      <w:r w:rsidR="00F060AA">
        <w:t xml:space="preserve"> later</w:t>
      </w:r>
      <w:r>
        <w:t xml:space="preserve">. </w:t>
      </w:r>
    </w:p>
    <w:p w14:paraId="3A8FB25F" w14:textId="77777777" w:rsidR="00296EE6" w:rsidRDefault="00296EE6" w:rsidP="0059054C">
      <w:pPr>
        <w:pStyle w:val="Heading3"/>
        <w:rPr>
          <w:lang w:val="en-US"/>
        </w:rPr>
      </w:pPr>
      <w:bookmarkStart w:id="17" w:name="_Toc49165199"/>
      <w:r>
        <w:rPr>
          <w:lang w:val="en-US"/>
        </w:rPr>
        <w:t xml:space="preserve">Downloading the base images using Google Earth </w:t>
      </w:r>
      <w:r w:rsidRPr="00D36947">
        <w:rPr>
          <w:lang w:val="en-US"/>
        </w:rPr>
        <w:t>Engine (GEE)</w:t>
      </w:r>
      <w:bookmarkEnd w:id="17"/>
    </w:p>
    <w:p w14:paraId="35BAB5A3" w14:textId="77777777" w:rsidR="00296EE6" w:rsidRDefault="00296EE6" w:rsidP="00315A32">
      <w:r>
        <w:t xml:space="preserve">A total of 87 images where downloaded from GEE </w:t>
      </w:r>
      <w:r>
        <w:rPr>
          <w:rStyle w:val="FootnoteReference"/>
        </w:rPr>
        <w:footnoteReference w:id="3"/>
      </w:r>
      <w:r>
        <w:t>. The process was partially manual as I wanted to ensure the quality of the images. Indeed, despite the use of filters for cloudiness and missing/defective/saturated pixels, some images were still very cloudy or missing a lot of pixels. Secondly, to maximize the diversity of objects the neural network would be trained on, I selected images on land from every populated continent and obtained a large variety of scenes.</w:t>
      </w:r>
      <w:r>
        <w:rPr>
          <w:rStyle w:val="FootnoteReference"/>
        </w:rPr>
        <w:footnoteReference w:id="4"/>
      </w:r>
      <w:r>
        <w:t xml:space="preserve"> Most of the images have a dimension of 10980*10980, which approximately corresponds to 12’000 km</w:t>
      </w:r>
      <w:r>
        <w:rPr>
          <w:vertAlign w:val="superscript"/>
        </w:rPr>
        <w:t>2</w:t>
      </w:r>
      <w:r>
        <w:t xml:space="preserve"> tiles. </w:t>
      </w:r>
    </w:p>
    <w:p w14:paraId="56D700DC" w14:textId="77777777" w:rsidR="00296EE6" w:rsidRDefault="00296EE6" w:rsidP="0059054C">
      <w:pPr>
        <w:pStyle w:val="Heading3"/>
        <w:rPr>
          <w:lang w:val="en-US"/>
        </w:rPr>
      </w:pPr>
      <w:bookmarkStart w:id="18" w:name="_Toc49165200"/>
      <w:r>
        <w:rPr>
          <w:lang w:val="en-US"/>
        </w:rPr>
        <w:t>Generating the dataset</w:t>
      </w:r>
      <w:bookmarkEnd w:id="18"/>
    </w:p>
    <w:p w14:paraId="1148DF2D" w14:textId="6A2E0974" w:rsidR="00296EE6" w:rsidRDefault="00296EE6" w:rsidP="0059054C">
      <w:r>
        <w:t xml:space="preserve">Following the framework of ESRGAN </w:t>
      </w:r>
      <w:r w:rsidR="00856D87">
        <w:rPr>
          <w:rStyle w:val="FootnoteReference"/>
        </w:rPr>
        <w:fldChar w:fldCharType="begin" w:fldLock="1"/>
      </w:r>
      <w:r w:rsidR="00036812">
        <w:instrText>ADDIN CSL_CITATION {"citationItems":[{"id":"ITEM-1","itemData":{"DOI":"10.1007/978-3-030-11021-5_5","ISBN":"9783030110208","ISSN":"16113349","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region 3) with the best perceptual index. The code is available at https://github.com/xinntao/ESRGAN.","author":[{"dropping-particle":"","family":"Wang","given":"Xintao","non-dropping-particle":"","parse-names":false,"suffix":""},{"dropping-particle":"","family":"Yu","given":"Ke","non-dropping-particle":"","parse-names":false,"suffix":""},{"dropping-particle":"","family":"Wu","given":"Shixiang","non-dropping-particle":"","parse-names":false,"suffix":""},{"dropping-particle":"","family":"Gu","given":"Jinjin","non-dropping-particle":"","parse-names":false,"suffix":""},{"dropping-particle":"","family":"Liu","given":"Yihao","non-dropping-particle":"","parse-names":false,"suffix":""},{"dropping-particle":"","family":"Dong","given":"Chao","non-dropping-particle":"","parse-names":false,"suffix":""},{"dropping-particle":"","family":"Qiao","given":"Yu","non-dropping-particle":"","parse-names":false,"suffix":""},{"dropping-particle":"","family":"Loy","given":"Chen Change","non-dropping-particle":"","parse-names":false,"suffix":""}],"container-title":"Lecture Notes in Computer Science (including subseries Lecture Notes in Artificial Intelligence and Lecture Notes in Bioinformatics)","id":"ITEM-1","issued":{"date-parts":[["2019"]]},"page":"63-79","title":"ESRGAN: Enhanced super-resolution generative adversarial networks","type":"article-journal","volume":"11133 LNCS"},"uris":["http://www.mendeley.com/documents/?uuid=a393f27b-2827-451b-92ea-f7ce5812d7f9"]}],"mendeley":{"formattedCitation":"(X. Wang et al., 2019)","plainTextFormattedCitation":"(X. Wang et al., 2019)","previouslyFormattedCitation":"(X. Wang et al., 2019)"},"properties":{"noteIndex":0},"schema":"https://github.com/citation-style-language/schema/raw/master/csl-citation.json"}</w:instrText>
      </w:r>
      <w:r w:rsidR="00856D87">
        <w:rPr>
          <w:rStyle w:val="FootnoteReference"/>
        </w:rPr>
        <w:fldChar w:fldCharType="separate"/>
      </w:r>
      <w:r w:rsidR="0018372B" w:rsidRPr="0018372B">
        <w:rPr>
          <w:noProof/>
        </w:rPr>
        <w:t>(X. Wang et al., 2019)</w:t>
      </w:r>
      <w:r w:rsidR="00856D87">
        <w:rPr>
          <w:rStyle w:val="FootnoteReference"/>
        </w:rPr>
        <w:fldChar w:fldCharType="end"/>
      </w:r>
      <w:r>
        <w:t xml:space="preserve">, SRGAN </w:t>
      </w:r>
      <w:r w:rsidR="00856D87">
        <w:rPr>
          <w:rStyle w:val="FootnoteReference"/>
        </w:rPr>
        <w:fldChar w:fldCharType="begin" w:fldLock="1"/>
      </w:r>
      <w:r w:rsidR="00036812">
        <w:instrText>ADDIN CSL_CITATION {"citationItems":[{"id":"ITEM-1","itemData":{"DOI":"10.1109/CVPR.2017.19","ISBN":"9781538604571","abstract":"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author":[{"dropping-particle":"","family":"Ledig","given":"Christian","non-dropping-particle":"","parse-names":false,"suffix":""},{"dropping-particle":"","family":"Theis","given":"Lucas","non-dropping-particle":"","parse-names":false,"suffix":""},{"dropping-particle":"","family":"Huszár","given":"Ferenc","non-dropping-particle":"","parse-names":false,"suffix":""},{"dropping-particle":"","family":"Caballero","given":"Jose","non-dropping-particle":"","parse-names":false,"suffix":""},{"dropping-particle":"","family":"Cunningham","given":"Andrew","non-dropping-particle":"","parse-names":false,"suffix":""},{"dropping-particle":"","family":"Acosta","given":"Alejandro","non-dropping-particle":"","parse-names":false,"suffix":""},{"dropping-particle":"","family":"Aitken","given":"Andrew","non-dropping-particle":"","parse-names":false,"suffix":""},{"dropping-particle":"","family":"Tejani","given":"Alykhan","non-dropping-particle":"","parse-names":false,"suffix":""},{"dropping-particle":"","family":"Totz","given":"Johannes","non-dropping-particle":"","parse-names":false,"suffix":""},{"dropping-particle":"","family":"Wang","given":"Zehan","non-dropping-particle":"","parse-names":false,"suffix":""},{"dropping-particle":"","family":"Shi","given":"Wenzhe","non-dropping-particle":"","parse-names":false,"suffix":""}],"container-title":"Proceedings - 30th IEEE Conference on Computer Vision and Pattern Recognition, CVPR 2017","id":"ITEM-1","issued":{"date-parts":[["2017"]]},"page":"105-114","title":"Photo-realistic single image super-resolution using a generative adversarial network","type":"article-journal","volume":"2017-Janua"},"uris":["http://www.mendeley.com/documents/?uuid=edaa5cd9-3ae5-4250-8485-d6ebe144388e"]}],"mendeley":{"formattedCitation":"(Ledig et al., 2017)","plainTextFormattedCitation":"(Ledig et al., 2017)","previouslyFormattedCitation":"(Ledig et al., 2017)"},"properties":{"noteIndex":0},"schema":"https://github.com/citation-style-language/schema/raw/master/csl-citation.json"}</w:instrText>
      </w:r>
      <w:r w:rsidR="00856D87">
        <w:rPr>
          <w:rStyle w:val="FootnoteReference"/>
        </w:rPr>
        <w:fldChar w:fldCharType="separate"/>
      </w:r>
      <w:r w:rsidR="0018372B" w:rsidRPr="0018372B">
        <w:rPr>
          <w:noProof/>
        </w:rPr>
        <w:t>(Ledig et al., 2017)</w:t>
      </w:r>
      <w:r w:rsidR="00856D87">
        <w:rPr>
          <w:rStyle w:val="FootnoteReference"/>
        </w:rPr>
        <w:fldChar w:fldCharType="end"/>
      </w:r>
      <w:r>
        <w:t xml:space="preserve"> and the 2018 </w:t>
      </w:r>
      <w:r w:rsidRPr="0045473A">
        <w:t>Perceptual Image Restoration and Manipulation (PIRM)</w:t>
      </w:r>
      <w:r>
        <w:t xml:space="preserve"> Challenge </w:t>
      </w:r>
      <w:r w:rsidR="00856D87">
        <w:rPr>
          <w:rStyle w:val="FootnoteReference"/>
        </w:rPr>
        <w:fldChar w:fldCharType="begin" w:fldLock="1"/>
      </w:r>
      <w:r w:rsidR="00036812">
        <w:instrText>ADDIN CSL_CITATION {"citationItems":[{"id":"ITEM-1","itemData":{"DOI":"10.1007/978-3-030-11021-5_21","ISBN":"9783030110208","ISSN":"16113349","abstract":"This paper reports on the 2018 PIRM challenge on perceptual super-resolution (SR), held in conjunction with the Perceptual Image Restoration and Manipulation (PIRM) workshop at ECCV 2018. In contrast to previous SR challenges, our evaluation methodology jointly quantifies accuracy and perceptual quality, therefore enabling perceptual-driven methods to compete alongside algorithms that target PSNR maximization. Twenty-one participating teams introduced algorithms which well-improved upon the existing state-of-the-art methods in perceptual SR, as confirmed by a human opinion study. We also analyze popular image quality measures and draw conclusions regarding which of them correlates best with human opinion scores. We conclude with an analysis of the current trends in perceptual SR, as reflected from the leading submissions.","author":[{"dropping-particle":"","family":"Blau","given":"Yochai","non-dropping-particle":"","parse-names":false,"suffix":""},{"dropping-particle":"","family":"Mechrez","given":"Roey","non-dropping-particle":"","parse-names":false,"suffix":""},{"dropping-particle":"","family":"Timofte","given":"Radu","non-dropping-particle":"","parse-names":false,"suffix":""},{"dropping-particle":"","family":"Michaeli","given":"Tomer","non-dropping-particle":"","parse-names":false,"suffix":""},{"dropping-particle":"","family":"Zelnik-Manor","given":"Lihi","non-dropping-particle":"","parse-names":false,"suffix":""}],"id":"ITEM-1","issued":{"date-parts":[["2018"]]},"title":"The 2018 PIRM challenge on perceptual image super-resolution","type":"article-journal"},"uris":["http://www.mendeley.com/documents/?uuid=13c8131b-5662-46fc-84be-a64f30680400"]}],"mendeley":{"formattedCitation":"(Blau et al., 2018)","plainTextFormattedCitation":"(Blau et al., 2018)","previouslyFormattedCitation":"(Blau et al., 2018)"},"properties":{"noteIndex":0},"schema":"https://github.com/citation-style-language/schema/raw/master/csl-citation.json"}</w:instrText>
      </w:r>
      <w:r w:rsidR="00856D87">
        <w:rPr>
          <w:rStyle w:val="FootnoteReference"/>
        </w:rPr>
        <w:fldChar w:fldCharType="separate"/>
      </w:r>
      <w:r w:rsidR="00036812" w:rsidRPr="00036812">
        <w:rPr>
          <w:noProof/>
        </w:rPr>
        <w:t>(Blau et al., 2018)</w:t>
      </w:r>
      <w:r w:rsidR="00856D87">
        <w:rPr>
          <w:rStyle w:val="FootnoteReference"/>
        </w:rPr>
        <w:fldChar w:fldCharType="end"/>
      </w:r>
      <w:r>
        <w:t>, I wrote a MATLAB script</w:t>
      </w:r>
      <w:r>
        <w:rPr>
          <w:rStyle w:val="FootnoteReference"/>
        </w:rPr>
        <w:footnoteReference w:id="5"/>
      </w:r>
      <w:r>
        <w:t xml:space="preserve"> that takes the input images downloaded in the previous step and cuts them in tiles of the desired dimensions (in this case 480*480 pixels) to form the ground truth data. The low-resolution pairs are computed using the </w:t>
      </w:r>
      <w:proofErr w:type="spellStart"/>
      <w:r>
        <w:t>imresize</w:t>
      </w:r>
      <w:proofErr w:type="spellEnd"/>
      <w:r>
        <w:t xml:space="preserve"> function and a scale factor of 0.25 </w:t>
      </w:r>
      <w:r w:rsidRPr="00544637">
        <w:t>with b</w:t>
      </w:r>
      <w:r>
        <w:t xml:space="preserve">icubic interpolation as well as an anti-aliasing filter are used to downsample. </w:t>
      </w:r>
    </w:p>
    <w:p w14:paraId="33A6805D" w14:textId="19C7AB4E" w:rsidR="00296EE6" w:rsidRDefault="00296EE6" w:rsidP="0059054C">
      <w:r>
        <w:t xml:space="preserve">A total of 41’052 pairs were generated and then </w:t>
      </w:r>
      <w:r w:rsidR="00E767CC">
        <w:t>divided</w:t>
      </w:r>
      <w:r>
        <w:t xml:space="preserve"> in validation and training </w:t>
      </w:r>
      <w:r w:rsidR="00A2477F">
        <w:t>datasets</w:t>
      </w:r>
      <w:r>
        <w:t xml:space="preserve">. This was done by randomly extracting 8200 images from the respective GT and LR folders using the </w:t>
      </w:r>
      <w:proofErr w:type="spellStart"/>
      <w:r>
        <w:t>shuf</w:t>
      </w:r>
      <w:proofErr w:type="spellEnd"/>
      <w:r>
        <w:rPr>
          <w:rStyle w:val="FootnoteReference"/>
        </w:rPr>
        <w:footnoteReference w:id="6"/>
      </w:r>
      <w:r>
        <w:t xml:space="preserve"> command from the GNU Core Utilities. </w:t>
      </w:r>
    </w:p>
    <w:p w14:paraId="57699591" w14:textId="29253A68" w:rsidR="00C05F9C" w:rsidRDefault="00296EE6" w:rsidP="0059054C">
      <w:r>
        <w:lastRenderedPageBreak/>
        <w:t>Therefore, the dataset</w:t>
      </w:r>
      <w:r>
        <w:rPr>
          <w:rStyle w:val="FootnoteReference"/>
        </w:rPr>
        <w:footnoteReference w:id="7"/>
      </w:r>
      <w:r>
        <w:t xml:space="preserve"> used in this project is composed of two pairs of folders, one for training (32’852 images) and one for validation/testing (8’200 images). </w:t>
      </w:r>
    </w:p>
    <w:p w14:paraId="742F4FEF" w14:textId="77777777" w:rsidR="00296EE6" w:rsidRDefault="00296EE6" w:rsidP="0059054C">
      <w:pPr>
        <w:pStyle w:val="Heading2"/>
        <w:rPr>
          <w:lang w:val="en-US"/>
        </w:rPr>
      </w:pPr>
      <w:bookmarkStart w:id="19" w:name="_Toc49165201"/>
      <w:r>
        <w:rPr>
          <w:lang w:val="en-US"/>
        </w:rPr>
        <w:t>Training</w:t>
      </w:r>
      <w:bookmarkEnd w:id="19"/>
    </w:p>
    <w:p w14:paraId="561A78A3" w14:textId="22E5B335" w:rsidR="00296EE6" w:rsidRDefault="00296EE6" w:rsidP="0059054C">
      <w:r>
        <w:t xml:space="preserve">In order to assess the ability of GANs to downscale satellite images, I chose state-of-the-art, and winner of the PIRM  2018 Challenge </w:t>
      </w:r>
      <w:r w:rsidR="00856D87">
        <w:rPr>
          <w:rStyle w:val="FootnoteReference"/>
        </w:rPr>
        <w:fldChar w:fldCharType="begin" w:fldLock="1"/>
      </w:r>
      <w:r w:rsidR="00036812">
        <w:instrText>ADDIN CSL_CITATION {"citationItems":[{"id":"ITEM-1","itemData":{"DOI":"10.1007/978-3-030-11021-5_21","ISBN":"9783030110208","ISSN":"16113349","abstract":"This paper reports on the 2018 PIRM challenge on perceptual super-resolution (SR), held in conjunction with the Perceptual Image Restoration and Manipulation (PIRM) workshop at ECCV 2018. In contrast to previous SR challenges, our evaluation methodology jointly quantifies accuracy and perceptual quality, therefore enabling perceptual-driven methods to compete alongside algorithms that target PSNR maximization. Twenty-one participating teams introduced algorithms which well-improved upon the existing state-of-the-art methods in perceptual SR, as confirmed by a human opinion study. We also analyze popular image quality measures and draw conclusions regarding which of them correlates best with human opinion scores. We conclude with an analysis of the current trends in perceptual SR, as reflected from the leading submissions.","author":[{"dropping-particle":"","family":"Blau","given":"Yochai","non-dropping-particle":"","parse-names":false,"suffix":""},{"dropping-particle":"","family":"Mechrez","given":"Roey","non-dropping-particle":"","parse-names":false,"suffix":""},{"dropping-particle":"","family":"Timofte","given":"Radu","non-dropping-particle":"","parse-names":false,"suffix":""},{"dropping-particle":"","family":"Michaeli","given":"Tomer","non-dropping-particle":"","parse-names":false,"suffix":""},{"dropping-particle":"","family":"Zelnik-Manor","given":"Lihi","non-dropping-particle":"","parse-names":false,"suffix":""}],"id":"ITEM-1","issued":{"date-parts":[["2018"]]},"title":"The 2018 PIRM challenge on perceptual image super-resolution","type":"article-journal"},"uris":["http://www.mendeley.com/documents/?uuid=13c8131b-5662-46fc-84be-a64f30680400"]}],"mendeley":{"formattedCitation":"(Blau et al., 2018)","plainTextFormattedCitation":"(Blau et al., 2018)","previouslyFormattedCitation":"(Blau et al., 2018)"},"properties":{"noteIndex":0},"schema":"https://github.com/citation-style-language/schema/raw/master/csl-citation.json"}</w:instrText>
      </w:r>
      <w:r w:rsidR="00856D87">
        <w:rPr>
          <w:rStyle w:val="FootnoteReference"/>
        </w:rPr>
        <w:fldChar w:fldCharType="separate"/>
      </w:r>
      <w:r w:rsidR="0018372B" w:rsidRPr="0018372B">
        <w:rPr>
          <w:noProof/>
        </w:rPr>
        <w:t>(Blau et al., 2018)</w:t>
      </w:r>
      <w:r w:rsidR="00856D87">
        <w:rPr>
          <w:rStyle w:val="FootnoteReference"/>
        </w:rPr>
        <w:fldChar w:fldCharType="end"/>
      </w:r>
      <w:r>
        <w:t xml:space="preserve"> with the best perceptual index, model of Wang et al. </w:t>
      </w:r>
      <w:r w:rsidR="00856D87" w:rsidRPr="001016B7">
        <w:rPr>
          <w:rStyle w:val="FootnoteReference"/>
          <w:vertAlign w:val="baseline"/>
        </w:rPr>
        <w:fldChar w:fldCharType="begin" w:fldLock="1"/>
      </w:r>
      <w:r w:rsidR="00036812" w:rsidRPr="001016B7">
        <w:instrText>ADDIN CSL_CITATION {"citationItems":[{"id":"ITEM-1","itemData":{"DOI":"10.1007/978-3-030-11021-5_5","ISBN":"9783030110208","ISSN":"16113349","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region 3) with the best perceptual index. The code is available at https://github.com/xinntao/ESRGAN.","author":[{"dropping-particle":"","family":"Wang","given":"Xintao","non-dropping-particle":"","parse-names":false,"suffix":""},{"dropping-particle":"","family":"Yu","given":"Ke","non-dropping-particle":"","parse-names":false,"suffix":""},{"dropping-particle":"","family":"Wu","given":"Shixiang","non-dropping-particle":"","parse-names":false,"suffix":""},{"dropping-particle":"","family":"Gu","given":"Jinjin","non-dropping-particle":"","parse-names":false,"suffix":""},{"dropping-particle":"","family":"Liu","given":"Yihao","non-dropping-particle":"","parse-names":false,"suffix":""},{"dropping-particle":"","family":"Dong","given":"Chao","non-dropping-particle":"","parse-names":false,"suffix":""},{"dropping-particle":"","family":"Qiao","given":"Yu","non-dropping-particle":"","parse-names":false,"suffix":""},{"dropping-particle":"","family":"Loy","given":"Chen Change","non-dropping-particle":"","parse-names":false,"suffix":""}],"container-title":"Lecture Notes in Computer Science (including subseries Lecture Notes in Artificial Intelligence and Lecture Notes in Bioinformatics)","id":"ITEM-1","issued":{"date-parts":[["2019"]]},"page":"63-79","title":"ESRGAN: Enhanced super-resolution generative adversarial networks","type":"article-journal","volume":"11133 LNCS"},"uris":["http://www.mendeley.com/documents/?uuid=a393f27b-2827-451b-92ea-f7ce5812d7f9"]}],"mendeley":{"formattedCitation":"(X. Wang et al., 2019)","manualFormatting":"(2019)","plainTextFormattedCitation":"(X. Wang et al., 2019)","previouslyFormattedCitation":"(X. Wang et al., 2019)"},"properties":{"noteIndex":0},"schema":"https://github.com/citation-style-language/schema/raw/master/csl-citation.json"}</w:instrText>
      </w:r>
      <w:r w:rsidR="00856D87" w:rsidRPr="001016B7">
        <w:rPr>
          <w:rStyle w:val="FootnoteReference"/>
          <w:vertAlign w:val="baseline"/>
        </w:rPr>
        <w:fldChar w:fldCharType="separate"/>
      </w:r>
      <w:r w:rsidR="00856D87" w:rsidRPr="001016B7">
        <w:rPr>
          <w:rStyle w:val="FootnoteReference"/>
          <w:noProof/>
          <w:vertAlign w:val="baseline"/>
        </w:rPr>
        <w:t>(2019)</w:t>
      </w:r>
      <w:r w:rsidR="00856D87" w:rsidRPr="001016B7">
        <w:rPr>
          <w:rStyle w:val="FootnoteReference"/>
          <w:vertAlign w:val="baseline"/>
        </w:rPr>
        <w:fldChar w:fldCharType="end"/>
      </w:r>
      <w:r>
        <w:t xml:space="preserve"> : ESRGAN. The complete code</w:t>
      </w:r>
      <w:r>
        <w:rPr>
          <w:rStyle w:val="FootnoteReference"/>
        </w:rPr>
        <w:footnoteReference w:id="8"/>
      </w:r>
      <w:r>
        <w:t xml:space="preserve"> was downloaded from GitHub but has recently been merged in a more complete image editing toolbox</w:t>
      </w:r>
      <w:r>
        <w:rPr>
          <w:rStyle w:val="FootnoteReference"/>
        </w:rPr>
        <w:footnoteReference w:id="9"/>
      </w:r>
      <w:r>
        <w:t xml:space="preserve">. However, the experiments in this project were only performed with the old version of the code for continuity. </w:t>
      </w:r>
    </w:p>
    <w:p w14:paraId="0AD1FC5A" w14:textId="34F11EFD" w:rsidR="00C97F56" w:rsidRDefault="00C97F56" w:rsidP="00C97F56">
      <w:pPr>
        <w:pStyle w:val="Heading3"/>
      </w:pPr>
      <w:bookmarkStart w:id="20" w:name="_Toc49165202"/>
      <w:r>
        <w:t>ESRGAN</w:t>
      </w:r>
      <w:bookmarkEnd w:id="20"/>
    </w:p>
    <w:p w14:paraId="22581F0F" w14:textId="411EA3CF" w:rsidR="003A1EFB" w:rsidRPr="00A571F0" w:rsidRDefault="00E611C6" w:rsidP="00C97F56">
      <w:r w:rsidRPr="00A571F0">
        <w:t xml:space="preserve">The </w:t>
      </w:r>
      <w:r w:rsidR="00A571F0" w:rsidRPr="00A571F0">
        <w:t>network architecture used i</w:t>
      </w:r>
      <w:r w:rsidR="00A571F0">
        <w:t xml:space="preserve">n this project is based on SRGAN </w:t>
      </w:r>
      <w:r w:rsidR="00A571F0">
        <w:fldChar w:fldCharType="begin" w:fldLock="1"/>
      </w:r>
      <w:r w:rsidR="00B54E0B">
        <w:instrText>ADDIN CSL_CITATION {"citationItems":[{"id":"ITEM-1","itemData":{"DOI":"10.1109/CVPR.2017.19","ISBN":"9781538604571","abstract":"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author":[{"dropping-particle":"","family":"Ledig","given":"Christian","non-dropping-particle":"","parse-names":false,"suffix":""},{"dropping-particle":"","family":"Theis","given":"Lucas","non-dropping-particle":"","parse-names":false,"suffix":""},{"dropping-particle":"","family":"Huszár","given":"Ferenc","non-dropping-particle":"","parse-names":false,"suffix":""},{"dropping-particle":"","family":"Caballero","given":"Jose","non-dropping-particle":"","parse-names":false,"suffix":""},{"dropping-particle":"","family":"Cunningham","given":"Andrew","non-dropping-particle":"","parse-names":false,"suffix":""},{"dropping-particle":"","family":"Acosta","given":"Alejandro","non-dropping-particle":"","parse-names":false,"suffix":""},{"dropping-particle":"","family":"Aitken","given":"Andrew","non-dropping-particle":"","parse-names":false,"suffix":""},{"dropping-particle":"","family":"Tejani","given":"Alykhan","non-dropping-particle":"","parse-names":false,"suffix":""},{"dropping-particle":"","family":"Totz","given":"Johannes","non-dropping-particle":"","parse-names":false,"suffix":""},{"dropping-particle":"","family":"Wang","given":"Zehan","non-dropping-particle":"","parse-names":false,"suffix":""},{"dropping-particle":"","family":"Shi","given":"Wenzhe","non-dropping-particle":"","parse-names":false,"suffix":""}],"container-title":"Proceedings - 30th IEEE Conference on Computer Vision and Pattern Recognition, CVPR 2017","id":"ITEM-1","issued":{"date-parts":[["2017"]]},"page":"105-114","title":"Photo-realistic single image super-resolution using a generative adversarial network","type":"article-journal","volume":"2017-Janua"},"uris":["http://www.mendeley.com/documents/?uuid=edaa5cd9-3ae5-4250-8485-d6ebe144388e"]}],"mendeley":{"formattedCitation":"(Ledig et al., 2017)","plainTextFormattedCitation":"(Ledig et al., 2017)","previouslyFormattedCitation":"(Ledig et al., 2017)"},"properties":{"noteIndex":0},"schema":"https://github.com/citation-style-language/schema/raw/master/csl-citation.json"}</w:instrText>
      </w:r>
      <w:r w:rsidR="00A571F0">
        <w:fldChar w:fldCharType="separate"/>
      </w:r>
      <w:r w:rsidR="00A571F0" w:rsidRPr="00A571F0">
        <w:rPr>
          <w:noProof/>
        </w:rPr>
        <w:t>(Ledig et al., 2017)</w:t>
      </w:r>
      <w:r w:rsidR="00A571F0">
        <w:fldChar w:fldCharType="end"/>
      </w:r>
      <w:r w:rsidR="00A571F0">
        <w:t xml:space="preserve"> </w:t>
      </w:r>
      <w:r w:rsidR="00E14597">
        <w:t xml:space="preserve">and improves upon it to further increase perceptual quality </w:t>
      </w:r>
      <w:r w:rsidR="00B54E0B">
        <w:fldChar w:fldCharType="begin" w:fldLock="1"/>
      </w:r>
      <w:r w:rsidR="004862A8">
        <w:instrText>ADDIN CSL_CITATION {"citationItems":[{"id":"ITEM-1","itemData":{"DOI":"10.1007/978-3-030-11021-5_5","ISBN":"9783030110208","ISSN":"16113349","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region 3) with the best perceptual index. The code is available at https://github.com/xinntao/ESRGAN.","author":[{"dropping-particle":"","family":"Wang","given":"Xintao","non-dropping-particle":"","parse-names":false,"suffix":""},{"dropping-particle":"","family":"Yu","given":"Ke","non-dropping-particle":"","parse-names":false,"suffix":""},{"dropping-particle":"","family":"Wu","given":"Shixiang","non-dropping-particle":"","parse-names":false,"suffix":""},{"dropping-particle":"","family":"Gu","given":"Jinjin","non-dropping-particle":"","parse-names":false,"suffix":""},{"dropping-particle":"","family":"Liu","given":"Yihao","non-dropping-particle":"","parse-names":false,"suffix":""},{"dropping-particle":"","family":"Dong","given":"Chao","non-dropping-particle":"","parse-names":false,"suffix":""},{"dropping-particle":"","family":"Qiao","given":"Yu","non-dropping-particle":"","parse-names":false,"suffix":""},{"dropping-particle":"","family":"Loy","given":"Chen Change","non-dropping-particle":"","parse-names":false,"suffix":""}],"container-title":"Lecture Notes in Computer Science (including subseries Lecture Notes in Artificial Intelligence and Lecture Notes in Bioinformatics)","id":"ITEM-1","issued":{"date-parts":[["2019"]]},"page":"63-79","title":"ESRGAN: Enhanced super-resolution generative adversarial networks","type":"article-journal","volume":"11133 LNCS"},"uris":["http://www.mendeley.com/documents/?uuid=a393f27b-2827-451b-92ea-f7ce5812d7f9"]}],"mendeley":{"formattedCitation":"(X. Wang et al., 2019)","plainTextFormattedCitation":"(X. Wang et al., 2019)","previouslyFormattedCitation":"(X. Wang et al., 2019)"},"properties":{"noteIndex":0},"schema":"https://github.com/citation-style-language/schema/raw/master/csl-citation.json"}</w:instrText>
      </w:r>
      <w:r w:rsidR="00B54E0B">
        <w:fldChar w:fldCharType="separate"/>
      </w:r>
      <w:r w:rsidR="00B54E0B" w:rsidRPr="00B54E0B">
        <w:rPr>
          <w:noProof/>
        </w:rPr>
        <w:t>(X. Wang et al., 2019)</w:t>
      </w:r>
      <w:r w:rsidR="00B54E0B">
        <w:fldChar w:fldCharType="end"/>
      </w:r>
      <w:r w:rsidR="0054456A">
        <w:t>.</w:t>
      </w:r>
      <w:r w:rsidR="00044D28">
        <w:t xml:space="preserve"> The general architecture of the generator is </w:t>
      </w:r>
      <w:r w:rsidR="005E1393">
        <w:t>presented</w:t>
      </w:r>
      <w:r w:rsidR="00044D28">
        <w:t xml:space="preserve"> o</w:t>
      </w:r>
      <w:r w:rsidR="005E1393">
        <w:t xml:space="preserve">n </w:t>
      </w:r>
      <w:r w:rsidR="005E1393">
        <w:fldChar w:fldCharType="begin"/>
      </w:r>
      <w:r w:rsidR="005E1393">
        <w:instrText xml:space="preserve"> REF _Ref49077925 \h </w:instrText>
      </w:r>
      <w:r w:rsidR="005E1393">
        <w:fldChar w:fldCharType="separate"/>
      </w:r>
      <w:r w:rsidR="001D6029">
        <w:t xml:space="preserve">Figure </w:t>
      </w:r>
      <w:r w:rsidR="001D6029">
        <w:rPr>
          <w:noProof/>
        </w:rPr>
        <w:t>2</w:t>
      </w:r>
      <w:r w:rsidR="005E1393">
        <w:fldChar w:fldCharType="end"/>
      </w:r>
      <w:r w:rsidR="006E34B6">
        <w:t xml:space="preserve"> and is based on the SRResNet</w:t>
      </w:r>
      <w:r w:rsidR="006570C8">
        <w:t xml:space="preserve"> </w:t>
      </w:r>
      <w:r w:rsidR="004862A8">
        <w:fldChar w:fldCharType="begin" w:fldLock="1"/>
      </w:r>
      <w:r w:rsidR="00A80938">
        <w:instrText>ADDIN CSL_CITATION {"citationItems":[{"id":"ITEM-1","itemData":{"DOI":"10.1109/CVPR.2017.19","ISBN":"9781538604571","abstract":"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author":[{"dropping-particle":"","family":"Ledig","given":"Christian","non-dropping-particle":"","parse-names":false,"suffix":""},{"dropping-particle":"","family":"Theis","given":"Lucas","non-dropping-particle":"","parse-names":false,"suffix":""},{"dropping-particle":"","family":"Huszár","given":"Ferenc","non-dropping-particle":"","parse-names":false,"suffix":""},{"dropping-particle":"","family":"Caballero","given":"Jose","non-dropping-particle":"","parse-names":false,"suffix":""},{"dropping-particle":"","family":"Cunningham","given":"Andrew","non-dropping-particle":"","parse-names":false,"suffix":""},{"dropping-particle":"","family":"Acosta","given":"Alejandro","non-dropping-particle":"","parse-names":false,"suffix":""},{"dropping-particle":"","family":"Aitken","given":"Andrew","non-dropping-particle":"","parse-names":false,"suffix":""},{"dropping-particle":"","family":"Tejani","given":"Alykhan","non-dropping-particle":"","parse-names":false,"suffix":""},{"dropping-particle":"","family":"Totz","given":"Johannes","non-dropping-particle":"","parse-names":false,"suffix":""},{"dropping-particle":"","family":"Wang","given":"Zehan","non-dropping-particle":"","parse-names":false,"suffix":""},{"dropping-particle":"","family":"Shi","given":"Wenzhe","non-dropping-particle":"","parse-names":false,"suffix":""}],"container-title":"Proceedings - 30th IEEE Conference on Computer Vision and Pattern Recognition, CVPR 2017","id":"ITEM-1","issued":{"date-parts":[["2017"]]},"page":"105-114","title":"Photo-realistic single image super-resolution using a generative adversarial network","type":"article-journal","volume":"2017-Janua"},"uris":["http://www.mendeley.com/documents/?uuid=edaa5cd9-3ae5-4250-8485-d6ebe144388e"]}],"mendeley":{"formattedCitation":"(Ledig et al., 2017)","plainTextFormattedCitation":"(Ledig et al., 2017)","previouslyFormattedCitation":"(Ledig et al., 2017)"},"properties":{"noteIndex":0},"schema":"https://github.com/citation-style-language/schema/raw/master/csl-citation.json"}</w:instrText>
      </w:r>
      <w:r w:rsidR="004862A8">
        <w:fldChar w:fldCharType="separate"/>
      </w:r>
      <w:r w:rsidR="004862A8" w:rsidRPr="004862A8">
        <w:rPr>
          <w:noProof/>
        </w:rPr>
        <w:t>(Ledig et al., 2017)</w:t>
      </w:r>
      <w:r w:rsidR="004862A8">
        <w:fldChar w:fldCharType="end"/>
      </w:r>
      <w:r w:rsidR="004862A8">
        <w:t>.</w:t>
      </w:r>
      <w:r w:rsidR="00785A1D">
        <w:t xml:space="preserve"> The</w:t>
      </w:r>
      <w:r w:rsidR="00827E9C">
        <w:t xml:space="preserve"> major part of the computation is done in the LR feature space </w:t>
      </w:r>
      <w:r w:rsidR="00F00599">
        <w:t>which</w:t>
      </w:r>
      <w:r w:rsidR="00794361">
        <w:t xml:space="preserve"> reduces </w:t>
      </w:r>
      <w:r w:rsidR="009D3F29">
        <w:t xml:space="preserve">computational complexity massively. The basic blocks are </w:t>
      </w:r>
      <w:r w:rsidR="00BA4B95">
        <w:t xml:space="preserve">illustrated in </w:t>
      </w:r>
      <w:r w:rsidR="00BA4B95">
        <w:fldChar w:fldCharType="begin"/>
      </w:r>
      <w:r w:rsidR="00BA4B95">
        <w:instrText xml:space="preserve"> REF _Ref49078264 \h </w:instrText>
      </w:r>
      <w:r w:rsidR="00BA4B95">
        <w:fldChar w:fldCharType="separate"/>
      </w:r>
      <w:r w:rsidR="001D6029">
        <w:t xml:space="preserve">Figure </w:t>
      </w:r>
      <w:r w:rsidR="001D6029">
        <w:rPr>
          <w:noProof/>
        </w:rPr>
        <w:t>3</w:t>
      </w:r>
      <w:r w:rsidR="00BA4B95">
        <w:fldChar w:fldCharType="end"/>
      </w:r>
      <w:r w:rsidR="00BA4B95">
        <w:t xml:space="preserve"> </w:t>
      </w:r>
      <w:r w:rsidR="00B60962">
        <w:t xml:space="preserve">and make </w:t>
      </w:r>
      <w:r w:rsidR="00CD3760">
        <w:t xml:space="preserve">use of dense </w:t>
      </w:r>
      <w:r w:rsidR="007D6E9A">
        <w:t xml:space="preserve">connections as well as </w:t>
      </w:r>
      <w:r w:rsidR="00A80938">
        <w:t>multi-level residual network (skip connections).</w:t>
      </w:r>
      <w:r w:rsidR="008362D3">
        <w:t xml:space="preserve"> The kernels used in th</w:t>
      </w:r>
      <w:r w:rsidR="00187F50">
        <w:t>is architecture</w:t>
      </w:r>
      <w:r w:rsidR="008362D3">
        <w:t xml:space="preserve"> are 3x3</w:t>
      </w:r>
      <w:r w:rsidR="00B7678C">
        <w:t xml:space="preserve"> </w:t>
      </w:r>
      <w:r w:rsidR="00A80938">
        <w:fldChar w:fldCharType="begin" w:fldLock="1"/>
      </w:r>
      <w:r w:rsidR="00E72C08">
        <w:instrText>ADDIN CSL_CITATION {"citationItems":[{"id":"ITEM-1","itemData":{"DOI":"10.1007/978-3-030-11021-5_5","ISBN":"9783030110208","ISSN":"16113349","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region 3) with the best perceptual index. The code is available at https://github.com/xinntao/ESRGAN.","author":[{"dropping-particle":"","family":"Wang","given":"Xintao","non-dropping-particle":"","parse-names":false,"suffix":""},{"dropping-particle":"","family":"Yu","given":"Ke","non-dropping-particle":"","parse-names":false,"suffix":""},{"dropping-particle":"","family":"Wu","given":"Shixiang","non-dropping-particle":"","parse-names":false,"suffix":""},{"dropping-particle":"","family":"Gu","given":"Jinjin","non-dropping-particle":"","parse-names":false,"suffix":""},{"dropping-particle":"","family":"Liu","given":"Yihao","non-dropping-particle":"","parse-names":false,"suffix":""},{"dropping-particle":"","family":"Dong","given":"Chao","non-dropping-particle":"","parse-names":false,"suffix":""},{"dropping-particle":"","family":"Qiao","given":"Yu","non-dropping-particle":"","parse-names":false,"suffix":""},{"dropping-particle":"","family":"Loy","given":"Chen Change","non-dropping-particle":"","parse-names":false,"suffix":""}],"container-title":"Lecture Notes in Computer Science (including subseries Lecture Notes in Artificial Intelligence and Lecture Notes in Bioinformatics)","id":"ITEM-1","issued":{"date-parts":[["2019"]]},"page":"63-79","title":"ESRGAN: Enhanced super-resolution generative adversarial networks","type":"article-journal","volume":"11133 LNCS"},"uris":["http://www.mendeley.com/documents/?uuid=a393f27b-2827-451b-92ea-f7ce5812d7f9"]}],"mendeley":{"formattedCitation":"(X. Wang et al., 2019)","plainTextFormattedCitation":"(X. Wang et al., 2019)","previouslyFormattedCitation":"(X. Wang et al., 2019)"},"properties":{"noteIndex":0},"schema":"https://github.com/citation-style-language/schema/raw/master/csl-citation.json"}</w:instrText>
      </w:r>
      <w:r w:rsidR="00A80938">
        <w:fldChar w:fldCharType="separate"/>
      </w:r>
      <w:r w:rsidR="00A80938" w:rsidRPr="00A80938">
        <w:rPr>
          <w:noProof/>
        </w:rPr>
        <w:t>(X. Wang et al., 2019)</w:t>
      </w:r>
      <w:r w:rsidR="00A80938">
        <w:fldChar w:fldCharType="end"/>
      </w:r>
      <w:r w:rsidR="00073ABD">
        <w:t xml:space="preserve"> </w:t>
      </w:r>
      <w:r w:rsidR="00B7678C">
        <w:t>.</w:t>
      </w:r>
    </w:p>
    <w:p w14:paraId="65792232" w14:textId="77777777" w:rsidR="00B54E0B" w:rsidRDefault="00141501" w:rsidP="00B54E0B">
      <w:pPr>
        <w:keepNext/>
      </w:pPr>
      <w:r>
        <w:rPr>
          <w:noProof/>
          <w:lang w:val="fr-CH"/>
        </w:rPr>
        <w:drawing>
          <wp:inline distT="0" distB="0" distL="0" distR="0" wp14:anchorId="7D51322B" wp14:editId="53DDAB3B">
            <wp:extent cx="5382260" cy="891540"/>
            <wp:effectExtent l="0" t="0" r="889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2260" cy="891540"/>
                    </a:xfrm>
                    <a:prstGeom prst="rect">
                      <a:avLst/>
                    </a:prstGeom>
                    <a:noFill/>
                    <a:ln>
                      <a:noFill/>
                    </a:ln>
                  </pic:spPr>
                </pic:pic>
              </a:graphicData>
            </a:graphic>
          </wp:inline>
        </w:drawing>
      </w:r>
    </w:p>
    <w:p w14:paraId="42A766CC" w14:textId="716FB5C7" w:rsidR="00CB0CDB" w:rsidRPr="00A571F0" w:rsidRDefault="00B54E0B" w:rsidP="00EB2677">
      <w:pPr>
        <w:pStyle w:val="Caption"/>
      </w:pPr>
      <w:bookmarkStart w:id="21" w:name="_Ref49077925"/>
      <w:bookmarkStart w:id="22" w:name="_Toc49107955"/>
      <w:bookmarkStart w:id="23" w:name="_Toc49108114"/>
      <w:r>
        <w:t xml:space="preserve">Figure </w:t>
      </w:r>
      <w:r>
        <w:fldChar w:fldCharType="begin"/>
      </w:r>
      <w:r>
        <w:instrText xml:space="preserve"> SEQ Figure \* ARABIC </w:instrText>
      </w:r>
      <w:r>
        <w:fldChar w:fldCharType="separate"/>
      </w:r>
      <w:r w:rsidR="001D6029">
        <w:rPr>
          <w:noProof/>
        </w:rPr>
        <w:t>2</w:t>
      </w:r>
      <w:r>
        <w:fldChar w:fldCharType="end"/>
      </w:r>
      <w:bookmarkEnd w:id="21"/>
      <w:r>
        <w:t xml:space="preserve"> : Representation of the architecture of the generator based on SRResNet. </w:t>
      </w:r>
      <w:r>
        <w:fldChar w:fldCharType="begin" w:fldLock="1"/>
      </w:r>
      <w:r w:rsidR="004862A8">
        <w:instrText>ADDIN CSL_CITATION {"citationItems":[{"id":"ITEM-1","itemData":{"DOI":"10.1007/978-3-030-11021-5_5","ISBN":"9783030110208","ISSN":"16113349","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region 3) with the best perceptual index. The code is available at https://github.com/xinntao/ESRGAN.","author":[{"dropping-particle":"","family":"Wang","given":"Xintao","non-dropping-particle":"","parse-names":false,"suffix":""},{"dropping-particle":"","family":"Yu","given":"Ke","non-dropping-particle":"","parse-names":false,"suffix":""},{"dropping-particle":"","family":"Wu","given":"Shixiang","non-dropping-particle":"","parse-names":false,"suffix":""},{"dropping-particle":"","family":"Gu","given":"Jinjin","non-dropping-particle":"","parse-names":false,"suffix":""},{"dropping-particle":"","family":"Liu","given":"Yihao","non-dropping-particle":"","parse-names":false,"suffix":""},{"dropping-particle":"","family":"Dong","given":"Chao","non-dropping-particle":"","parse-names":false,"suffix":""},{"dropping-particle":"","family":"Qiao","given":"Yu","non-dropping-particle":"","parse-names":false,"suffix":""},{"dropping-particle":"","family":"Loy","given":"Chen Change","non-dropping-particle":"","parse-names":false,"suffix":""}],"container-title":"Lecture Notes in Computer Science (including subseries Lecture Notes in Artificial Intelligence and Lecture Notes in Bioinformatics)","id":"ITEM-1","issued":{"date-parts":[["2019"]]},"page":"63-79","title":"ESRGAN: Enhanced super-resolution generative adversarial networks","type":"article-journal","volume":"11133 LNCS"},"uris":["http://www.mendeley.com/documents/?uuid=a393f27b-2827-451b-92ea-f7ce5812d7f9"]}],"mendeley":{"formattedCitation":"(X. Wang et al., 2019)","plainTextFormattedCitation":"(X. Wang et al., 2019)","previouslyFormattedCitation":"(X. Wang et al., 2019)"},"properties":{"noteIndex":0},"schema":"https://github.com/citation-style-language/schema/raw/master/csl-citation.json"}</w:instrText>
      </w:r>
      <w:r>
        <w:fldChar w:fldCharType="separate"/>
      </w:r>
      <w:r w:rsidRPr="00B54E0B">
        <w:rPr>
          <w:noProof/>
        </w:rPr>
        <w:t>(X. Wang et al., 2019)</w:t>
      </w:r>
      <w:bookmarkEnd w:id="22"/>
      <w:bookmarkEnd w:id="23"/>
      <w:r>
        <w:fldChar w:fldCharType="end"/>
      </w:r>
      <w:r w:rsidR="00F41C22">
        <w:rPr>
          <w:noProof/>
          <w:lang w:val="fr-CH"/>
        </w:rPr>
        <w:drawing>
          <wp:inline distT="0" distB="0" distL="0" distR="0" wp14:anchorId="6E24945E" wp14:editId="6FCBCC48">
            <wp:extent cx="5382260" cy="14928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82260" cy="1492885"/>
                    </a:xfrm>
                    <a:prstGeom prst="rect">
                      <a:avLst/>
                    </a:prstGeom>
                    <a:noFill/>
                    <a:ln>
                      <a:noFill/>
                    </a:ln>
                  </pic:spPr>
                </pic:pic>
              </a:graphicData>
            </a:graphic>
          </wp:inline>
        </w:drawing>
      </w:r>
      <w:bookmarkStart w:id="24" w:name="_Ref49078264"/>
      <w:bookmarkStart w:id="25" w:name="_Ref49078259"/>
      <w:bookmarkStart w:id="26" w:name="_Toc49107956"/>
      <w:bookmarkStart w:id="27" w:name="_Toc49108115"/>
      <w:r w:rsidR="00EB2677">
        <w:t xml:space="preserve">Figure </w:t>
      </w:r>
      <w:r w:rsidR="00EB2677">
        <w:fldChar w:fldCharType="begin"/>
      </w:r>
      <w:r w:rsidR="00EB2677">
        <w:instrText xml:space="preserve"> SEQ Figure \* ARABIC </w:instrText>
      </w:r>
      <w:r w:rsidR="00EB2677">
        <w:fldChar w:fldCharType="separate"/>
      </w:r>
      <w:r w:rsidR="001D6029">
        <w:rPr>
          <w:noProof/>
        </w:rPr>
        <w:t>3</w:t>
      </w:r>
      <w:r w:rsidR="00EB2677">
        <w:fldChar w:fldCharType="end"/>
      </w:r>
      <w:bookmarkEnd w:id="24"/>
      <w:r w:rsidR="00EB2677">
        <w:t xml:space="preserve"> : Representation of the Residual in Residual Dense Block used as basic blocks in SRResNet. </w:t>
      </w:r>
      <w:r w:rsidR="00EB2677">
        <w:fldChar w:fldCharType="begin" w:fldLock="1"/>
      </w:r>
      <w:r w:rsidR="004862A8">
        <w:instrText>ADDIN CSL_CITATION {"citationItems":[{"id":"ITEM-1","itemData":{"DOI":"10.1007/978-3-030-11021-5_5","ISBN":"9783030110208","ISSN":"16113349","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region 3) with the best perceptual index. The code is available at https://github.com/xinntao/ESRGAN.","author":[{"dropping-particle":"","family":"Wang","given":"Xintao","non-dropping-particle":"","parse-names":false,"suffix":""},{"dropping-particle":"","family":"Yu","given":"Ke","non-dropping-particle":"","parse-names":false,"suffix":""},{"dropping-particle":"","family":"Wu","given":"Shixiang","non-dropping-particle":"","parse-names":false,"suffix":""},{"dropping-particle":"","family":"Gu","given":"Jinjin","non-dropping-particle":"","parse-names":false,"suffix":""},{"dropping-particle":"","family":"Liu","given":"Yihao","non-dropping-particle":"","parse-names":false,"suffix":""},{"dropping-particle":"","family":"Dong","given":"Chao","non-dropping-particle":"","parse-names":false,"suffix":""},{"dropping-particle":"","family":"Qiao","given":"Yu","non-dropping-particle":"","parse-names":false,"suffix":""},{"dropping-particle":"","family":"Loy","given":"Chen Change","non-dropping-particle":"","parse-names":false,"suffix":""}],"container-title":"Lecture Notes in Computer Science (including subseries Lecture Notes in Artificial Intelligence and Lecture Notes in Bioinformatics)","id":"ITEM-1","issued":{"date-parts":[["2019"]]},"page":"63-79","title":"ESRGAN: Enhanced super-resolution generative adversarial networks","type":"article-journal","volume":"11133 LNCS"},"uris":["http://www.mendeley.com/documents/?uuid=a393f27b-2827-451b-92ea-f7ce5812d7f9"]}],"mendeley":{"formattedCitation":"(X. Wang et al., 2019)","plainTextFormattedCitation":"(X. Wang et al., 2019)","previouslyFormattedCitation":"(X. Wang et al., 2019)"},"properties":{"noteIndex":0},"schema":"https://github.com/citation-style-language/schema/raw/master/csl-citation.json"}</w:instrText>
      </w:r>
      <w:r w:rsidR="00EB2677">
        <w:fldChar w:fldCharType="separate"/>
      </w:r>
      <w:r w:rsidR="00EB2677" w:rsidRPr="00B54E0B">
        <w:rPr>
          <w:noProof/>
        </w:rPr>
        <w:t>(X. Wang et al., 2019)</w:t>
      </w:r>
      <w:bookmarkEnd w:id="26"/>
      <w:bookmarkEnd w:id="27"/>
      <w:r w:rsidR="00EB2677">
        <w:fldChar w:fldCharType="end"/>
      </w:r>
      <w:bookmarkEnd w:id="25"/>
    </w:p>
    <w:p w14:paraId="3C1F1F12" w14:textId="6377E0BE" w:rsidR="003A1EFB" w:rsidRPr="00A571F0" w:rsidRDefault="00CD7876" w:rsidP="00C97F56">
      <w:r>
        <w:lastRenderedPageBreak/>
        <w:t xml:space="preserve">The adversarial training is based </w:t>
      </w:r>
      <w:r w:rsidR="0025391C">
        <w:t xml:space="preserve">on a relativistic average </w:t>
      </w:r>
      <w:r w:rsidR="00CF7156">
        <w:t xml:space="preserve">GAN </w:t>
      </w:r>
      <w:r w:rsidR="00AF7843">
        <w:t>(</w:t>
      </w:r>
      <w:proofErr w:type="spellStart"/>
      <w:r w:rsidR="00AF7843">
        <w:t>RaGAN</w:t>
      </w:r>
      <w:proofErr w:type="spellEnd"/>
      <w:r w:rsidR="00AF7843">
        <w:t xml:space="preserve">) </w:t>
      </w:r>
      <w:r w:rsidR="007A4854">
        <w:t>that</w:t>
      </w:r>
      <w:r w:rsidR="006C07A2">
        <w:t xml:space="preserve"> speeds up the training considerably</w:t>
      </w:r>
      <w:r w:rsidR="003E00E0">
        <w:t xml:space="preserve">, </w:t>
      </w:r>
      <w:r w:rsidR="00F30F65">
        <w:t>while also stabilizing it compared to standard GANs</w:t>
      </w:r>
      <w:r w:rsidR="00E3340D">
        <w:t xml:space="preserve"> </w:t>
      </w:r>
      <w:r w:rsidR="00E72C08">
        <w:fldChar w:fldCharType="begin" w:fldLock="1"/>
      </w:r>
      <w:r w:rsidR="0022237C">
        <w:instrText>ADDIN CSL_CITATION {"citationItems":[{"id":"ITEM-1","itemData":{"abstract":"In standard generative adversarial network (SGAN), the discriminator D estimates the probability that the input data is real. The generator G is trained to increase the probability that fake data is real. We argue that it should also simultaneously decrease the probability that real data is real because 1) this would account for a priori knowledge that half of the data in the mini-batch is fake, 2) this would be observed with divergence minimization, and 3) SGAN would be more similar to integral probability metric (IPM) GANs. We show that this property can be induced by using a “relativistic discriminator” which estimate the probability that the given real data is more realistic than a randomly sampled fake data. We also present a variant in which the discriminator estimate the probability that the given real data is more realistic than fake data, on average. We generalize both approaches to non-standard GAN loss functions and we refer to them respectively as Relativistic GANs (RGANs) and Relativistic average GANs (RaGANs). We show that IPM-based GANs are a subset of RGANs which use the identity function. Empirically, we observe that 1) RGANs and RaGANs are significantly more stable and generate higher quality data samples than their non-relativistic counterparts, 2) Standard RaGAN with gradient penalty generate data of better quality than WGAN-GP while only requiring a single discriminator update per generator update (reducing the time taken for reaching the state-of-the-art by 400%), and 3) RaGANs are able to generate plausible high resolutions images (256x256) from a very small sample (N=2011), while GAN and LSGAN cannot; these images are of significantly better quality than the ones generated by WGAN-GP and SGAN with spectral normalization. The code is freely available on https://github.com/AlexiaJM/RelativisticGAN.","author":[{"dropping-particle":"","family":"Jolicoeur-Martineau","given":"Alexia","non-dropping-particle":"","parse-names":false,"suffix":""}],"container-title":"7th International Conference on Learning Representations, ICLR 2019","id":"ITEM-1","issued":{"date-parts":[["2019"]]},"title":"The relativistic discriminator: A key element missing from standard GaN","type":"article-journal"},"uris":["http://www.mendeley.com/documents/?uuid=e4f26805-dc94-4bd9-991b-532ab0f1ff0d"]}],"mendeley":{"formattedCitation":"(Jolicoeur-Martineau, 2019)","plainTextFormattedCitation":"(Jolicoeur-Martineau, 2019)","previouslyFormattedCitation":"(Jolicoeur-Martineau, 2019)"},"properties":{"noteIndex":0},"schema":"https://github.com/citation-style-language/schema/raw/master/csl-citation.json"}</w:instrText>
      </w:r>
      <w:r w:rsidR="00E72C08">
        <w:fldChar w:fldCharType="separate"/>
      </w:r>
      <w:r w:rsidR="00E72C08" w:rsidRPr="00E72C08">
        <w:rPr>
          <w:noProof/>
        </w:rPr>
        <w:t>(Jolicoeur-Martineau, 2019)</w:t>
      </w:r>
      <w:r w:rsidR="00E72C08">
        <w:fldChar w:fldCharType="end"/>
      </w:r>
      <w:r w:rsidR="00B7678C">
        <w:t>.</w:t>
      </w:r>
    </w:p>
    <w:p w14:paraId="5092E5F2" w14:textId="77777777" w:rsidR="00296EE6" w:rsidRPr="00A571F0" w:rsidRDefault="00296EE6" w:rsidP="0059054C">
      <w:pPr>
        <w:pStyle w:val="Heading3"/>
        <w:rPr>
          <w:lang w:val="en-US"/>
        </w:rPr>
      </w:pPr>
      <w:bookmarkStart w:id="28" w:name="_Toc49165203"/>
      <w:r w:rsidRPr="00A571F0">
        <w:rPr>
          <w:lang w:val="en-US"/>
        </w:rPr>
        <w:t>Hardware and software setup</w:t>
      </w:r>
      <w:bookmarkEnd w:id="28"/>
    </w:p>
    <w:p w14:paraId="2E8C61DC" w14:textId="0C9295B2" w:rsidR="00296EE6" w:rsidRPr="00D2119B" w:rsidRDefault="00296EE6" w:rsidP="0059054C">
      <w:r w:rsidRPr="00D2119B">
        <w:t xml:space="preserve">The </w:t>
      </w:r>
      <w:r>
        <w:t>various experiments took place on the octopus</w:t>
      </w:r>
      <w:r>
        <w:rPr>
          <w:rStyle w:val="FootnoteReference"/>
        </w:rPr>
        <w:footnoteReference w:id="10"/>
      </w:r>
      <w:r>
        <w:t xml:space="preserve"> supercomputer of the Swiss Geocomputing Centre at the university of Lausanne. Depending on the availability of the nodes, the models were trained either on NVIDIA Titan X or NVIDIA V100 </w:t>
      </w:r>
      <w:proofErr w:type="spellStart"/>
      <w:r>
        <w:t>NVLink</w:t>
      </w:r>
      <w:proofErr w:type="spellEnd"/>
      <w:r>
        <w:t xml:space="preserve"> graphics processing unit. Software wise, the cluster uses CentOS 6.9 and the models were trained using python 3.7.4 and </w:t>
      </w:r>
      <w:r w:rsidR="00A53FBC">
        <w:t>CUDA</w:t>
      </w:r>
      <w:r>
        <w:t xml:space="preserve"> 9.0. GPU, multi-GPU parallelization was tried but not used as it </w:t>
      </w:r>
      <w:r w:rsidR="00F7611A">
        <w:t xml:space="preserve">did </w:t>
      </w:r>
      <w:r>
        <w:t>slow down the training.</w:t>
      </w:r>
    </w:p>
    <w:p w14:paraId="5A9312CE" w14:textId="77777777" w:rsidR="00296EE6" w:rsidRDefault="00296EE6" w:rsidP="0059054C">
      <w:pPr>
        <w:pStyle w:val="Heading3"/>
        <w:rPr>
          <w:lang w:val="en-US"/>
        </w:rPr>
      </w:pPr>
      <w:bookmarkStart w:id="29" w:name="_Toc49165204"/>
      <w:r w:rsidRPr="00A571F0">
        <w:rPr>
          <w:lang w:val="en-US"/>
        </w:rPr>
        <w:t xml:space="preserve">Training </w:t>
      </w:r>
      <w:r w:rsidRPr="00922365">
        <w:rPr>
          <w:lang w:val="en-US"/>
        </w:rPr>
        <w:t>p</w:t>
      </w:r>
      <w:r>
        <w:rPr>
          <w:lang w:val="en-US"/>
        </w:rPr>
        <w:t>rocess</w:t>
      </w:r>
      <w:bookmarkEnd w:id="29"/>
    </w:p>
    <w:p w14:paraId="57455987" w14:textId="340BF47D" w:rsidR="00296EE6" w:rsidRDefault="00296EE6" w:rsidP="0059054C">
      <w:r>
        <w:t>Due to instabilities and bugs in the code, the training process was less streamlined than expected. They caused most of the runs to not complete and the root of the problem is still not clear yet. Moreover, despite the possibility to set the desired number of iterations in the configuration training fil</w:t>
      </w:r>
      <w:r w:rsidR="006050EE">
        <w:t>e</w:t>
      </w:r>
      <w:r>
        <w:rPr>
          <w:rStyle w:val="FootnoteReference"/>
        </w:rPr>
        <w:footnoteReference w:id="11"/>
      </w:r>
      <w:r>
        <w:t xml:space="preserve"> the training systematically stopped at 400’000 iterations. The workaround used here was to set the learning rate accordingly to the end of the last run, and to use the final generator of the last run as the pretrained model for the next. </w:t>
      </w:r>
    </w:p>
    <w:p w14:paraId="7F66C85B" w14:textId="77398767" w:rsidR="00296EE6" w:rsidRDefault="00296EE6" w:rsidP="0059054C">
      <w:r w:rsidRPr="00E4475F">
        <w:t>For the final four models that will be presented in the</w:t>
      </w:r>
      <w:r w:rsidR="002E08BC">
        <w:t xml:space="preserve"> first section</w:t>
      </w:r>
      <w:r w:rsidR="008557D0">
        <w:t xml:space="preserve"> of the</w:t>
      </w:r>
      <w:r w:rsidRPr="00E4475F">
        <w:t xml:space="preserve"> results, a pretrained generator that successfully finished 400’000 iterations was used.</w:t>
      </w:r>
      <w:r w:rsidR="009A0E07">
        <w:t xml:space="preserve"> </w:t>
      </w:r>
      <w:r w:rsidR="005460D7">
        <w:t xml:space="preserve">In order to explore the </w:t>
      </w:r>
      <w:r w:rsidR="00BB1E96">
        <w:t xml:space="preserve">influence of training parameters I </w:t>
      </w:r>
      <w:r w:rsidR="00065D65">
        <w:t>used three different</w:t>
      </w:r>
      <w:r w:rsidR="009A73E6">
        <w:t xml:space="preserve"> batch size</w:t>
      </w:r>
      <w:r w:rsidR="00A11779">
        <w:t xml:space="preserve"> : </w:t>
      </w:r>
      <w:r w:rsidR="00821555">
        <w:t>8, 16, 32</w:t>
      </w:r>
      <w:r w:rsidR="00065D65">
        <w:t xml:space="preserve">; </w:t>
      </w:r>
      <w:r w:rsidR="00821555">
        <w:t>as well as</w:t>
      </w:r>
      <w:r w:rsidR="00C4254C">
        <w:t xml:space="preserve"> one model to </w:t>
      </w:r>
      <w:r w:rsidR="00065D65">
        <w:t xml:space="preserve">test the influence of </w:t>
      </w:r>
      <w:r w:rsidR="00821555">
        <w:t>ADAM</w:t>
      </w:r>
      <w:r w:rsidR="008A14CE">
        <w:t xml:space="preserve"> </w:t>
      </w:r>
      <w:r w:rsidR="00856D87">
        <w:rPr>
          <w:rStyle w:val="FootnoteReference"/>
        </w:rPr>
        <w:fldChar w:fldCharType="begin" w:fldLock="1"/>
      </w:r>
      <w:r w:rsidR="00036812">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1","issued":{"date-parts":[["2015","12","22"]]},"publisher":"International Conference on Learning Representations, ICLR","title":"Adam: A method for stochastic optimization","type":"paper-conference"},"uris":["http://www.mendeley.com/documents/?uuid=e1f2f240-7dd8-35fc-b6c8-304715592a7d"]}],"mendeley":{"formattedCitation":"(Kingma &amp; Ba, 2015)","plainTextFormattedCitation":"(Kingma &amp; Ba, 2015)","previouslyFormattedCitation":"(Kingma &amp; Ba, 2015)"},"properties":{"noteIndex":0},"schema":"https://github.com/citation-style-language/schema/raw/master/csl-citation.json"}</w:instrText>
      </w:r>
      <w:r w:rsidR="00856D87">
        <w:rPr>
          <w:rStyle w:val="FootnoteReference"/>
        </w:rPr>
        <w:fldChar w:fldCharType="separate"/>
      </w:r>
      <w:r w:rsidR="0018372B" w:rsidRPr="0018372B">
        <w:rPr>
          <w:bCs/>
          <w:noProof/>
        </w:rPr>
        <w:t>(Kingma &amp; Ba, 2015)</w:t>
      </w:r>
      <w:r w:rsidR="00856D87">
        <w:rPr>
          <w:rStyle w:val="FootnoteReference"/>
        </w:rPr>
        <w:fldChar w:fldCharType="end"/>
      </w:r>
      <w:r w:rsidR="00821555">
        <w:t xml:space="preserve"> </w:t>
      </w:r>
      <w:r w:rsidR="00A94D8F">
        <w:t>exponential</w:t>
      </w:r>
      <w:r w:rsidR="00821555">
        <w:t xml:space="preserve"> decay </w:t>
      </w:r>
      <w:r w:rsidR="00C4254C">
        <w:t>rate</w:t>
      </w:r>
      <w:r w:rsidR="00065D65">
        <w:t xml:space="preserve"> : beta1 was set to 0.</w:t>
      </w:r>
      <w:r w:rsidR="001F7A5B">
        <w:t>99</w:t>
      </w:r>
      <w:r w:rsidR="00FC1C7C">
        <w:t>,</w:t>
      </w:r>
      <w:r w:rsidR="00353DAF">
        <w:t xml:space="preserve"> </w:t>
      </w:r>
      <w:r w:rsidR="00A911A3">
        <w:t>for both the discriminator as well as the generator</w:t>
      </w:r>
      <w:r w:rsidR="00FC1C7C">
        <w:t xml:space="preserve">, </w:t>
      </w:r>
      <w:r w:rsidR="00353DAF">
        <w:t>instead of 0.9</w:t>
      </w:r>
      <w:r w:rsidR="00FC1C7C">
        <w:t>. It was planned to have more model</w:t>
      </w:r>
      <w:r w:rsidR="00590A6D">
        <w:t>s</w:t>
      </w:r>
      <w:r w:rsidR="00FC1C7C">
        <w:t xml:space="preserve"> trained for each </w:t>
      </w:r>
      <w:r w:rsidR="00FF763F">
        <w:t>parameter</w:t>
      </w:r>
      <w:r w:rsidR="00FC1C7C">
        <w:t xml:space="preserve"> </w:t>
      </w:r>
      <w:r w:rsidR="00590A6D">
        <w:t xml:space="preserve">change to obtain a better understanding </w:t>
      </w:r>
      <w:r w:rsidR="00155E66">
        <w:t xml:space="preserve">of the influence of these </w:t>
      </w:r>
      <w:r w:rsidR="0056264A">
        <w:t>on the performance.</w:t>
      </w:r>
      <w:r w:rsidR="00210B37">
        <w:t xml:space="preserve"> However, due to most of them failing to complete the training, only the </w:t>
      </w:r>
      <w:r w:rsidR="00584727">
        <w:t>performance of the four that completed the training is presented.</w:t>
      </w:r>
      <w:r w:rsidR="00155E66">
        <w:t xml:space="preserve"> </w:t>
      </w:r>
    </w:p>
    <w:p w14:paraId="0773F08F" w14:textId="65E99696" w:rsidR="00296EE6" w:rsidRDefault="00296EE6" w:rsidP="00226D24">
      <w:pPr>
        <w:pStyle w:val="Heading2"/>
      </w:pPr>
      <w:bookmarkStart w:id="30" w:name="_Toc49165205"/>
      <w:r>
        <w:t xml:space="preserve">Performance </w:t>
      </w:r>
      <w:r w:rsidRPr="00E076BE">
        <w:rPr>
          <w:lang w:val="en-US"/>
        </w:rPr>
        <w:t>evaluation</w:t>
      </w:r>
      <w:r>
        <w:t xml:space="preserve"> and </w:t>
      </w:r>
      <w:r w:rsidRPr="00E076BE">
        <w:rPr>
          <w:lang w:val="en-US"/>
        </w:rPr>
        <w:t>metrics</w:t>
      </w:r>
      <w:bookmarkEnd w:id="30"/>
    </w:p>
    <w:p w14:paraId="05E05181" w14:textId="37616A44" w:rsidR="00296EE6" w:rsidRPr="00977915" w:rsidRDefault="00296EE6" w:rsidP="0059054C">
      <w:r>
        <w:t>As is typically done in the field of SISR</w:t>
      </w:r>
      <w:r w:rsidR="0022237C">
        <w:t xml:space="preserve"> </w:t>
      </w:r>
      <w:r w:rsidR="00062998">
        <w:t xml:space="preserve">, </w:t>
      </w:r>
      <w:r>
        <w:t>I used PSNR and SSIM to measure the quality of the SR images</w:t>
      </w:r>
      <w:r w:rsidR="0022237C">
        <w:t xml:space="preserve"> </w:t>
      </w:r>
      <w:r w:rsidR="0022237C">
        <w:fldChar w:fldCharType="begin" w:fldLock="1"/>
      </w:r>
      <w:r w:rsidR="004106D5">
        <w:instrText>ADDIN CSL_CITATION {"citationItems":[{"id":"ITEM-1","itemData":{"DOI":"10.1109/CVPR.2017.19","ISBN":"9781538604571","abstract":"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author":[{"dropping-particle":"","family":"Ledig","given":"Christian","non-dropping-particle":"","parse-names":false,"suffix":""},{"dropping-particle":"","family":"Theis","given":"Lucas","non-dropping-particle":"","parse-names":false,"suffix":""},{"dropping-particle":"","family":"Huszár","given":"Ferenc","non-dropping-particle":"","parse-names":false,"suffix":""},{"dropping-particle":"","family":"Caballero","given":"Jose","non-dropping-particle":"","parse-names":false,"suffix":""},{"dropping-particle":"","family":"Cunningham","given":"Andrew","non-dropping-particle":"","parse-names":false,"suffix":""},{"dropping-particle":"","family":"Acosta","given":"Alejandro","non-dropping-particle":"","parse-names":false,"suffix":""},{"dropping-particle":"","family":"Aitken","given":"Andrew","non-dropping-particle":"","parse-names":false,"suffix":""},{"dropping-particle":"","family":"Tejani","given":"Alykhan","non-dropping-particle":"","parse-names":false,"suffix":""},{"dropping-particle":"","family":"Totz","given":"Johannes","non-dropping-particle":"","parse-names":false,"suffix":""},{"dropping-particle":"","family":"Wang","given":"Zehan","non-dropping-particle":"","parse-names":false,"suffix":""},{"dropping-particle":"","family":"Shi","given":"Wenzhe","non-dropping-particle":"","parse-names":false,"suffix":""}],"container-title":"Proceedings - 30th IEEE Conference on Computer Vision and Pattern Recognition, CVPR 2017","id":"ITEM-1","issued":{"date-parts":[["2017"]]},"page":"105-114","title":"Photo-realistic single image super-resolution using a generative adversarial network","type":"article-journal","volume":"2017-Janua"},"uris":["http://www.mendeley.com/documents/?uuid=edaa5cd9-3ae5-4250-8485-d6ebe144388e"]},{"id":"ITEM-2","itemData":{"DOI":"10.1007/978-3-030-11021-5_5","ISBN":"9783030110208","ISSN":"16113349","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region 3) with the best perceptual index. The code is available at https://github.com/xinntao/ESRGAN.","author":[{"dropping-particle":"","family":"Wang","given":"Xintao","non-dropping-particle":"","parse-names":false,"suffix":""},{"dropping-particle":"","family":"Yu","given":"Ke","non-dropping-particle":"","parse-names":false,"suffix":""},{"dropping-particle":"","family":"Wu","given":"Shixiang","non-dropping-particle":"","parse-names":false,"suffix":""},{"dropping-particle":"","family":"Gu","given":"Jinjin","non-dropping-particle":"","parse-names":false,"suffix":""},{"dropping-particle":"","family":"Liu","given":"Yihao","non-dropping-particle":"","parse-names":false,"suffix":""},{"dropping-particle":"","family":"Dong","given":"Chao","non-dropping-particle":"","parse-names":false,"suffix":""},{"dropping-particle":"","family":"Qiao","given":"Yu","non-dropping-particle":"","parse-names":false,"suffix":""},{"dropping-particle":"","family":"Loy","given":"Chen Change","non-dropping-particle":"","parse-names":false,"suffix":""}],"container-title":"Lecture Notes in Computer Science (including subseries Lecture Notes in Artificial Intelligence and Lecture Notes in Bioinformatics)","id":"ITEM-2","issued":{"date-parts":[["2019"]]},"page":"63-79","title":"ESRGAN: Enhanced super-resolution generative adversarial networks","type":"article-journal","volume":"11133 LNCS"},"uris":["http://www.mendeley.com/documents/?uuid=a393f27b-2827-451b-92ea-f7ce5812d7f9"]},{"id":"ITEM-3","itemData":{"DOI":"10.1016/j.neucom.2019.03.106","ISSN":"18728286","abstract":"Image super-resolution (SR) techniques improve various remote sensing applications by allowing for finer spatial details than those captured by the original acquisition sensors. Recent advances in deep learning bring a new opportunity for SR by learning the mapping from low to high resolution. The most used convolutional neural networks (CNN) based approaches are prone to excessive smoothing or blurring due to the optimization objective in mean squared error (MSE). Instead, generative adversarial network (GAN) based approaches can achieve more perceptually acceptable results. However, the preliminary design of GANs generator with simple direct- or skip-connection residual blocks compromises its SR potential. Emerging dense convolutional network (DenseNet) equipped with dense connections has shown a promising prospect in classification and super-resolution. An intuitive idea to introduce DenseNet into GAN is expected to boost SR performance. However, because convolutional kernels in the existing residual block are arranged into a one-dimensional flat structure, the formation of dense connections highly relies on skip connections (linking the current layer to all subsequent layers with a shortcut path). In order to increase connection density, the depth of the layer has to be accordingly expanded, which in turn results in training difficulties such as vanishing gradient and information propagation loss. To this end, this paper proposes an ultra-dense GAN (udGAN) for image SR, where we reform the internal layout of the residual block into a two-dimensional matrix topology. This topology can provide additional diagonal connections so that we can still accomplish enough pathways with fewer layers. In particular, the pathways are almost doubled compared to previous dense connections under the same number of layers. The achievable rich connections are flexibly adapted to the diversity of image content, thus leading to improved SR performance. Extensive experiments on public benchmark datasets and real-world satellite imagery show that our model outperforms state-of-the-art counterparts in both subjective and quantitative assessments, especially those related to perception.","author":[{"dropping-particle":"","family":"Wang","given":"Zhongyuan","non-dropping-particle":"","parse-names":false,"suffix":""},{"dropping-particle":"","family":"Jiang","given":"Kui","non-dropping-particle":"","parse-names":false,"suffix":""},{"dropping-particle":"","family":"Yi","given":"Peng","non-dropping-particle":"","parse-names":false,"suffix":""},{"dropping-particle":"","family":"Han","given":"Zhen","non-dropping-particle":"","parse-names":false,"suffix":""},{"dropping-particle":"","family":"He","given":"Zheng","non-dropping-particle":"","parse-names":false,"suffix":""}],"container-title":"Neurocomputing","id":"ITEM-3","issued":{"date-parts":[["2020"]]},"page":"328-337","publisher":"Elsevier B.V.","title":"Ultra-dense GAN for satellite imagery super-resolution","type":"article-journal","volume":"398"},"uris":["http://www.mendeley.com/documents/?uuid=d8210c44-3bc3-44cc-ab2c-b95283566cf1"]},{"id":"ITEM-4","itemData":{"DOI":"10.1109/ICCVW.2019.00423","ISBN":"9781728150239","abstract":"Most current super-resolution methods rely on low and high resolution image pairs to train a network in a fully supervised manner. However, such image pairs are not available in real-world applications. Instead of directly addressing this problem, most works employ the popular bicubic downsampling strategy to artificially generate a corresponding low resolution image. Unfortunately, this strategy introduces significant artifacts, removing natural sensor noise and other real-world characteristics. Super-resolution networks trained on such bicubic images therefore struggle to generalize to natural images. In this work, we propose an unsupervised approach for image super-resolution. Given only unpaired data, we learn to invert the effects of bicubic downsampling in order to restore the natural image characteristics present in the data. This allows us to generate realistic image pairs, faithfully reflecting the distribution of real-world images. Our super-resolution network can therefore be trained with direct pixel-wise supervision in the high resolution domain, while robustly generalizing to real input. We demonstrate the effectiveness of our approach in quantitative and qualitative experiments.","author":[{"dropping-particle":"","family":"Lugmayr","given":"Andreas","non-dropping-particle":"","parse-names":false,"suffix":""},{"dropping-particle":"","family":"Danelljan","given":"Martin","non-dropping-particle":"","parse-names":false,"suffix":""},{"dropping-particle":"","family":"Timofte","given":"Radu","non-dropping-particle":"","parse-names":false,"suffix":""}],"container-title":"Proceedings - 2019 International Conference on Computer Vision Workshop, ICCVW 2019","id":"ITEM-4","issued":{"date-parts":[["2019"]]},"page":"3408-3416","publisher":"IEEE","title":"Unsupervised Learning for real-world super-resolution","type":"article-journal"},"uris":["http://www.mendeley.com/documents/?uuid=b2965dff-b79d-4c17-891a-104f9c951635"]},{"id":"ITEM-5","itemData":{"DOI":"10.1109/TGRS.2018.2843525","ISSN":"01962892","abstract":"Super-resolution (SR) brings an excellent opportunity to improve a wide range of different remote sensing applications. SR techniques are concerned about increasing the image resolution while providing finer spatial details than those captured by the original acquisition instrument. Therefore, SR techniques are particularly useful to cope with the increasing demand remote sensing imaging applications requiring fine spatial resolution. Even though different machine learning paradigms have been successfully applied in SR, more research is required to improve the SR process without the need of external high-resolution (HR) training examples. This paper proposes a new convolutional generator model to super-resolve low-resolution (LR) remote sensing data from an unsupervised perspective. That is, the proposed generative network is able to initially learn relationships between the LR and HR domains throughout several convolutional, downsampling, batch normalization, and activation layers. Then, the data are symmetrically projected to the target resolution while guaranteeing a reconstruction constraint over the LR input image. An experimental comparison is conducted using 12 different unsupervised SR methods over different test images. Our experiments reveal the potential of the proposed approach to improve the resolution of remote sensing imagery.","author":[{"dropping-particle":"","family":"Haut","given":"Juan Mario","non-dropping-particle":"","parse-names":false,"suffix":""},{"dropping-particle":"","family":"Fernandez-Beltran","given":"Ruben","non-dropping-particle":"","parse-names":false,"suffix":""},{"dropping-particle":"","family":"Paoletti","given":"Mercedes E","non-dropping-particle":"","parse-names":false,"suffix":""},{"dropping-particle":"","family":"Plaza","given":"Javier","non-dropping-particle":"","parse-names":false,"suffix":""},{"dropping-particle":"","family":"Plaza","given":"Antonio","non-dropping-particle":"","parse-names":false,"suffix":""},{"dropping-particle":"","family":"Pla","given":"Filiberto","non-dropping-particle":"","parse-names":false,"suffix":""}],"container-title":"IEEE Transactions on Geoscience and Remote Sensing","id":"ITEM-5","issue":"11","issued":{"date-parts":[["2018"]]},"page":"6792-6810","title":"A new deep generative network for unsupervised remote sensing single-image super-resolution","type":"article-journal","volume":"56"},"uris":["http://www.mendeley.com/documents/?uuid=bbb19239-3660-34f9-bf70-e81e741b77d1"]},{"id":"ITEM-6","itemData":{"DOI":"10.1007/978-3-319-46475-6_25","ISBN":"9783319464749","ISSN":"16113349","abstract":"As a successful deep model applied in image super-resolution (SR), the Super-Resolution Convolutional Neural Network (SRCNN) [1,2] has demonstrated superior performance to the previous handcrafted models either in speed and restoration quality. However, the high computational cost still hinders it from practical usage that demands real-time performance (24 fps). In this paper, we aim at accelerating the current SRCNN, and propose a compact hourglass-shape CNN structure for faster and better SR. We re-design the SRCNN structure mainly in three aspects. First, we introduce a deconvolution layer at the end of the network, then the mapping is learned directly from the original low-resolution image (without interpolation) to the high-resolution one. Second, we reformulate the mapping layer by shrinking the input feature dimension before mapping and expanding back afterwards. Third, we adopt smaller filter sizes but more mapping layers. The proposed model achieves a speed up of more than 40 times with even superior restoration quality. Further, we present the parameter settings that can achieve real-time performance on a generic CPU while still maintaining good performance. A corresponding transfer strategy is also proposed for fast training and testing across different upscaling factors.","author":[{"dropping-particle":"","family":"Dong","given":"Chao","non-dropping-particle":"","parse-names":false,"suffix":""},{"dropping-particle":"","family":"Loy","given":"Chen Change","non-dropping-particle":"","parse-names":false,"suffix":""},{"dropping-particle":"","family":"Tang","given":"Xiaoou","non-dropping-particle":"","parse-names":false,"suffix":""}],"container-title":"Lecture Notes in Computer Science (including subseries Lecture Notes in Artificial Intelligence and Lecture Notes in Bioinformatics)","id":"ITEM-6","issued":{"date-parts":[["2016"]]},"page":"391-407","title":"Accelerating the super-resolution convolutional neural network","type":"paper-conference","volume":"9906 LNCS"},"uris":["http://www.mendeley.com/documents/?uuid=b4b29e82-6570-3d5f-8791-1b5b99cf861c"]},{"id":"ITEM-7","itemData":{"DOI":"10.1109/TPAMI.2015.2439281","ISSN":"01628828","PMID":"26761735","abstract":"We propose a deep learning method for single image super-resolution (SR). Our method directly learns an end-to-end mapping between the low/high-resolution images. The mapping is represented as a deep convolutional neural network (CNN) that takes the low-resolution image as the input and outputs the high-resolution one. We further show that traditional sparse-coding-based SR methods can also be viewed as a deep convolutional network. But unlike traditional methods that handle each component separately, our method jointly optimizes all layers. Our deep CNN has a lightweight structure, yet demonstrates state-of-the-art restoration quality, and achieves fast speed for practical on-line usage. We explore different network structures and parameter settings to achieve trade-offs between performance and speed. Moreover, we extend our network to cope with three color channels simultaneously, and show better overall reconstruction quality.","author":[{"dropping-particle":"","family":"Dong","given":"Chao","non-dropping-particle":"","parse-names":false,"suffix":""},{"dropping-particle":"","family":"Loy","given":"Chen Change","non-dropping-particle":"","parse-names":false,"suffix":""},{"dropping-particle":"","family":"He","given":"Kaiming","non-dropping-particle":"","parse-names":false,"suffix":""},{"dropping-particle":"","family":"Tang","given":"Xiaoou","non-dropping-particle":"","parse-names":false,"suffix":""}],"container-title":"IEEE Transactions on Pattern Analysis and Machine Intelligence","id":"ITEM-7","issue":"2","issued":{"date-parts":[["2016","2","1"]]},"page":"295-307","publisher":"IEEE Computer Society","title":"Image Super-Resolution Using Deep Convolutional Networks","type":"article-journal","volume":"38"},"uris":["http://www.mendeley.com/documents/?uuid=32ab0a33-101e-3656-a485-116e05e4c36f"]},{"id":"ITEM-8","itemData":{"DOI":"10.1109/CVPR.2016.182","ISBN":"9781467388504","ISSN":"10636919","abstract":"We present a highly accurate single-image superresolution (SR) method. Our method uses a very deep convolutional network inspired by VGG-net used for ImageNet classification [19]. We find increasing our network depth shows a significant improvement in accuracy. Our final model uses 20 weight layers. By cascading small filters many times in a deep network structure, contextual information over large image regions is exploited in an efficient way. With very deep networks, however, convergence speed becomes a critical issue during training. We propose a simple yet effective training procedure. We learn residuals only and use extremely high learning rates (104 times higher than SRCNN [6]) enabled by adjustable gradient clipping. Our proposed method performs better than existing methods in accuracy and visual improvements in our results are easily noticeable.","author":[{"dropping-particle":"","family":"Kim","given":"Jiwon","non-dropping-particle":"","parse-names":false,"suffix":""},{"dropping-particle":"","family":"Lee","given":"Jung Kwon","non-dropping-particle":"","parse-names":false,"suffix":""},{"dropping-particle":"","family":"Lee","given":"Kyoung Mu","non-dropping-particle":"","parse-names":false,"suffix":""}],"container-title":"Proceedings of the IEEE Computer Society Conference on Computer Vision and Pattern Recognition","id":"ITEM-8","issued":{"date-parts":[["2016","12","9"]]},"page":"1646-1654","publisher":"IEEE Computer Society","title":"Accurate image super-resolution using very deep convolutional networks","type":"paper-conference","volume":"2016-Decem"},"uris":["http://www.mendeley.com/documents/?uuid=184e949a-2488-37b2-a054-5d6b5d78b066"]},{"id":"ITEM-9","itemData":{"DOI":"10.1109/CVPR.2016.181","ISBN":"9781467388504","ISSN":"10636919","abstract":"We propose an image super-resolution method (SR) using a deeply-recursive convolutional network (DRCN). Our network has a very deep recursive layer (up to 16 recursions). Increasing recursion depth can improve performance without introducing new parameters for additional convolutions. Albeit advantages, learning a DRCN is very hard with a standard gradient descent method due to exploding/vanishing gradients. To ease the difficulty of training, we propose two extensions: recursive-supervision and skip-connection. Our method outperforms previous methods by a large margin.","author":[{"dropping-particle":"","family":"Kim","given":"Jiwon","non-dropping-particle":"","parse-names":false,"suffix":""},{"dropping-particle":"","family":"Lee","given":"Jung Kwon","non-dropping-particle":"","parse-names":false,"suffix":""},{"dropping-particle":"","family":"Lee","given":"Kyoung Mu","non-dropping-particle":"","parse-names":false,"suffix":""}],"container-title":"Proceedings of the IEEE Computer Society Conference on Computer Vision and Pattern Recognition","id":"ITEM-9","issued":{"date-parts":[["2016","12","9"]]},"page":"1637-1645","publisher":"IEEE Computer Society","title":"Deeply-recursive convolutional network for image super-resolution","type":"paper-conference","volume":"2016-December"},"uris":["http://www.mendeley.com/documents/?uuid=108cc1b6-167f-3ddb-bdd4-b0620aa8bd0d"]},{"id":"ITEM-10","itemData":{"abstract":"The feed-forward architectures of recently proposed deep super-resolution networks learn representations of low-resolution inputs, and the non-linear mapping from those to high-resolution output. However, this approach does not fully address the mutual dependencies of low- and high-resolution images. We propose Deep Back-Projection Networks (DBPN), that exploit iterative up- and down-sampling layers, providing an error feedback mechanism for projection errors at each stage. We construct mutually-connected up- and down-sampling stages each of which represents different types of image degradation and high-resolution components. We show that extending this idea to allow concatenation of features across up- and down-sampling stages (Dense DBPN) allows us to reconstruct further improve super-resolution, yielding superior results and in particular establishing new state of the art results for large scaling factors such as 8x across multiple data sets.","author":[{"dropping-particle":"","family":"Haris","given":"Muhammad","non-dropping-particle":"","parse-names":false,"suffix":""},{"dropping-particle":"","family":"Shakhnarovich","given":"Greg","non-dropping-particle":"","parse-names":false,"suffix":""},{"dropping-particle":"","family":"Ukita","given":"Norimichi","non-dropping-particle":"","parse-names":false,"suffix":""}],"container-title":"Proceedings of the IEEE Computer Society Conference on Computer Vision and Pattern Recognition","id":"ITEM-10","issued":{"date-parts":[["2018","3","7"]]},"page":"1664-1673","publisher":"IEEE Computer Society","title":"Deep Back-Projection Networks For Super-Resolution","type":"article-journal"},"uris":["http://www.mendeley.com/documents/?uuid=34120edf-7d0a-303e-969d-2fbae1698519"]},{"id":"ITEM-11","itemData":{"abstract":"Recent research on super-resolution has progressed with the development of deep convolutional neural networks (DCNN). In particular, residual learning techniques exhibit improved performance. In this paper, we develop an enhanced deep super-resolution network (EDSR) with performance exceeding those of current state-of-the-art SR methods. The significant performance improvement of our model is due to optimization by removing unnecessary modules in conventional residual networks. The performance is further improved by expanding the model size while we stabilize the training procedure. We also propose a new multi-scale deep super-resolution system (MDSR) and training method, which can reconstruct high-resolution images of different upscaling factors in a single model. The proposed methods show superior performance over the state-of-the-art methods on benchmark datasets and prove its excellence by winning the NTIRE2017 Super-Resolution Challenge.","author":[{"dropping-particle":"","family":"Lim","given":"Bee","non-dropping-particle":"","parse-names":false,"suffix":""},{"dropping-particle":"","family":"Son","given":"Sanghyun","non-dropping-particle":"","parse-names":false,"suffix":""},{"dropping-particle":"","family":"Kim","given":"Heewon","non-dropping-particle":"","parse-names":false,"suffix":""},{"dropping-particle":"","family":"Nah","given":"Seungjun","non-dropping-particle":"","parse-names":false,"suffix":""},{"dropping-particle":"","family":"Lee","given":"Kyoung Mu","non-dropping-particle":"","parse-names":false,"suffix":""}],"container-title":"IEEE Computer Society Conference on Computer Vision and Pattern Recognition Workshops","id":"ITEM-11","issued":{"date-parts":[["2017","7","10"]]},"page":"1132-1140","publisher":"IEEE Computer Society","title":"Enhanced Deep Residual Networks for Single Image Super-Resolution","type":"article-journal","volume":"2017-July"},"uris":["http://www.mendeley.com/documents/?uuid=8b5a91da-60f0-3027-95b7-5deadc03a5d3"]},{"id":"ITEM-12","itemData":{"abstract":"Deep convolutional neural networks demonstrate impressive results in the super-resolution domain. A series of studies concentrate on improving peak signal noise ratio (PSNR) by using much deeper layers, which are not friendly to constrained resources. Pursuing a trade-off between the restoration capacity and the simplicity of models is still non-trivial. Recent contributions are struggling to manually maximize this balance, while our work achieves the same goal automatically with neural architecture search. Specifically, we handle super-resolution with a multi-objective approach. We also propose an elastic search tactic at both micro and macro level, based on a hybrid controller that profits from evolutionary computation and reinforcement learning. Quantitative experiments help us to draw a conclusion that our generated models dominate most of the state-of-the-art methods with respect to the individual FLOPS.","author":[{"dropping-particle":"","family":"Chu","given":"Xiangxiang","non-dropping-particle":"","parse-names":false,"suffix":""},{"dropping-particle":"","family":"Zhang","given":"Bo","non-dropping-particle":"","parse-names":false,"suffix":""},{"dropping-particle":"","family":"Ma","given":"Hailong","non-dropping-particle":"","parse-names":false,"suffix":""},{"dropping-particle":"","family":"Xu","given":"Ruijun","non-dropping-particle":"","parse-names":false,"suffix":""},{"dropping-particle":"","family":"Li","given":"Qingyuan","non-dropping-particle":"","parse-names":false,"suffix":""}],"id":"ITEM-12","issued":{"date-parts":[["2019"]]},"title":"Fast, Accurate and Lightweight Super-Resolution with Neural Architecture Search","type":"article-journal"},"uris":["http://www.mendeley.com/documents/?uuid=d2f6dfe1-a4d4-416b-a310-73f95632c78f"]},{"id":"ITEM-13","itemData":{"DOI":"10.1109/ICCV.2017.514","ISBN":"9781538610329","ISSN":"15505499","abstract":"Recent studies have shown that the performance of single-image super-resolution methods can be significantly boosted by using deep convolutional neural networks. In this study, we present a novel single-image super-resolution method by introducing dense skip connections in a very deep network. In the proposed network, the feature maps of each layer are propagated into all subsequent layers, providing an effective way to combine the low-level features and high-level features to boost the reconstruction performance. In addition, the dense skip connections in the network enable short paths to be built directly from the output to each layer, alleviating the vanishing-gradient problem of very deep networks. Moreover, deconvolution layers are integrated into the network to learn the upsampling filters and to speedup the reconstruction process. Further, the proposed method substantially reduces the number of parameters, enhancing the computational efficiency. We evaluate the proposed method using images from four benchmark datasets and set a new state of the art.","author":[{"dropping-particle":"","family":"Tong","given":"Tong","non-dropping-particle":"","parse-names":false,"suffix":""},{"dropping-particle":"","family":"Li","given":"Gen","non-dropping-particle":"","parse-names":false,"suffix":""},{"dropping-particle":"","family":"Liu","given":"Xiejie","non-dropping-particle":"","parse-names":false,"suffix":""},{"dropping-particle":"","family":"Gao","given":"Qinquan","non-dropping-particle":"","parse-names":false,"suffix":""}],"container-title":"Proceedings of the IEEE International Conference on Computer Vision","id":"ITEM-13","issued":{"date-parts":[["2017"]]},"page":"4809-4817","title":"Image Super-Resolution Using Dense Skip Connections","type":"paper-conference","volume":"2017-Octob"},"uris":["http://www.mendeley.com/documents/?uuid=e9066b2a-1b77-3db5-b7cd-d32bd84819d5"]},{"id":"ITEM-14","itemData":{"DOI":"10.1016/j.dsp.2018.07.005","ISSN":"10512004","abstract":"The recent phenomenal interest in convolutional neural networks (CNNs) must have made it inevitable for the super-resolution (SR) community to explore its potential. The response has been immense and in the last four years, since the advent of the pioneering work, there appeared too many works not to warrant a comprehensive survey. This paper surveys the SR literature in the context of deep learning. We focus on the three important aspects of multimedia – namely image, video and multi-dimensions, especially depth maps. In each case, first relevant benchmarks are introduced in the form of datasets and state of the art SR methods, excluding deep learning. Next is a detailed analysis of the individual works, each including a short description of the method and a critique of the results with special reference to the benchmarking done. This is followed by minimum overall benchmarking in the form of comparison on some common dataset, while relying on the results reported in various works.","author":[{"dropping-particle":"","family":"Hayat","given":"Khizar","non-dropping-particle":"","parse-names":false,"suffix":""}],"container-title":"Digital Signal Processing: A Review Journal","id":"ITEM-14","issued":{"date-parts":[["2018"]]},"page":"198-217","publisher":"Elsevier Inc.","title":"Multimedia super-resolution via deep learning: A survey","type":"article-journal","volume":"81"},"uris":["http://www.mendeley.com/documents/?uuid=0c9e8bdb-f8df-47c5-8d07-a56717e25ea3"]},{"id":"ITEM-15","itemData":{"DOI":"10.1109/WACV.2018.00159","ISBN":"9781538648865","abstract":"Recent advances in Generative Adversarial Learning allow for new modalities of image super-resolution by learning low to high resolution mappings. In this paper we present our work using Generative Adversarial Networks (GANs) with applications to overhead and satellite imagery. We have experimented with several state-of-the-art architectures. We propose a GAN-based architecture using densely connected convolutional neural networks (DenseNets) to be able to super-resolve overhead imagery with a factor of up to 8x. We have also investigated resolution limits of these networks. We report results on several publicly available datasets, including SpaceNet data and IARPA Multi-View Stereo Challenge, and compare performance with other state-of-the-art architectures.","author":[{"dropping-particle":"","family":"Bosch","given":"Marc","non-dropping-particle":"","parse-names":false,"suffix":""},{"dropping-particle":"","family":"Gifford","given":"Christopher M.","non-dropping-particle":"","parse-names":false,"suffix":""},{"dropping-particle":"","family":"Rodriguez","given":"Pedro A.","non-dropping-particle":"","parse-names":false,"suffix":""}],"container-title":"Proceedings - 2018 IEEE Winter Conference on Applications of Computer Vision, WACV 2018","id":"ITEM-15","issued":{"date-parts":[["2018"]]},"page":"1414-1422","title":"Super-Resolution for Overhead Imagery Using DenseNets and Adversarial Learning","type":"article-journal","volume":"2018-Janua"},"uris":["http://www.mendeley.com/documents/?uuid=eec33387-eb16-4f36-a8df-8e7964cf95db"]}],"mendeley":{"formattedCitation":"(Bosch et al., 2018; Chu et al., 2019; Dong, Loy, He, et al., 2016; Dong, Loy, &amp; Tang, 2016; Haris et al., 2018; Haut et al., 2018; Hayat, 2018; Kim et al., 2016b, 2016c; Ledig et al., 2017; Lim et al., 2017; Lugmayr et al., 2019; Tong et al., 2017; X. Wang et al., 2019; Zhongyuan Wang et al., 2020)","plainTextFormattedCitation":"(Bosch et al., 2018; Chu et al., 2019; Dong, Loy, He, et al., 2016; Dong, Loy, &amp; Tang, 2016; Haris et al., 2018; Haut et al., 2018; Hayat, 2018; Kim et al., 2016b, 2016c; Ledig et al., 2017; Lim et al., 2017; Lugmayr et al., 2019; Tong et al., 2017; X. Wang et al., 2019; Zhongyuan Wang et al., 2020)","previouslyFormattedCitation":"(Bosch et al., 2018; Chu et al., 2019; Dong, Loy, He, et al., 2016; Dong, Loy, &amp; Tang, 2016; Haris et al., 2018; Haut et al., 2018; Hayat, 2018; Kim et al., 2016b, 2016c; Ledig et al., 2017; Lim et al., 2017; Lugmayr et al., 2019; Tong et al., 2017; X. Wang et al., 2019; Zhongyuan Wang et al., 2020)"},"properties":{"noteIndex":0},"schema":"https://github.com/citation-style-language/schema/raw/master/csl-citation.json"}</w:instrText>
      </w:r>
      <w:r w:rsidR="0022237C">
        <w:fldChar w:fldCharType="separate"/>
      </w:r>
      <w:r w:rsidR="004106D5" w:rsidRPr="004106D5">
        <w:rPr>
          <w:noProof/>
        </w:rPr>
        <w:t xml:space="preserve">(Bosch et al., 2018; Chu et al., 2019; Dong, Loy, He, et al., 2016; Dong, </w:t>
      </w:r>
      <w:r w:rsidR="004106D5" w:rsidRPr="004106D5">
        <w:rPr>
          <w:noProof/>
        </w:rPr>
        <w:lastRenderedPageBreak/>
        <w:t>Loy, &amp; Tang, 2016; Haris et al., 2018; Haut et al., 2018; Hayat, 2018; Kim et al., 2016b, 2016c; Ledig et al., 2017; Lim et al., 2017; Lugmayr et al., 2019; Tong et al., 2017; X. Wang et al., 2019; Zhongyuan Wang et al., 2020)</w:t>
      </w:r>
      <w:r w:rsidR="0022237C">
        <w:fldChar w:fldCharType="end"/>
      </w:r>
      <w:r w:rsidR="00977915">
        <w:t>.</w:t>
      </w:r>
      <w:r w:rsidRPr="00744A68">
        <w:t xml:space="preserve"> However, according to </w:t>
      </w:r>
      <w:r w:rsidRPr="00744A68">
        <w:rPr>
          <w:noProof/>
        </w:rPr>
        <w:t>Zhang, Isola, Efros, Shechtman, &amp; Wang</w:t>
      </w:r>
      <w:r w:rsidRPr="00744A68">
        <w:t xml:space="preserve"> (</w:t>
      </w:r>
      <w:r w:rsidR="00856D87">
        <w:rPr>
          <w:rStyle w:val="FootnoteReference"/>
        </w:rPr>
        <w:fldChar w:fldCharType="begin" w:fldLock="1"/>
      </w:r>
      <w:r w:rsidR="00036812" w:rsidRPr="00744A68">
        <w:instrText>ADDIN CSL_CITATION {"citationItems":[{"id":"ITEM-1","itemData":{"DOI":"10.1109/CVPR.2018.00068","ISBN":"9781538664209","ISSN":"10636919","abstract":"While it is nearly effortless for humans to quickly assess the perceptual similarity between two images, the underlying processes are thought to be quite complex. Despite this, the most widely used perceptual metrics today, such as PSNR and SSIM, are simple, shallow functions, and fail to account for many nuances of human perception. Recently, the deep learning community has found that features of the VGG network trained on ImageNet classification has been remarkably useful as a training loss for image synthesis. But how perceptual are these so-called 'perceptual losses'? What elements are critical for their success? To answer these questions, we introduce a new dataset of human perceptual similarity judgments. We systematically evaluate deep features across different architectures and tasks and compare them with classic metrics. We find that deep features outperform all previous metrics by large margins on our dataset. More surprisingly, this result is not restricted to ImageNet-trained VGG featur</w:instrText>
      </w:r>
      <w:r w:rsidR="00036812" w:rsidRPr="00052304">
        <w:rPr>
          <w:lang w:val="fr-CH"/>
        </w:rPr>
        <w:instrText>es, but holds across different d</w:instrText>
      </w:r>
      <w:r w:rsidR="00036812">
        <w:instrText>eep architectures and levels of supervision (supervised, self-supervised, or even unsupervised). Our results suggest that perceptual similarity is an emergent property shared across deep visual representations.","author":[{"dropping-particle":"","family":"Zhang","given":"Richard","non-dropping-particle":"","parse-names":false,"suffix":""},{"dropping-particle":"","family":"Isola","given":"Phillip","non-dropping-particle":"","parse-names":false,"suffix":""},{"dropping-particle":"","family":"Efros","given":"Alexei A.","non-dropping-particle":"","parse-names":false,"suffix":""},{"dropping-particle":"","family":"Shechtman","given":"Eli","non-dropping-particle":"","parse-names":false,"suffix":""},{"dropping-particle":"","family":"Wang","given":"Oliver","non-dropping-particle":"","parse-names":false,"suffix":""}],"container-title":"Proceedings of the IEEE Computer Society Conference on Computer Vision and Pattern Recognition","id":"ITEM-1","issue":"1","issued":{"date-parts":[["2018"]]},"page":"586-595","title":"The Unreasonable Effectiveness of Deep Features as a Perceptual Metric","type":"article-journal"},"uris":["http://www.mendeley.com/documents/?uuid=9bd07047-780d-4f9f-a848-d826fd68cadd"]}],"mendeley":{"formattedCitation":"(Zhang et al., 2018)","manualFormatting":"2018)","plainTextFormattedCitation":"(Zhang et al., 2018)","previouslyFormattedCitation":"(Zhang et al., 2018)"},"properties":{"noteIndex":0},"schema":"https://github.com/citation-style-language/schema/raw/master/csl-citation.json"}</w:instrText>
      </w:r>
      <w:r w:rsidR="00856D87">
        <w:rPr>
          <w:rStyle w:val="FootnoteReference"/>
        </w:rPr>
        <w:fldChar w:fldCharType="separate"/>
      </w:r>
      <w:r w:rsidR="00856D87">
        <w:rPr>
          <w:noProof/>
        </w:rPr>
        <w:t>2018)</w:t>
      </w:r>
      <w:r w:rsidR="00856D87">
        <w:rPr>
          <w:rStyle w:val="FootnoteReference"/>
        </w:rPr>
        <w:fldChar w:fldCharType="end"/>
      </w:r>
      <w:r>
        <w:t xml:space="preserve">, </w:t>
      </w:r>
      <w:r w:rsidR="00741E16">
        <w:t>both metrics</w:t>
      </w:r>
      <w:r>
        <w:t xml:space="preserve"> fail to evaluate the perceptual quality of images and as the network architecture is designed to maximize it in parallel of pixel-wise MSE.</w:t>
      </w:r>
      <w:r w:rsidR="009862B7">
        <w:t xml:space="preserve"> To</w:t>
      </w:r>
      <w:r>
        <w:t xml:space="preserve"> measure this performance as well, I added the </w:t>
      </w:r>
      <w:r w:rsidRPr="005D4E4F">
        <w:t>Learned Perceptual Image Patch Similarity</w:t>
      </w:r>
      <w:r>
        <w:t xml:space="preserve"> (LPIPS)</w:t>
      </w:r>
      <w:r>
        <w:rPr>
          <w:rStyle w:val="FootnoteReference"/>
        </w:rPr>
        <w:footnoteReference w:id="12"/>
      </w:r>
      <w:r w:rsidR="009862B7">
        <w:t xml:space="preserve"> </w:t>
      </w:r>
      <w:r w:rsidR="00856D87">
        <w:rPr>
          <w:rStyle w:val="FootnoteReference"/>
        </w:rPr>
        <w:fldChar w:fldCharType="begin" w:fldLock="1"/>
      </w:r>
      <w:r w:rsidR="00036812">
        <w:instrText>ADDIN CSL_CITATION {"citationItems":[{"id":"ITEM-1","itemData":{"DOI":"10.1109/CVPR.2018.00068","ISBN":"9781538664209","ISSN":"10636919","abstract":"While it is nearly effortless for humans to quickly assess the perceptual similarity between two images, the underlying processes are thought to be quite complex. Despite this, the most widely used perceptual metrics today, such as PSNR and SSIM, are simple, shallow functions, and fail to account for many nuances of human perception. Recently, the deep learning community has found that features of the VGG network trained on ImageNet classification has been remarkably useful as a training loss for image synthesis. But how perceptual are these so-called 'perceptual losses'? What elements are critical for their success? To answer these questions, we introduce a new dataset of human perceptual similarity judgments. We systematically evaluate deep features across different architectures and tasks and compare them with classic metrics. We find that deep features outperform all previous metrics by large margins on our dataset. More surprisingly, this result is not restricted to ImageNet-trained VGG features, but holds across different deep architectures and levels of supervision (supervised, self-supervised, or even unsupervised). Our results suggest that perceptual similarity is an emergent property shared across deep visual representations.","author":[{"dropping-particle":"","family":"Zhang","given":"Richard","non-dropping-particle":"","parse-names":false,"suffix":""},{"dropping-particle":"","family":"Isola","given":"Phillip","non-dropping-particle":"","parse-names":false,"suffix":""},{"dropping-particle":"","family":"Efros","given":"Alexei A.","non-dropping-particle":"","parse-names":false,"suffix":""},{"dropping-particle":"","family":"Shechtman","given":"Eli","non-dropping-particle":"","parse-names":false,"suffix":""},{"dropping-particle":"","family":"Wang","given":"Oliver","non-dropping-particle":"","parse-names":false,"suffix":""}],"container-title":"Proceedings of the IEEE Computer Society Conference on Computer Vision and Pattern Recognition","id":"ITEM-1","issue":"1","issued":{"date-parts":[["2018"]]},"page":"586-595","title":"The Unreasonable Effectiveness of Deep Features as a Perceptual Metric","type":"article-journal"},"uris":["http://www.mendeley.com/documents/?uuid=9bd07047-780d-4f9f-a848-d826fd68cadd"]}],"mendeley":{"formattedCitation":"(Zhang et al., 2018)","plainTextFormattedCitation":"(Zhang et al., 2018)","previouslyFormattedCitation":"(Zhang et al., 2018)"},"properties":{"noteIndex":0},"schema":"https://github.com/citation-style-language/schema/raw/master/csl-citation.json"}</w:instrText>
      </w:r>
      <w:r w:rsidR="00856D87">
        <w:rPr>
          <w:rStyle w:val="FootnoteReference"/>
        </w:rPr>
        <w:fldChar w:fldCharType="separate"/>
      </w:r>
      <w:r w:rsidR="0018372B" w:rsidRPr="0018372B">
        <w:rPr>
          <w:noProof/>
        </w:rPr>
        <w:t>(Zhang et al., 2018)</w:t>
      </w:r>
      <w:r w:rsidR="00856D87">
        <w:rPr>
          <w:rStyle w:val="FootnoteReference"/>
        </w:rPr>
        <w:fldChar w:fldCharType="end"/>
      </w:r>
      <w:r w:rsidR="00977915">
        <w:rPr>
          <w:rStyle w:val="FootnoteReference"/>
          <w:vertAlign w:val="baseline"/>
        </w:rPr>
        <w:t>.</w:t>
      </w:r>
    </w:p>
    <w:p w14:paraId="5202C002" w14:textId="0EA593A2" w:rsidR="004015C3" w:rsidRPr="005776B5" w:rsidRDefault="004015C3" w:rsidP="004015C3">
      <w:pPr>
        <w:rPr>
          <w:rFonts w:cs="Times New Roman"/>
        </w:rPr>
      </w:pPr>
      <w:r>
        <w:t>The PSNR (peak signal-to-noise ration) is derived from the mean square error (MSE). It has a range of [0, +</w:t>
      </w:r>
      <w:r>
        <w:rPr>
          <w:rFonts w:cs="Times New Roman"/>
        </w:rPr>
        <w:t>∞] measured in dB and higher is better</w:t>
      </w:r>
      <w:r>
        <w:rPr>
          <w:rFonts w:cs="Times New Roman"/>
        </w:rPr>
        <w:t xml:space="preserve"> </w:t>
      </w:r>
      <w:r>
        <w:rPr>
          <w:rFonts w:cs="Times New Roman"/>
        </w:rPr>
        <w:fldChar w:fldCharType="begin" w:fldLock="1"/>
      </w:r>
      <w:r>
        <w:rPr>
          <w:rFonts w:cs="Times New Roman"/>
        </w:rPr>
        <w:instrText>ADDIN CSL_CITATION {"citationItems":[{"id":"ITEM-1","itemData":{"DOI":"10.1049/el:20080522","ISSN":"00135194","abstract":"Experimental data are presented that clearly demonstrate the scope of application of peak signal-to-noise ratio (PSNR) as a video quality metric. It is shown that as long as the video content and the codec type are not changed, PSNR is a valid quality measure. However, when the content is changed, correlation between subjective quality and PSNR is highly reduced. Hence PSNR cannot be a reliable method for assessing the video quality across different video contents. © 2008 The Institution of Engineering and Technology.","author":[{"dropping-particle":"","family":"Huynh-Thu","given":"Q.","non-dropping-particle":"","parse-names":false,"suffix":""},{"dropping-particle":"","family":"Ghanbari","given":"M.","non-dropping-particle":"","parse-names":false,"suffix":""}],"container-title":"Electronics Letters","id":"ITEM-1","issue":"13","issued":{"date-parts":[["2008"]]},"page":"800-801","title":"Scope of validity of PSNR in image/video quality assessment","type":"article-journal","volume":"44"},"uris":["http://www.mendeley.com/documents/?uuid=f8fee9a1-d7fd-3c64-9c33-9c64e1c13c7e"]}],"mendeley":{"formattedCitation":"(Huynh-Thu &amp; Ghanbari, 2008)","plainTextFormattedCitation":"(Huynh-Thu &amp; Ghanbari, 2008)","previouslyFormattedCitation":"(Huynh-Thu &amp; Ghanbari, 2008)"},"properties":{"noteIndex":0},"schema":"https://github.com/citation-style-language/schema/raw/master/csl-citation.json"}</w:instrText>
      </w:r>
      <w:r>
        <w:rPr>
          <w:rFonts w:cs="Times New Roman"/>
        </w:rPr>
        <w:fldChar w:fldCharType="separate"/>
      </w:r>
      <w:r w:rsidRPr="004106D5">
        <w:rPr>
          <w:rFonts w:cs="Times New Roman"/>
          <w:noProof/>
        </w:rPr>
        <w:t>(Huynh-Thu &amp; Ghanbari, 2008)</w:t>
      </w:r>
      <w:r>
        <w:rPr>
          <w:rFonts w:cs="Times New Roman"/>
        </w:rPr>
        <w:fldChar w:fldCharType="end"/>
      </w:r>
      <w:r>
        <w:rPr>
          <w:rFonts w:cs="Times New Roman"/>
        </w:rPr>
        <w:t>. The SSIM (structural similarity) is a perception-based model that contrary to the PSNR measure relative error. It has a range of [-1, 1] and higher is better</w:t>
      </w:r>
      <w:r>
        <w:rPr>
          <w:rFonts w:cs="Times New Roman"/>
        </w:rPr>
        <w:t xml:space="preserve"> </w:t>
      </w:r>
      <w:r>
        <w:rPr>
          <w:rFonts w:cs="Times New Roman"/>
        </w:rPr>
        <w:fldChar w:fldCharType="begin" w:fldLock="1"/>
      </w:r>
      <w:r>
        <w:rPr>
          <w:rFonts w:cs="Times New Roman"/>
        </w:rPr>
        <w:instrText>ADDIN CSL_CITATION {"citationItems":[{"id":"ITEM-1","itemData":{"author":[{"dropping-particle":"","family":"Wang","given":"Zhou","non-dropping-particle":"","parse-names":false,"suffix":""},{"dropping-particle":"","family":"Wang","given":"Zhou","non-dropping-particle":"","parse-names":false,"suffix":""},{"dropping-particle":"","family":"Bovik","given":"Alan Conrad","non-dropping-particle":"","parse-names":false,"suffix":""},{"dropping-particle":"","family":"Sheikh","given":"Hamid Rahim","non-dropping-particle":"","parse-names":false,"suffix":""},{"dropping-particle":"","family":"Member","given":"Student","non-dropping-particle":"","parse-names":false,"suffix":""},{"dropping-particle":"","family":"Simoncelli","given":"Eero P.","non-dropping-particle":"","parse-names":false,"suffix":""},{"dropping-particle":"","family":"Member","given":"Senior","non-dropping-particle":"","parse-names":false,"suffix":""}],"container-title":"IEEE TRANSACTIONS ON IMAGE PROCESSING","id":"ITEM-1","issued":{"date-parts":[["2004"]]},"page":"600--612","title":"Image Quality Assessment: From Error Visibility to Structural Similarity","type":"article-journal","volume":"13"},"uris":["http://www.mendeley.com/documents/?uuid=4d1bff87-5e26-3da8-8bd5-d279b138e481"]}],"mendeley":{"formattedCitation":"(Zhou Wang et al., 2004)","plainTextFormattedCitation":"(Zhou Wang et al., 2004)","previouslyFormattedCitation":"(Zhou Wang et al., 2004)"},"properties":{"noteIndex":0},"schema":"https://github.com/citation-style-language/schema/raw/master/csl-citation.json"}</w:instrText>
      </w:r>
      <w:r>
        <w:rPr>
          <w:rFonts w:cs="Times New Roman"/>
        </w:rPr>
        <w:fldChar w:fldCharType="separate"/>
      </w:r>
      <w:r w:rsidRPr="004106D5">
        <w:rPr>
          <w:rFonts w:cs="Times New Roman"/>
          <w:noProof/>
        </w:rPr>
        <w:t>(Zhou Wang et al., 2004)</w:t>
      </w:r>
      <w:r>
        <w:rPr>
          <w:rFonts w:cs="Times New Roman"/>
        </w:rPr>
        <w:fldChar w:fldCharType="end"/>
      </w:r>
      <w:r>
        <w:rPr>
          <w:rFonts w:cs="Times New Roman"/>
        </w:rPr>
        <w:t xml:space="preserve">. The LPIPS (learned perceptual image patch similarity) is a deep </w:t>
      </w:r>
      <w:proofErr w:type="gramStart"/>
      <w:r>
        <w:rPr>
          <w:rFonts w:cs="Times New Roman"/>
        </w:rPr>
        <w:t>learning based</w:t>
      </w:r>
      <w:proofErr w:type="gramEnd"/>
      <w:r>
        <w:rPr>
          <w:rFonts w:cs="Times New Roman"/>
        </w:rPr>
        <w:t xml:space="preserve"> metrics that most closely represents human perception. It uses deep features map and has a range of [0, 1], where lower is better </w:t>
      </w:r>
      <w:r>
        <w:rPr>
          <w:rFonts w:cs="Times New Roman"/>
        </w:rPr>
        <w:fldChar w:fldCharType="begin" w:fldLock="1"/>
      </w:r>
      <w:r>
        <w:rPr>
          <w:rFonts w:cs="Times New Roman"/>
        </w:rPr>
        <w:instrText>ADDIN CSL_CITATION {"citationItems":[{"id":"ITEM-1","itemData":{"DOI":"10.1109/CVPR.2018.00068","ISBN":"9781538664209","ISSN":"10636919","abstract":"While it is nearly effortless for humans to quickly assess the perceptual similarity between two images, the underlying processes are thought to be quite complex. Despite this, the most widely used perceptual metrics today, such as PSNR and SSIM, are simple, shallow functions, and fail to account for many nuances of human perception. Recently, the deep learning community has found that features of the VGG network trained on ImageNet classification has been remarkably useful as a training loss for image synthesis. But how perceptual are these so-called 'perceptual losses'? What elements are critical for their success? To answer these questions, we introduce a new dataset of human perceptual similarity judgments. We systematically evaluate deep features across different architectures and tasks and compare them with classic metrics. We find that deep features outperform all previous metrics by large margins on our dataset. More surprisingly, this result is not restricted to ImageNet-trained VGG features, but holds across different deep architectures and levels of supervision (supervised, self-supervised, or even unsupervised). Our results suggest that perceptual similarity is an emergent property shared across deep visual representations.","author":[{"dropping-particle":"","family":"Zhang","given":"Richard","non-dropping-particle":"","parse-names":false,"suffix":""},{"dropping-particle":"","family":"Isola","given":"Phillip","non-dropping-particle":"","parse-names":false,"suffix":""},{"dropping-particle":"","family":"Efros","given":"Alexei A.","non-dropping-particle":"","parse-names":false,"suffix":""},{"dropping-particle":"","family":"Shechtman","given":"Eli","non-dropping-particle":"","parse-names":false,"suffix":""},{"dropping-particle":"","family":"Wang","given":"Oliver","non-dropping-particle":"","parse-names":false,"suffix":""}],"container-title":"Proceedings of the IEEE Computer Society Conference on Computer Vision and Pattern Recognition","id":"ITEM-1","issue":"1","issued":{"date-parts":[["2018"]]},"page":"586-595","title":"The Unreasonable Effectiveness of Deep Features as a Perceptual Metric","type":"article-journal"},"uris":["http://www.mendeley.com/documents/?uuid=9bd07047-780d-4f9f-a848-d826fd68cadd"]}],"mendeley":{"formattedCitation":"(Zhang et al., 2018)","plainTextFormattedCitation":"(Zhang et al., 2018)","previouslyFormattedCitation":"(Zhang et al., 2018)"},"properties":{"noteIndex":0},"schema":"https://github.com/citation-style-language/schema/raw/master/csl-citation.json"}</w:instrText>
      </w:r>
      <w:r>
        <w:rPr>
          <w:rFonts w:cs="Times New Roman"/>
        </w:rPr>
        <w:fldChar w:fldCharType="separate"/>
      </w:r>
      <w:r w:rsidRPr="004E683B">
        <w:rPr>
          <w:rFonts w:cs="Times New Roman"/>
          <w:noProof/>
        </w:rPr>
        <w:t>(Zhang et al., 2018)</w:t>
      </w:r>
      <w:r>
        <w:rPr>
          <w:rFonts w:cs="Times New Roman"/>
        </w:rPr>
        <w:fldChar w:fldCharType="end"/>
      </w:r>
      <w:r>
        <w:rPr>
          <w:rFonts w:cs="Times New Roman"/>
        </w:rPr>
        <w:t xml:space="preserve"> </w:t>
      </w:r>
      <w:r>
        <w:rPr>
          <w:rFonts w:cs="Times New Roman"/>
        </w:rPr>
        <w:t>.</w:t>
      </w:r>
    </w:p>
    <w:p w14:paraId="5EAB5E58" w14:textId="128ED059" w:rsidR="00296EE6" w:rsidRDefault="00296EE6" w:rsidP="0059054C">
      <w:pPr>
        <w:pStyle w:val="Heading2"/>
        <w:rPr>
          <w:lang w:val="en-US"/>
        </w:rPr>
      </w:pPr>
      <w:bookmarkStart w:id="31" w:name="_Toc49165206"/>
      <w:r>
        <w:rPr>
          <w:lang w:val="en-US"/>
        </w:rPr>
        <w:t>Testing on Landsat 8 images</w:t>
      </w:r>
      <w:bookmarkEnd w:id="31"/>
    </w:p>
    <w:p w14:paraId="6F4F4AEE" w14:textId="6FBB8C3E" w:rsidR="00296EE6" w:rsidRDefault="00296EE6" w:rsidP="0059054C">
      <w:r>
        <w:t>Finally, to challenge the performance of the specifically trained model with real world data, I downscaled Landsat 8 Surface Reflectance Tier 1 images. The images were downloaded from GEE</w:t>
      </w:r>
      <w:r>
        <w:rPr>
          <w:rStyle w:val="FootnoteReference"/>
        </w:rPr>
        <w:footnoteReference w:id="13"/>
      </w:r>
      <w:r>
        <w:t xml:space="preserve"> and then split using the MATLAB script </w:t>
      </w:r>
      <w:r w:rsidR="00B24011">
        <w:t xml:space="preserve">previously </w:t>
      </w:r>
      <w:r>
        <w:t xml:space="preserve">used for the Sentinel-2A dataset. They were then downscaled using the </w:t>
      </w:r>
      <w:r w:rsidRPr="00872140">
        <w:t>specifically</w:t>
      </w:r>
      <w:r>
        <w:t xml:space="preserve"> trained model and a scaling </w:t>
      </w:r>
      <w:r w:rsidRPr="001029BC">
        <w:t xml:space="preserve">factor of </w:t>
      </w:r>
      <w:r w:rsidR="001029BC" w:rsidRPr="001029BC">
        <w:t>4</w:t>
      </w:r>
      <w:r w:rsidRPr="001029BC">
        <w:t>,</w:t>
      </w:r>
      <w:r>
        <w:t xml:space="preserve"> consequently super-resolving </w:t>
      </w:r>
      <w:r w:rsidR="00F61F3A">
        <w:t>to a ground sampling distance of 7.5m</w:t>
      </w:r>
      <w:r w:rsidR="0088484E">
        <w:t>.</w:t>
      </w:r>
    </w:p>
    <w:p w14:paraId="5CD32C1B" w14:textId="6C42304A" w:rsidR="00296EE6" w:rsidRDefault="00296EE6" w:rsidP="006B708E">
      <w:r>
        <w:t>The results are presented in</w:t>
      </w:r>
      <w:r w:rsidR="0089322E">
        <w:t xml:space="preserve"> section</w:t>
      </w:r>
      <w:r>
        <w:t xml:space="preserve"> </w:t>
      </w:r>
      <w:r w:rsidR="0089322E">
        <w:fldChar w:fldCharType="begin"/>
      </w:r>
      <w:r w:rsidR="0089322E">
        <w:instrText xml:space="preserve"> REF _Ref48907025 \r \h </w:instrText>
      </w:r>
      <w:r w:rsidR="0089322E">
        <w:fldChar w:fldCharType="separate"/>
      </w:r>
      <w:r w:rsidR="001D6029">
        <w:t>3.3</w:t>
      </w:r>
      <w:r w:rsidR="0089322E">
        <w:fldChar w:fldCharType="end"/>
      </w:r>
      <w:r w:rsidR="0089322E">
        <w:t xml:space="preserve"> </w:t>
      </w:r>
      <w:r>
        <w:t xml:space="preserve">and no performance metric is used as the ground truth data is not available. </w:t>
      </w:r>
    </w:p>
    <w:p w14:paraId="5DC01628" w14:textId="00D8DACC" w:rsidR="00382D8D" w:rsidRDefault="00382D8D" w:rsidP="0059054C">
      <w:pPr>
        <w:pStyle w:val="Heading1"/>
      </w:pPr>
      <w:bookmarkStart w:id="32" w:name="_Toc49165207"/>
      <w:r w:rsidRPr="00382D8D">
        <w:t>Results</w:t>
      </w:r>
      <w:bookmarkEnd w:id="32"/>
    </w:p>
    <w:p w14:paraId="2952974B" w14:textId="0769EFB6" w:rsidR="00EB64B4" w:rsidRDefault="00657507" w:rsidP="0059054C">
      <w:pPr>
        <w:pStyle w:val="Heading2"/>
        <w:rPr>
          <w:lang w:val="en-US"/>
        </w:rPr>
      </w:pPr>
      <w:bookmarkStart w:id="33" w:name="_Toc49165208"/>
      <w:r>
        <w:rPr>
          <w:lang w:val="en-US"/>
        </w:rPr>
        <w:t>The influence of the</w:t>
      </w:r>
      <w:r w:rsidR="008A6DED" w:rsidRPr="00657507">
        <w:rPr>
          <w:lang w:val="en-US"/>
        </w:rPr>
        <w:t xml:space="preserve"> training </w:t>
      </w:r>
      <w:r w:rsidR="008A6DED" w:rsidRPr="00267C8F">
        <w:rPr>
          <w:lang w:val="en-US"/>
        </w:rPr>
        <w:t>parameters</w:t>
      </w:r>
      <w:bookmarkEnd w:id="33"/>
    </w:p>
    <w:p w14:paraId="3D8AE4D0" w14:textId="699F9C0D" w:rsidR="00431CEC" w:rsidRDefault="00812DDB" w:rsidP="0059054C">
      <w:r>
        <w:t xml:space="preserve">In the first part of this project, I trained multiple models </w:t>
      </w:r>
      <w:r w:rsidR="002C3FA9">
        <w:t>in parallel with some variations</w:t>
      </w:r>
      <w:r w:rsidR="00D945F2">
        <w:t xml:space="preserve"> in the training </w:t>
      </w:r>
      <w:r w:rsidR="00933FC3">
        <w:t xml:space="preserve">parameters in order to gain a deeper understanding </w:t>
      </w:r>
      <w:r w:rsidR="004F3D0F">
        <w:t xml:space="preserve">of the behavior of the </w:t>
      </w:r>
      <w:r w:rsidR="004824AA">
        <w:t xml:space="preserve">neural </w:t>
      </w:r>
      <w:r w:rsidR="004F3D0F">
        <w:t>network</w:t>
      </w:r>
      <w:r w:rsidR="0057540C">
        <w:t xml:space="preserve"> and with the goal of finding the best performing setup.</w:t>
      </w:r>
    </w:p>
    <w:p w14:paraId="43D301C9" w14:textId="105D91AB" w:rsidR="002D100B" w:rsidRDefault="002D100B" w:rsidP="0059054C">
      <w:r>
        <w:lastRenderedPageBreak/>
        <w:t xml:space="preserve">The </w:t>
      </w:r>
      <w:r w:rsidR="00147C35">
        <w:t>four</w:t>
      </w:r>
      <w:r>
        <w:t xml:space="preserve"> models presented in </w:t>
      </w:r>
      <w:r w:rsidR="000D5334">
        <w:rPr>
          <w:highlight w:val="yellow"/>
        </w:rPr>
        <w:fldChar w:fldCharType="begin"/>
      </w:r>
      <w:r w:rsidR="000D5334">
        <w:instrText xml:space="preserve"> REF _Ref49163947 \h </w:instrText>
      </w:r>
      <w:r w:rsidR="000D5334">
        <w:rPr>
          <w:highlight w:val="yellow"/>
        </w:rPr>
      </w:r>
      <w:r w:rsidR="000D5334">
        <w:rPr>
          <w:highlight w:val="yellow"/>
        </w:rPr>
        <w:fldChar w:fldCharType="separate"/>
      </w:r>
      <w:r w:rsidR="001D6029">
        <w:t xml:space="preserve">Table </w:t>
      </w:r>
      <w:r w:rsidR="001D6029">
        <w:rPr>
          <w:noProof/>
        </w:rPr>
        <w:t>1</w:t>
      </w:r>
      <w:r w:rsidR="000D5334">
        <w:rPr>
          <w:highlight w:val="yellow"/>
        </w:rPr>
        <w:fldChar w:fldCharType="end"/>
      </w:r>
      <w:r w:rsidR="000D5334">
        <w:t xml:space="preserve"> </w:t>
      </w:r>
      <w:r w:rsidR="000C5F6D">
        <w:t>all started from the same pretrained network</w:t>
      </w:r>
      <w:r w:rsidR="0045263A">
        <w:t xml:space="preserve">, with </w:t>
      </w:r>
      <w:r w:rsidR="000C5F6D">
        <w:t xml:space="preserve">only </w:t>
      </w:r>
      <w:r w:rsidR="00147C35">
        <w:t>the batch size</w:t>
      </w:r>
      <w:r w:rsidR="0045263A">
        <w:t xml:space="preserve"> changing for the three first one, and </w:t>
      </w:r>
      <w:r w:rsidR="00DE7C86">
        <w:t>a batch size of 32 and the beta</w:t>
      </w:r>
      <w:r w:rsidR="00DE7C86">
        <w:rPr>
          <w:vertAlign w:val="subscript"/>
        </w:rPr>
        <w:t>1</w:t>
      </w:r>
      <w:r w:rsidR="00DE7C86">
        <w:t xml:space="preserve"> </w:t>
      </w:r>
      <w:r w:rsidR="00F73BBB">
        <w:t xml:space="preserve">of the ADAM optimizer </w:t>
      </w:r>
      <w:r w:rsidR="00DE7C86">
        <w:t xml:space="preserve">set to </w:t>
      </w:r>
      <w:r w:rsidR="0011420C">
        <w:t>0.99 for the last one.</w:t>
      </w:r>
    </w:p>
    <w:p w14:paraId="0D6574AA" w14:textId="190996FC" w:rsidR="00224B3B" w:rsidRDefault="00647224" w:rsidP="00E86F1E">
      <w:r>
        <w:t>As we can quantitively see in</w:t>
      </w:r>
      <w:r w:rsidR="007B38CC">
        <w:t xml:space="preserve"> </w:t>
      </w:r>
      <w:r w:rsidR="007B38CC">
        <w:fldChar w:fldCharType="begin"/>
      </w:r>
      <w:r w:rsidR="007B38CC">
        <w:instrText xml:space="preserve"> REF _Ref49163947 \h </w:instrText>
      </w:r>
      <w:r w:rsidR="007B38CC">
        <w:fldChar w:fldCharType="separate"/>
      </w:r>
      <w:r w:rsidR="001D6029">
        <w:t xml:space="preserve">Table </w:t>
      </w:r>
      <w:r w:rsidR="001D6029">
        <w:rPr>
          <w:noProof/>
        </w:rPr>
        <w:t>1</w:t>
      </w:r>
      <w:r w:rsidR="007B38CC">
        <w:fldChar w:fldCharType="end"/>
      </w:r>
      <w:r>
        <w:t xml:space="preserve">, </w:t>
      </w:r>
      <w:r w:rsidR="00AA1BD2">
        <w:t>there is not on</w:t>
      </w:r>
      <w:r w:rsidR="00AD41AE">
        <w:t>e</w:t>
      </w:r>
      <w:r w:rsidR="00AA1BD2">
        <w:t xml:space="preserve"> clear winner over the range of metrics. </w:t>
      </w:r>
      <w:r w:rsidR="00F0196E">
        <w:t xml:space="preserve">Moreover, the differences </w:t>
      </w:r>
      <w:r w:rsidR="00532B2E">
        <w:t>between the models are very small</w:t>
      </w:r>
      <w:r w:rsidR="001901E5">
        <w:t xml:space="preserve">, which means they perform similarly. </w:t>
      </w:r>
      <w:r w:rsidR="00866BD7">
        <w:t xml:space="preserve">On </w:t>
      </w:r>
      <w:r w:rsidR="00866BD7">
        <w:fldChar w:fldCharType="begin"/>
      </w:r>
      <w:r w:rsidR="00866BD7">
        <w:instrText xml:space="preserve"> REF _Ref48830957 \h </w:instrText>
      </w:r>
      <w:r w:rsidR="00866BD7">
        <w:fldChar w:fldCharType="separate"/>
      </w:r>
      <w:r w:rsidR="001D6029">
        <w:t xml:space="preserve">Figure </w:t>
      </w:r>
      <w:r w:rsidR="001D6029">
        <w:rPr>
          <w:noProof/>
        </w:rPr>
        <w:t>4</w:t>
      </w:r>
      <w:r w:rsidR="00866BD7">
        <w:fldChar w:fldCharType="end"/>
      </w:r>
      <w:r w:rsidR="00866BD7">
        <w:t xml:space="preserve"> we can qualitatively see the performance of the </w:t>
      </w:r>
      <w:r w:rsidR="00B23887">
        <w:t xml:space="preserve">four models compared to a bicubic interpolation (top left) </w:t>
      </w:r>
      <w:r w:rsidR="001758F9">
        <w:t xml:space="preserve">and the HR (bottom left). </w:t>
      </w:r>
      <w:r w:rsidR="00EA785D">
        <w:t xml:space="preserve">We can observe that the models give slightly different SR images </w:t>
      </w:r>
      <w:r w:rsidR="008318D7">
        <w:t xml:space="preserve">but that they all have </w:t>
      </w:r>
      <w:r w:rsidR="00EF1EF0">
        <w:t xml:space="preserve">artefacts compared to the HR image. This confirms the quantitative results </w:t>
      </w:r>
      <w:r w:rsidR="00CB3E9D">
        <w:t xml:space="preserve">and the totality of the images can be </w:t>
      </w:r>
      <w:r w:rsidR="001F3FF9">
        <w:t>accessed</w:t>
      </w:r>
      <w:r w:rsidR="0089322E">
        <w:t xml:space="preserve"> in the supplementary</w:t>
      </w:r>
      <w:r w:rsidR="00E86F1E">
        <w:t xml:space="preserve"> work</w:t>
      </w:r>
      <w:r w:rsidR="00327B1F">
        <w:t xml:space="preserve"> folder</w:t>
      </w:r>
      <w:r w:rsidR="001F3FF9">
        <w:rPr>
          <w:rStyle w:val="FootnoteReference"/>
        </w:rPr>
        <w:footnoteReference w:id="14"/>
      </w:r>
      <w:r w:rsidR="001F3FF9">
        <w:t>.</w:t>
      </w:r>
    </w:p>
    <w:p w14:paraId="23DF010D" w14:textId="5ADB8C50" w:rsidR="00E86F1E" w:rsidRDefault="00E86F1E" w:rsidP="00E86F1E">
      <w:pPr>
        <w:pStyle w:val="Caption"/>
        <w:keepNext/>
      </w:pPr>
      <w:bookmarkStart w:id="34" w:name="_Toc49109130"/>
      <w:bookmarkStart w:id="35" w:name="_Ref49163947"/>
      <w:r>
        <w:t xml:space="preserve">Table </w:t>
      </w:r>
      <w:r>
        <w:fldChar w:fldCharType="begin"/>
      </w:r>
      <w:r>
        <w:instrText xml:space="preserve"> SEQ Table \* ARABIC </w:instrText>
      </w:r>
      <w:r>
        <w:fldChar w:fldCharType="separate"/>
      </w:r>
      <w:r w:rsidR="001D6029">
        <w:rPr>
          <w:noProof/>
        </w:rPr>
        <w:t>1</w:t>
      </w:r>
      <w:r>
        <w:fldChar w:fldCharType="end"/>
      </w:r>
      <w:bookmarkEnd w:id="35"/>
      <w:r>
        <w:t xml:space="preserve">: </w:t>
      </w:r>
      <w:r w:rsidRPr="001720DA">
        <w:t>Average PSNR, SSIM and LPIPS score for four different training parameters</w:t>
      </w:r>
      <w:bookmarkEnd w:id="34"/>
    </w:p>
    <w:tbl>
      <w:tblPr>
        <w:tblW w:w="9123" w:type="dxa"/>
        <w:tblLook w:val="04A0" w:firstRow="1" w:lastRow="0" w:firstColumn="1" w:lastColumn="0" w:noHBand="0" w:noVBand="1"/>
      </w:tblPr>
      <w:tblGrid>
        <w:gridCol w:w="2571"/>
        <w:gridCol w:w="1455"/>
        <w:gridCol w:w="957"/>
        <w:gridCol w:w="1748"/>
        <w:gridCol w:w="1250"/>
        <w:gridCol w:w="1142"/>
      </w:tblGrid>
      <w:tr w:rsidR="00400EB7" w:rsidRPr="00400EB7" w14:paraId="06904146" w14:textId="77777777" w:rsidTr="00E86F1E">
        <w:trPr>
          <w:trHeight w:val="40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D675408"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00F93D1"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 xml:space="preserve">PSNR </w:t>
            </w:r>
            <w:r w:rsidRPr="00400EB7">
              <w:rPr>
                <w:rFonts w:eastAsia="Times New Roman" w:cs="Times New Roman"/>
                <w:color w:val="000000"/>
                <w:sz w:val="22"/>
              </w:rPr>
              <w:t xml:space="preserve">[dB] </w:t>
            </w:r>
            <w:r w:rsidRPr="00400EB7">
              <w:rPr>
                <w:rFonts w:eastAsia="Times New Roman" w:cs="Times New Roman"/>
                <w:color w:val="000000"/>
                <w:szCs w:val="24"/>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0A69BC2"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SSIM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2B22B6F"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 xml:space="preserve">PSNR_Y </w:t>
            </w:r>
            <w:r w:rsidRPr="00400EB7">
              <w:rPr>
                <w:rFonts w:eastAsia="Times New Roman" w:cs="Times New Roman"/>
                <w:color w:val="000000"/>
                <w:sz w:val="22"/>
              </w:rPr>
              <w:t xml:space="preserve">[dB] </w:t>
            </w:r>
            <w:r w:rsidRPr="00400EB7">
              <w:rPr>
                <w:rFonts w:eastAsia="Times New Roman" w:cs="Times New Roman"/>
                <w:color w:val="000000"/>
                <w:szCs w:val="24"/>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838FF83"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SSIM_Y ↑</w:t>
            </w:r>
          </w:p>
        </w:tc>
        <w:tc>
          <w:tcPr>
            <w:tcW w:w="1142" w:type="dxa"/>
            <w:tcBorders>
              <w:top w:val="single" w:sz="8" w:space="0" w:color="auto"/>
              <w:left w:val="nil"/>
              <w:bottom w:val="single" w:sz="8" w:space="0" w:color="auto"/>
              <w:right w:val="single" w:sz="8" w:space="0" w:color="auto"/>
            </w:tcBorders>
            <w:shd w:val="clear" w:color="auto" w:fill="auto"/>
            <w:noWrap/>
            <w:vAlign w:val="center"/>
            <w:hideMark/>
          </w:tcPr>
          <w:p w14:paraId="3DAF3BA7"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LPIPS ↓</w:t>
            </w:r>
          </w:p>
        </w:tc>
      </w:tr>
      <w:tr w:rsidR="00400EB7" w:rsidRPr="00400EB7" w14:paraId="49AD90AF" w14:textId="77777777" w:rsidTr="00E86F1E">
        <w:trPr>
          <w:trHeight w:val="400"/>
        </w:trPr>
        <w:tc>
          <w:tcPr>
            <w:tcW w:w="0" w:type="auto"/>
            <w:tcBorders>
              <w:top w:val="nil"/>
              <w:left w:val="single" w:sz="8" w:space="0" w:color="auto"/>
              <w:bottom w:val="single" w:sz="4" w:space="0" w:color="auto"/>
              <w:right w:val="single" w:sz="8" w:space="0" w:color="auto"/>
            </w:tcBorders>
            <w:shd w:val="clear" w:color="auto" w:fill="auto"/>
            <w:noWrap/>
            <w:vAlign w:val="center"/>
            <w:hideMark/>
          </w:tcPr>
          <w:p w14:paraId="6724D878" w14:textId="77777777" w:rsidR="00400EB7" w:rsidRPr="00400EB7" w:rsidRDefault="00400EB7" w:rsidP="00400EB7">
            <w:pPr>
              <w:spacing w:after="0" w:line="240" w:lineRule="auto"/>
              <w:jc w:val="left"/>
              <w:rPr>
                <w:rFonts w:eastAsia="Times New Roman" w:cs="Times New Roman"/>
                <w:color w:val="000000"/>
                <w:szCs w:val="24"/>
              </w:rPr>
            </w:pPr>
            <w:r w:rsidRPr="00400EB7">
              <w:rPr>
                <w:rFonts w:eastAsia="Times New Roman" w:cs="Times New Roman"/>
                <w:color w:val="000000"/>
                <w:szCs w:val="24"/>
              </w:rPr>
              <w:t>Sentinel-2A BATCH 8</w:t>
            </w:r>
          </w:p>
        </w:tc>
        <w:tc>
          <w:tcPr>
            <w:tcW w:w="0" w:type="auto"/>
            <w:tcBorders>
              <w:top w:val="nil"/>
              <w:left w:val="nil"/>
              <w:bottom w:val="single" w:sz="4" w:space="0" w:color="auto"/>
              <w:right w:val="single" w:sz="4" w:space="0" w:color="auto"/>
            </w:tcBorders>
            <w:shd w:val="clear" w:color="auto" w:fill="auto"/>
            <w:noWrap/>
            <w:vAlign w:val="center"/>
            <w:hideMark/>
          </w:tcPr>
          <w:p w14:paraId="0B915CB9" w14:textId="77777777" w:rsidR="00400EB7" w:rsidRPr="00400EB7" w:rsidRDefault="00400EB7" w:rsidP="00400EB7">
            <w:pPr>
              <w:spacing w:after="0" w:line="240" w:lineRule="auto"/>
              <w:jc w:val="center"/>
              <w:rPr>
                <w:rFonts w:eastAsia="Times New Roman" w:cs="Times New Roman"/>
                <w:b/>
                <w:bCs/>
                <w:color w:val="000000"/>
                <w:szCs w:val="24"/>
              </w:rPr>
            </w:pPr>
            <w:r w:rsidRPr="00400EB7">
              <w:rPr>
                <w:rFonts w:eastAsia="Times New Roman" w:cs="Times New Roman"/>
                <w:b/>
                <w:bCs/>
                <w:color w:val="000000"/>
                <w:szCs w:val="24"/>
              </w:rPr>
              <w:t>27.8789</w:t>
            </w:r>
          </w:p>
        </w:tc>
        <w:tc>
          <w:tcPr>
            <w:tcW w:w="0" w:type="auto"/>
            <w:tcBorders>
              <w:top w:val="nil"/>
              <w:left w:val="nil"/>
              <w:bottom w:val="single" w:sz="4" w:space="0" w:color="auto"/>
              <w:right w:val="single" w:sz="4" w:space="0" w:color="auto"/>
            </w:tcBorders>
            <w:shd w:val="clear" w:color="auto" w:fill="auto"/>
            <w:noWrap/>
            <w:vAlign w:val="center"/>
            <w:hideMark/>
          </w:tcPr>
          <w:p w14:paraId="629ED29D" w14:textId="77777777" w:rsidR="00400EB7" w:rsidRPr="00400EB7" w:rsidRDefault="00400EB7" w:rsidP="00400EB7">
            <w:pPr>
              <w:spacing w:after="0" w:line="240" w:lineRule="auto"/>
              <w:jc w:val="center"/>
              <w:rPr>
                <w:rFonts w:eastAsia="Times New Roman" w:cs="Times New Roman"/>
                <w:b/>
                <w:bCs/>
                <w:color w:val="000000"/>
                <w:szCs w:val="24"/>
              </w:rPr>
            </w:pPr>
            <w:r w:rsidRPr="00400EB7">
              <w:rPr>
                <w:rFonts w:eastAsia="Times New Roman" w:cs="Times New Roman"/>
                <w:b/>
                <w:bCs/>
                <w:color w:val="000000"/>
                <w:szCs w:val="24"/>
              </w:rPr>
              <w:t>0.7252</w:t>
            </w:r>
          </w:p>
        </w:tc>
        <w:tc>
          <w:tcPr>
            <w:tcW w:w="0" w:type="auto"/>
            <w:tcBorders>
              <w:top w:val="nil"/>
              <w:left w:val="nil"/>
              <w:bottom w:val="single" w:sz="4" w:space="0" w:color="auto"/>
              <w:right w:val="single" w:sz="4" w:space="0" w:color="auto"/>
            </w:tcBorders>
            <w:shd w:val="clear" w:color="auto" w:fill="auto"/>
            <w:noWrap/>
            <w:vAlign w:val="center"/>
            <w:hideMark/>
          </w:tcPr>
          <w:p w14:paraId="0202ADBA"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29.7988</w:t>
            </w:r>
          </w:p>
        </w:tc>
        <w:tc>
          <w:tcPr>
            <w:tcW w:w="0" w:type="auto"/>
            <w:tcBorders>
              <w:top w:val="nil"/>
              <w:left w:val="nil"/>
              <w:bottom w:val="single" w:sz="4" w:space="0" w:color="auto"/>
              <w:right w:val="single" w:sz="4" w:space="0" w:color="auto"/>
            </w:tcBorders>
            <w:shd w:val="clear" w:color="auto" w:fill="auto"/>
            <w:noWrap/>
            <w:vAlign w:val="center"/>
            <w:hideMark/>
          </w:tcPr>
          <w:p w14:paraId="3BCF6022"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0.7582</w:t>
            </w:r>
          </w:p>
        </w:tc>
        <w:tc>
          <w:tcPr>
            <w:tcW w:w="1142" w:type="dxa"/>
            <w:tcBorders>
              <w:top w:val="nil"/>
              <w:left w:val="nil"/>
              <w:bottom w:val="single" w:sz="4" w:space="0" w:color="auto"/>
              <w:right w:val="single" w:sz="8" w:space="0" w:color="auto"/>
            </w:tcBorders>
            <w:shd w:val="clear" w:color="auto" w:fill="auto"/>
            <w:noWrap/>
            <w:vAlign w:val="center"/>
            <w:hideMark/>
          </w:tcPr>
          <w:p w14:paraId="1DA7CE99"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0.1079</w:t>
            </w:r>
          </w:p>
        </w:tc>
      </w:tr>
      <w:tr w:rsidR="00400EB7" w:rsidRPr="00400EB7" w14:paraId="22599657" w14:textId="77777777" w:rsidTr="00E86F1E">
        <w:trPr>
          <w:trHeight w:val="400"/>
        </w:trPr>
        <w:tc>
          <w:tcPr>
            <w:tcW w:w="0" w:type="auto"/>
            <w:tcBorders>
              <w:top w:val="nil"/>
              <w:left w:val="single" w:sz="8" w:space="0" w:color="auto"/>
              <w:bottom w:val="single" w:sz="4" w:space="0" w:color="auto"/>
              <w:right w:val="single" w:sz="8" w:space="0" w:color="auto"/>
            </w:tcBorders>
            <w:shd w:val="clear" w:color="auto" w:fill="auto"/>
            <w:noWrap/>
            <w:vAlign w:val="center"/>
            <w:hideMark/>
          </w:tcPr>
          <w:p w14:paraId="22945FE5" w14:textId="77777777" w:rsidR="00400EB7" w:rsidRPr="00400EB7" w:rsidRDefault="00400EB7" w:rsidP="00400EB7">
            <w:pPr>
              <w:spacing w:after="0" w:line="240" w:lineRule="auto"/>
              <w:jc w:val="left"/>
              <w:rPr>
                <w:rFonts w:eastAsia="Times New Roman" w:cs="Times New Roman"/>
                <w:color w:val="000000"/>
                <w:szCs w:val="24"/>
              </w:rPr>
            </w:pPr>
            <w:r w:rsidRPr="00400EB7">
              <w:rPr>
                <w:rFonts w:eastAsia="Times New Roman" w:cs="Times New Roman"/>
                <w:color w:val="000000"/>
                <w:szCs w:val="24"/>
              </w:rPr>
              <w:t>Sentinel-2A BATCH 16</w:t>
            </w:r>
          </w:p>
        </w:tc>
        <w:tc>
          <w:tcPr>
            <w:tcW w:w="0" w:type="auto"/>
            <w:tcBorders>
              <w:top w:val="nil"/>
              <w:left w:val="nil"/>
              <w:bottom w:val="single" w:sz="4" w:space="0" w:color="auto"/>
              <w:right w:val="single" w:sz="4" w:space="0" w:color="auto"/>
            </w:tcBorders>
            <w:shd w:val="clear" w:color="auto" w:fill="auto"/>
            <w:noWrap/>
            <w:vAlign w:val="center"/>
            <w:hideMark/>
          </w:tcPr>
          <w:p w14:paraId="312F9142"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27.8012</w:t>
            </w:r>
          </w:p>
        </w:tc>
        <w:tc>
          <w:tcPr>
            <w:tcW w:w="0" w:type="auto"/>
            <w:tcBorders>
              <w:top w:val="nil"/>
              <w:left w:val="nil"/>
              <w:bottom w:val="single" w:sz="4" w:space="0" w:color="auto"/>
              <w:right w:val="single" w:sz="4" w:space="0" w:color="auto"/>
            </w:tcBorders>
            <w:shd w:val="clear" w:color="auto" w:fill="auto"/>
            <w:noWrap/>
            <w:vAlign w:val="center"/>
            <w:hideMark/>
          </w:tcPr>
          <w:p w14:paraId="08E46C3E"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0.7239</w:t>
            </w:r>
          </w:p>
        </w:tc>
        <w:tc>
          <w:tcPr>
            <w:tcW w:w="0" w:type="auto"/>
            <w:tcBorders>
              <w:top w:val="nil"/>
              <w:left w:val="nil"/>
              <w:bottom w:val="single" w:sz="4" w:space="0" w:color="auto"/>
              <w:right w:val="single" w:sz="4" w:space="0" w:color="auto"/>
            </w:tcBorders>
            <w:shd w:val="clear" w:color="auto" w:fill="auto"/>
            <w:noWrap/>
            <w:vAlign w:val="center"/>
            <w:hideMark/>
          </w:tcPr>
          <w:p w14:paraId="3E194324" w14:textId="77777777" w:rsidR="00400EB7" w:rsidRPr="00400EB7" w:rsidRDefault="00400EB7" w:rsidP="00400EB7">
            <w:pPr>
              <w:spacing w:after="0" w:line="240" w:lineRule="auto"/>
              <w:jc w:val="center"/>
              <w:rPr>
                <w:rFonts w:eastAsia="Times New Roman" w:cs="Times New Roman"/>
                <w:b/>
                <w:bCs/>
                <w:color w:val="000000"/>
                <w:szCs w:val="24"/>
              </w:rPr>
            </w:pPr>
            <w:r w:rsidRPr="00400EB7">
              <w:rPr>
                <w:rFonts w:eastAsia="Times New Roman" w:cs="Times New Roman"/>
                <w:b/>
                <w:bCs/>
                <w:color w:val="000000"/>
                <w:szCs w:val="24"/>
              </w:rPr>
              <w:t>29.8063</w:t>
            </w:r>
          </w:p>
        </w:tc>
        <w:tc>
          <w:tcPr>
            <w:tcW w:w="0" w:type="auto"/>
            <w:tcBorders>
              <w:top w:val="nil"/>
              <w:left w:val="nil"/>
              <w:bottom w:val="single" w:sz="4" w:space="0" w:color="auto"/>
              <w:right w:val="single" w:sz="4" w:space="0" w:color="auto"/>
            </w:tcBorders>
            <w:shd w:val="clear" w:color="auto" w:fill="auto"/>
            <w:noWrap/>
            <w:vAlign w:val="center"/>
            <w:hideMark/>
          </w:tcPr>
          <w:p w14:paraId="6A3193E4"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0.7577</w:t>
            </w:r>
          </w:p>
        </w:tc>
        <w:tc>
          <w:tcPr>
            <w:tcW w:w="1142" w:type="dxa"/>
            <w:tcBorders>
              <w:top w:val="nil"/>
              <w:left w:val="nil"/>
              <w:bottom w:val="single" w:sz="4" w:space="0" w:color="auto"/>
              <w:right w:val="single" w:sz="8" w:space="0" w:color="auto"/>
            </w:tcBorders>
            <w:shd w:val="clear" w:color="auto" w:fill="auto"/>
            <w:noWrap/>
            <w:vAlign w:val="center"/>
            <w:hideMark/>
          </w:tcPr>
          <w:p w14:paraId="0B038D8A"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0.1088</w:t>
            </w:r>
          </w:p>
        </w:tc>
      </w:tr>
      <w:tr w:rsidR="00400EB7" w:rsidRPr="00400EB7" w14:paraId="65828DF6" w14:textId="77777777" w:rsidTr="00E86F1E">
        <w:trPr>
          <w:trHeight w:val="400"/>
        </w:trPr>
        <w:tc>
          <w:tcPr>
            <w:tcW w:w="0" w:type="auto"/>
            <w:tcBorders>
              <w:top w:val="nil"/>
              <w:left w:val="single" w:sz="8" w:space="0" w:color="auto"/>
              <w:bottom w:val="single" w:sz="4" w:space="0" w:color="auto"/>
              <w:right w:val="single" w:sz="8" w:space="0" w:color="auto"/>
            </w:tcBorders>
            <w:shd w:val="clear" w:color="auto" w:fill="auto"/>
            <w:noWrap/>
            <w:vAlign w:val="center"/>
            <w:hideMark/>
          </w:tcPr>
          <w:p w14:paraId="61E94BB7" w14:textId="77777777" w:rsidR="00400EB7" w:rsidRPr="00400EB7" w:rsidRDefault="00400EB7" w:rsidP="00400EB7">
            <w:pPr>
              <w:spacing w:after="0" w:line="240" w:lineRule="auto"/>
              <w:jc w:val="left"/>
              <w:rPr>
                <w:rFonts w:eastAsia="Times New Roman" w:cs="Times New Roman"/>
                <w:color w:val="000000"/>
                <w:szCs w:val="24"/>
              </w:rPr>
            </w:pPr>
            <w:r w:rsidRPr="00400EB7">
              <w:rPr>
                <w:rFonts w:eastAsia="Times New Roman" w:cs="Times New Roman"/>
                <w:color w:val="000000"/>
                <w:szCs w:val="24"/>
              </w:rPr>
              <w:t>Sentinel-2A BATCH 32</w:t>
            </w:r>
          </w:p>
        </w:tc>
        <w:tc>
          <w:tcPr>
            <w:tcW w:w="0" w:type="auto"/>
            <w:tcBorders>
              <w:top w:val="nil"/>
              <w:left w:val="nil"/>
              <w:bottom w:val="single" w:sz="4" w:space="0" w:color="auto"/>
              <w:right w:val="single" w:sz="4" w:space="0" w:color="auto"/>
            </w:tcBorders>
            <w:shd w:val="clear" w:color="auto" w:fill="auto"/>
            <w:noWrap/>
            <w:vAlign w:val="center"/>
            <w:hideMark/>
          </w:tcPr>
          <w:p w14:paraId="4E0A8997"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27.6090</w:t>
            </w:r>
          </w:p>
        </w:tc>
        <w:tc>
          <w:tcPr>
            <w:tcW w:w="0" w:type="auto"/>
            <w:tcBorders>
              <w:top w:val="nil"/>
              <w:left w:val="nil"/>
              <w:bottom w:val="single" w:sz="4" w:space="0" w:color="auto"/>
              <w:right w:val="single" w:sz="4" w:space="0" w:color="auto"/>
            </w:tcBorders>
            <w:shd w:val="clear" w:color="auto" w:fill="auto"/>
            <w:noWrap/>
            <w:vAlign w:val="center"/>
            <w:hideMark/>
          </w:tcPr>
          <w:p w14:paraId="054D4518"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0.7208</w:t>
            </w:r>
          </w:p>
        </w:tc>
        <w:tc>
          <w:tcPr>
            <w:tcW w:w="0" w:type="auto"/>
            <w:tcBorders>
              <w:top w:val="nil"/>
              <w:left w:val="nil"/>
              <w:bottom w:val="single" w:sz="4" w:space="0" w:color="auto"/>
              <w:right w:val="single" w:sz="4" w:space="0" w:color="auto"/>
            </w:tcBorders>
            <w:shd w:val="clear" w:color="auto" w:fill="auto"/>
            <w:noWrap/>
            <w:vAlign w:val="center"/>
            <w:hideMark/>
          </w:tcPr>
          <w:p w14:paraId="00605807"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29.6168</w:t>
            </w:r>
          </w:p>
        </w:tc>
        <w:tc>
          <w:tcPr>
            <w:tcW w:w="0" w:type="auto"/>
            <w:tcBorders>
              <w:top w:val="nil"/>
              <w:left w:val="nil"/>
              <w:bottom w:val="single" w:sz="4" w:space="0" w:color="auto"/>
              <w:right w:val="single" w:sz="4" w:space="0" w:color="auto"/>
            </w:tcBorders>
            <w:shd w:val="clear" w:color="auto" w:fill="auto"/>
            <w:noWrap/>
            <w:vAlign w:val="center"/>
            <w:hideMark/>
          </w:tcPr>
          <w:p w14:paraId="0B1DC1C3"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0.7547</w:t>
            </w:r>
          </w:p>
        </w:tc>
        <w:tc>
          <w:tcPr>
            <w:tcW w:w="1142" w:type="dxa"/>
            <w:tcBorders>
              <w:top w:val="nil"/>
              <w:left w:val="nil"/>
              <w:bottom w:val="single" w:sz="4" w:space="0" w:color="auto"/>
              <w:right w:val="single" w:sz="8" w:space="0" w:color="auto"/>
            </w:tcBorders>
            <w:shd w:val="clear" w:color="auto" w:fill="auto"/>
            <w:noWrap/>
            <w:vAlign w:val="center"/>
            <w:hideMark/>
          </w:tcPr>
          <w:p w14:paraId="0F9F18AE"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0.1124</w:t>
            </w:r>
          </w:p>
        </w:tc>
      </w:tr>
      <w:tr w:rsidR="00400EB7" w:rsidRPr="00400EB7" w14:paraId="456E7203" w14:textId="77777777" w:rsidTr="00E86F1E">
        <w:trPr>
          <w:trHeight w:val="40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C8D0140" w14:textId="77777777" w:rsidR="00400EB7" w:rsidRPr="00400EB7" w:rsidRDefault="00400EB7" w:rsidP="00400EB7">
            <w:pPr>
              <w:spacing w:after="0" w:line="240" w:lineRule="auto"/>
              <w:jc w:val="left"/>
              <w:rPr>
                <w:rFonts w:eastAsia="Times New Roman" w:cs="Times New Roman"/>
                <w:color w:val="000000"/>
                <w:szCs w:val="24"/>
              </w:rPr>
            </w:pPr>
            <w:r w:rsidRPr="00400EB7">
              <w:rPr>
                <w:rFonts w:eastAsia="Times New Roman" w:cs="Times New Roman"/>
                <w:color w:val="000000"/>
                <w:szCs w:val="24"/>
              </w:rPr>
              <w:t>Sentinel-2A beta1= 0.99</w:t>
            </w:r>
          </w:p>
        </w:tc>
        <w:tc>
          <w:tcPr>
            <w:tcW w:w="0" w:type="auto"/>
            <w:tcBorders>
              <w:top w:val="nil"/>
              <w:left w:val="nil"/>
              <w:bottom w:val="single" w:sz="8" w:space="0" w:color="auto"/>
              <w:right w:val="single" w:sz="4" w:space="0" w:color="auto"/>
            </w:tcBorders>
            <w:shd w:val="clear" w:color="auto" w:fill="auto"/>
            <w:noWrap/>
            <w:vAlign w:val="center"/>
            <w:hideMark/>
          </w:tcPr>
          <w:p w14:paraId="2875E58B"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27.4829</w:t>
            </w:r>
          </w:p>
        </w:tc>
        <w:tc>
          <w:tcPr>
            <w:tcW w:w="0" w:type="auto"/>
            <w:tcBorders>
              <w:top w:val="nil"/>
              <w:left w:val="nil"/>
              <w:bottom w:val="single" w:sz="8" w:space="0" w:color="auto"/>
              <w:right w:val="single" w:sz="4" w:space="0" w:color="auto"/>
            </w:tcBorders>
            <w:shd w:val="clear" w:color="auto" w:fill="auto"/>
            <w:noWrap/>
            <w:vAlign w:val="center"/>
            <w:hideMark/>
          </w:tcPr>
          <w:p w14:paraId="4DF3D18C"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0.7251</w:t>
            </w:r>
          </w:p>
        </w:tc>
        <w:tc>
          <w:tcPr>
            <w:tcW w:w="0" w:type="auto"/>
            <w:tcBorders>
              <w:top w:val="nil"/>
              <w:left w:val="nil"/>
              <w:bottom w:val="single" w:sz="8" w:space="0" w:color="auto"/>
              <w:right w:val="single" w:sz="4" w:space="0" w:color="auto"/>
            </w:tcBorders>
            <w:shd w:val="clear" w:color="auto" w:fill="auto"/>
            <w:noWrap/>
            <w:vAlign w:val="center"/>
            <w:hideMark/>
          </w:tcPr>
          <w:p w14:paraId="1DBACFB6" w14:textId="77777777" w:rsidR="00400EB7" w:rsidRPr="00400EB7" w:rsidRDefault="00400EB7" w:rsidP="00400EB7">
            <w:pPr>
              <w:spacing w:after="0" w:line="240" w:lineRule="auto"/>
              <w:jc w:val="center"/>
              <w:rPr>
                <w:rFonts w:eastAsia="Times New Roman" w:cs="Times New Roman"/>
                <w:color w:val="000000"/>
                <w:szCs w:val="24"/>
              </w:rPr>
            </w:pPr>
            <w:r w:rsidRPr="00400EB7">
              <w:rPr>
                <w:rFonts w:eastAsia="Times New Roman" w:cs="Times New Roman"/>
                <w:color w:val="000000"/>
                <w:szCs w:val="24"/>
              </w:rPr>
              <w:t>29.4459</w:t>
            </w:r>
          </w:p>
        </w:tc>
        <w:tc>
          <w:tcPr>
            <w:tcW w:w="0" w:type="auto"/>
            <w:tcBorders>
              <w:top w:val="nil"/>
              <w:left w:val="nil"/>
              <w:bottom w:val="single" w:sz="8" w:space="0" w:color="auto"/>
              <w:right w:val="single" w:sz="4" w:space="0" w:color="auto"/>
            </w:tcBorders>
            <w:shd w:val="clear" w:color="auto" w:fill="auto"/>
            <w:noWrap/>
            <w:vAlign w:val="center"/>
            <w:hideMark/>
          </w:tcPr>
          <w:p w14:paraId="22BF4984" w14:textId="77777777" w:rsidR="00400EB7" w:rsidRPr="00400EB7" w:rsidRDefault="00400EB7" w:rsidP="00400EB7">
            <w:pPr>
              <w:spacing w:after="0" w:line="240" w:lineRule="auto"/>
              <w:jc w:val="center"/>
              <w:rPr>
                <w:rFonts w:eastAsia="Times New Roman" w:cs="Times New Roman"/>
                <w:b/>
                <w:bCs/>
                <w:color w:val="000000"/>
                <w:szCs w:val="24"/>
              </w:rPr>
            </w:pPr>
            <w:r w:rsidRPr="00400EB7">
              <w:rPr>
                <w:rFonts w:eastAsia="Times New Roman" w:cs="Times New Roman"/>
                <w:b/>
                <w:bCs/>
                <w:color w:val="000000"/>
                <w:szCs w:val="24"/>
              </w:rPr>
              <w:t>0.7596</w:t>
            </w:r>
          </w:p>
        </w:tc>
        <w:tc>
          <w:tcPr>
            <w:tcW w:w="1142" w:type="dxa"/>
            <w:tcBorders>
              <w:top w:val="nil"/>
              <w:left w:val="nil"/>
              <w:bottom w:val="single" w:sz="8" w:space="0" w:color="auto"/>
              <w:right w:val="single" w:sz="8" w:space="0" w:color="auto"/>
            </w:tcBorders>
            <w:shd w:val="clear" w:color="auto" w:fill="auto"/>
            <w:noWrap/>
            <w:vAlign w:val="center"/>
            <w:hideMark/>
          </w:tcPr>
          <w:p w14:paraId="1F7422F9" w14:textId="77777777" w:rsidR="00400EB7" w:rsidRPr="00400EB7" w:rsidRDefault="00400EB7" w:rsidP="00400EB7">
            <w:pPr>
              <w:spacing w:after="0" w:line="240" w:lineRule="auto"/>
              <w:jc w:val="center"/>
              <w:rPr>
                <w:rFonts w:eastAsia="Times New Roman" w:cs="Times New Roman"/>
                <w:b/>
                <w:bCs/>
                <w:color w:val="000000"/>
                <w:szCs w:val="24"/>
              </w:rPr>
            </w:pPr>
            <w:r w:rsidRPr="00400EB7">
              <w:rPr>
                <w:rFonts w:eastAsia="Times New Roman" w:cs="Times New Roman"/>
                <w:b/>
                <w:bCs/>
                <w:color w:val="000000"/>
                <w:szCs w:val="24"/>
              </w:rPr>
              <w:t>0.1055</w:t>
            </w:r>
          </w:p>
        </w:tc>
      </w:tr>
    </w:tbl>
    <w:p w14:paraId="123ECA15" w14:textId="1B18574A" w:rsidR="00A315AC" w:rsidRDefault="008361C6" w:rsidP="00DE78CC">
      <w:r>
        <w:rPr>
          <w:noProof/>
        </w:rPr>
        <mc:AlternateContent>
          <mc:Choice Requires="wpg">
            <w:drawing>
              <wp:anchor distT="0" distB="0" distL="114300" distR="114300" simplePos="0" relativeHeight="251696128" behindDoc="0" locked="0" layoutInCell="1" allowOverlap="1" wp14:anchorId="5DE2B6C0" wp14:editId="2E0331B1">
                <wp:simplePos x="0" y="0"/>
                <wp:positionH relativeFrom="margin">
                  <wp:align>right</wp:align>
                </wp:positionH>
                <wp:positionV relativeFrom="paragraph">
                  <wp:posOffset>207733</wp:posOffset>
                </wp:positionV>
                <wp:extent cx="5385435" cy="4027170"/>
                <wp:effectExtent l="0" t="0" r="5715" b="0"/>
                <wp:wrapTopAndBottom/>
                <wp:docPr id="62" name="Group 62"/>
                <wp:cNvGraphicFramePr/>
                <a:graphic xmlns:a="http://schemas.openxmlformats.org/drawingml/2006/main">
                  <a:graphicData uri="http://schemas.microsoft.com/office/word/2010/wordprocessingGroup">
                    <wpg:wgp>
                      <wpg:cNvGrpSpPr/>
                      <wpg:grpSpPr>
                        <a:xfrm>
                          <a:off x="0" y="0"/>
                          <a:ext cx="5385435" cy="4027170"/>
                          <a:chOff x="0" y="0"/>
                          <a:chExt cx="5537173" cy="4140708"/>
                        </a:xfrm>
                      </wpg:grpSpPr>
                      <wpg:grpSp>
                        <wpg:cNvPr id="60" name="Group 60"/>
                        <wpg:cNvGrpSpPr/>
                        <wpg:grpSpPr>
                          <a:xfrm>
                            <a:off x="0" y="0"/>
                            <a:ext cx="5537173" cy="3687988"/>
                            <a:chOff x="0" y="0"/>
                            <a:chExt cx="5419090" cy="3609340"/>
                          </a:xfrm>
                        </wpg:grpSpPr>
                        <pic:pic xmlns:pic="http://schemas.openxmlformats.org/drawingml/2006/picture">
                          <pic:nvPicPr>
                            <pic:cNvPr id="9" name="Picture 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pic:pic xmlns:pic="http://schemas.openxmlformats.org/drawingml/2006/picture">
                          <pic:nvPicPr>
                            <pic:cNvPr id="52" name="Picture 52"/>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1809750" y="0"/>
                              <a:ext cx="1799590" cy="1799590"/>
                            </a:xfrm>
                            <a:prstGeom prst="rect">
                              <a:avLst/>
                            </a:prstGeom>
                            <a:noFill/>
                            <a:ln>
                              <a:noFill/>
                            </a:ln>
                          </pic:spPr>
                        </pic:pic>
                        <pic:pic xmlns:pic="http://schemas.openxmlformats.org/drawingml/2006/picture">
                          <pic:nvPicPr>
                            <pic:cNvPr id="55" name="Picture 55"/>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619500" y="0"/>
                              <a:ext cx="1799590" cy="1799590"/>
                            </a:xfrm>
                            <a:prstGeom prst="rect">
                              <a:avLst/>
                            </a:prstGeom>
                            <a:noFill/>
                            <a:ln>
                              <a:noFill/>
                            </a:ln>
                          </pic:spPr>
                        </pic:pic>
                        <pic:pic xmlns:pic="http://schemas.openxmlformats.org/drawingml/2006/picture">
                          <pic:nvPicPr>
                            <pic:cNvPr id="56" name="Picture 56"/>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1809750"/>
                              <a:ext cx="1799590" cy="1799590"/>
                            </a:xfrm>
                            <a:prstGeom prst="rect">
                              <a:avLst/>
                            </a:prstGeom>
                            <a:noFill/>
                            <a:ln>
                              <a:noFill/>
                            </a:ln>
                          </pic:spPr>
                        </pic:pic>
                        <pic:pic xmlns:pic="http://schemas.openxmlformats.org/drawingml/2006/picture">
                          <pic:nvPicPr>
                            <pic:cNvPr id="57" name="Picture 57"/>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1809750" y="1809750"/>
                              <a:ext cx="1799590" cy="1799590"/>
                            </a:xfrm>
                            <a:prstGeom prst="rect">
                              <a:avLst/>
                            </a:prstGeom>
                            <a:noFill/>
                            <a:ln>
                              <a:noFill/>
                            </a:ln>
                          </pic:spPr>
                        </pic:pic>
                        <pic:pic xmlns:pic="http://schemas.openxmlformats.org/drawingml/2006/picture">
                          <pic:nvPicPr>
                            <pic:cNvPr id="58" name="Picture 58"/>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619500" y="1809750"/>
                              <a:ext cx="1799590" cy="1799590"/>
                            </a:xfrm>
                            <a:prstGeom prst="rect">
                              <a:avLst/>
                            </a:prstGeom>
                            <a:noFill/>
                            <a:ln>
                              <a:noFill/>
                            </a:ln>
                          </pic:spPr>
                        </pic:pic>
                      </wpg:grpSp>
                      <wps:wsp>
                        <wps:cNvPr id="61" name="Text Box 61"/>
                        <wps:cNvSpPr txBox="1"/>
                        <wps:spPr>
                          <a:xfrm>
                            <a:off x="0" y="3739877"/>
                            <a:ext cx="5535867" cy="400831"/>
                          </a:xfrm>
                          <a:prstGeom prst="rect">
                            <a:avLst/>
                          </a:prstGeom>
                          <a:solidFill>
                            <a:prstClr val="white"/>
                          </a:solidFill>
                          <a:ln>
                            <a:noFill/>
                          </a:ln>
                        </wps:spPr>
                        <wps:txbx>
                          <w:txbxContent>
                            <w:p w14:paraId="6C5C748B" w14:textId="6894780D" w:rsidR="00B94F8B" w:rsidRPr="00FC32D8" w:rsidRDefault="00B94F8B" w:rsidP="00B94F8B">
                              <w:pPr>
                                <w:pStyle w:val="Caption"/>
                                <w:rPr>
                                  <w:noProof/>
                                  <w:sz w:val="24"/>
                                </w:rPr>
                              </w:pPr>
                              <w:bookmarkStart w:id="36" w:name="_Ref48830957"/>
                              <w:bookmarkStart w:id="37" w:name="_Toc49107957"/>
                              <w:bookmarkStart w:id="38" w:name="_Toc49108116"/>
                              <w:r>
                                <w:t xml:space="preserve">Figure </w:t>
                              </w:r>
                              <w:r>
                                <w:fldChar w:fldCharType="begin"/>
                              </w:r>
                              <w:r>
                                <w:instrText xml:space="preserve"> SEQ Figure \* ARABIC </w:instrText>
                              </w:r>
                              <w:r>
                                <w:fldChar w:fldCharType="separate"/>
                              </w:r>
                              <w:r w:rsidR="001D6029">
                                <w:rPr>
                                  <w:noProof/>
                                </w:rPr>
                                <w:t>4</w:t>
                              </w:r>
                              <w:r>
                                <w:fldChar w:fldCharType="end"/>
                              </w:r>
                              <w:bookmarkEnd w:id="36"/>
                              <w:r>
                                <w:t xml:space="preserve"> : Comparison of the performance of the four models. Image 36379. From left to right and top to bottom: bicubic, batch size =8, batch size = 16, batch size = 32 and batch size = 32/beta1 = 0.99</w:t>
                              </w:r>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DE2B6C0" id="Group 62" o:spid="_x0000_s1029" style="position:absolute;left:0;text-align:left;margin-left:372.85pt;margin-top:16.35pt;width:424.05pt;height:317.1pt;z-index:251696128;mso-position-horizontal:right;mso-position-horizontal-relative:margin" coordsize="55371,41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">
                <v:group id="Group 60" o:spid="_x0000_s1030" style="position:absolute;width:55371;height:36879" coordsize="54190,36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9" o:spid="_x0000_s1031" type="#_x0000_t75" style="position:absolute;width:1799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">
                    <v:imagedata r:id="rId31" o:title=""/>
                  </v:shape>
                  <v:shape id="Picture 52" o:spid="_x0000_s1032" type="#_x0000_t75" style="position:absolute;left:18097;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">
                    <v:imagedata r:id="rId32" o:title=""/>
                  </v:shape>
                  <v:shape id="Picture 55" o:spid="_x0000_s1033" type="#_x0000_t75" style="position:absolute;left:36195;width:1799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">
                    <v:imagedata r:id="rId33" o:title=""/>
                  </v:shape>
                  <v:shape id="Picture 56" o:spid="_x0000_s1034" type="#_x0000_t75" style="position:absolute;top:18097;width:17995;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">
                    <v:imagedata r:id="rId34" o:title=""/>
                  </v:shape>
                  <v:shape id="Picture 57" o:spid="_x0000_s1035" type="#_x0000_t75" style="position:absolute;left:18097;top:18097;width:17996;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">
                    <v:imagedata r:id="rId35" o:title=""/>
                  </v:shape>
                  <v:shape id="Picture 58" o:spid="_x0000_s1036" type="#_x0000_t75" style="position:absolute;left:36195;top:18097;width:17995;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">
                    <v:imagedata r:id="rId36" o:title=""/>
                  </v:shape>
                </v:group>
                <v:shape id="Text Box 61" o:spid="_x0000_s1037" type="#_x0000_t202" style="position:absolute;top:37398;width:55358;height:4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6C5C748B" w14:textId="6894780D" w:rsidR="00B94F8B" w:rsidRPr="00FC32D8" w:rsidRDefault="00B94F8B" w:rsidP="00B94F8B">
                        <w:pPr>
                          <w:pStyle w:val="Caption"/>
                          <w:rPr>
                            <w:noProof/>
                            <w:sz w:val="24"/>
                          </w:rPr>
                        </w:pPr>
                        <w:bookmarkStart w:id="39" w:name="_Ref48830957"/>
                        <w:bookmarkStart w:id="40" w:name="_Toc49107957"/>
                        <w:bookmarkStart w:id="41" w:name="_Toc49108116"/>
                        <w:r>
                          <w:t xml:space="preserve">Figure </w:t>
                        </w:r>
                        <w:r>
                          <w:fldChar w:fldCharType="begin"/>
                        </w:r>
                        <w:r>
                          <w:instrText xml:space="preserve"> SEQ Figure \* ARABIC </w:instrText>
                        </w:r>
                        <w:r>
                          <w:fldChar w:fldCharType="separate"/>
                        </w:r>
                        <w:r w:rsidR="001D6029">
                          <w:rPr>
                            <w:noProof/>
                          </w:rPr>
                          <w:t>4</w:t>
                        </w:r>
                        <w:r>
                          <w:fldChar w:fldCharType="end"/>
                        </w:r>
                        <w:bookmarkEnd w:id="39"/>
                        <w:r>
                          <w:t xml:space="preserve"> : Comparison of the performance of the four models. Image 36379. From left to right and top to bottom: bicubic, batch size =8, batch size = 16, batch size = 32 and batch size = 32/beta1 = 0.99</w:t>
                        </w:r>
                        <w:bookmarkEnd w:id="40"/>
                        <w:bookmarkEnd w:id="41"/>
                      </w:p>
                    </w:txbxContent>
                  </v:textbox>
                </v:shape>
                <w10:wrap type="topAndBottom" anchorx="margin"/>
              </v:group>
            </w:pict>
          </mc:Fallback>
        </mc:AlternateContent>
      </w:r>
    </w:p>
    <w:p w14:paraId="4FAB9B04" w14:textId="5C31E17A" w:rsidR="00A315AC" w:rsidRPr="000A3918" w:rsidRDefault="00A315AC" w:rsidP="000A3918">
      <w:pPr>
        <w:sectPr w:rsidR="00A315AC" w:rsidRPr="000A3918" w:rsidSect="005B1DEC">
          <w:footerReference w:type="default" r:id="rId37"/>
          <w:headerReference w:type="first" r:id="rId38"/>
          <w:footnotePr>
            <w:numRestart w:val="eachPage"/>
          </w:footnotePr>
          <w:type w:val="continuous"/>
          <w:pgSz w:w="11906" w:h="16838"/>
          <w:pgMar w:top="1440" w:right="1440" w:bottom="709" w:left="1985" w:header="709" w:footer="709" w:gutter="0"/>
          <w:pgNumType w:start="0"/>
          <w:cols w:space="708"/>
          <w:titlePg/>
          <w:docGrid w:linePitch="360"/>
        </w:sectPr>
      </w:pPr>
    </w:p>
    <w:p w14:paraId="3E3C988C" w14:textId="0EC617F2" w:rsidR="00094F12" w:rsidRDefault="002C0537" w:rsidP="0059054C">
      <w:pPr>
        <w:pStyle w:val="Heading2"/>
        <w:rPr>
          <w:lang w:val="en-US"/>
        </w:rPr>
      </w:pPr>
      <w:bookmarkStart w:id="42" w:name="_Toc49165209"/>
      <w:r>
        <w:rPr>
          <w:lang w:val="en-US"/>
        </w:rPr>
        <w:lastRenderedPageBreak/>
        <w:t>Generically vs specifically trained</w:t>
      </w:r>
      <w:bookmarkEnd w:id="42"/>
    </w:p>
    <w:p w14:paraId="57AC6BC4" w14:textId="58D89B24" w:rsidR="00B11DC2" w:rsidRDefault="000B66BE" w:rsidP="00B11DC2">
      <w:r>
        <w:t>In</w:t>
      </w:r>
      <w:r w:rsidR="000075C6">
        <w:t xml:space="preserve"> this section</w:t>
      </w:r>
      <w:r w:rsidR="00A77743">
        <w:t>,</w:t>
      </w:r>
      <w:r w:rsidR="000075C6">
        <w:t xml:space="preserve"> </w:t>
      </w:r>
      <w:r w:rsidR="006550F1">
        <w:t xml:space="preserve">I will present </w:t>
      </w:r>
      <w:r w:rsidR="00F165D1">
        <w:t xml:space="preserve">the performance of </w:t>
      </w:r>
      <w:r w:rsidR="00EE028F" w:rsidRPr="00235B9F">
        <w:t>the generically and specifically trained</w:t>
      </w:r>
      <w:r w:rsidR="00EE028F">
        <w:t xml:space="preserve"> model</w:t>
      </w:r>
      <w:r w:rsidR="00946132">
        <w:t xml:space="preserve">s on the </w:t>
      </w:r>
      <w:r w:rsidR="00C84411">
        <w:t>Sentinel-2A validation dataset</w:t>
      </w:r>
      <w:r w:rsidR="00C84411">
        <w:rPr>
          <w:rStyle w:val="FootnoteReference"/>
        </w:rPr>
        <w:footnoteReference w:id="15"/>
      </w:r>
      <w:r w:rsidR="00023625">
        <w:t xml:space="preserve">. The specifically trained network </w:t>
      </w:r>
      <w:r w:rsidR="0040389F">
        <w:t xml:space="preserve">has been trained using the same training parameters as the generically trained network. However, it has been trained from the beginning only on Sentinel-2A </w:t>
      </w:r>
      <w:r w:rsidR="00886616">
        <w:t xml:space="preserve">images. </w:t>
      </w:r>
      <w:r w:rsidR="00324885">
        <w:t xml:space="preserve">The generically trained network is the one provided with the </w:t>
      </w:r>
      <w:r w:rsidR="0049183B">
        <w:t xml:space="preserve">ESRGAN code </w:t>
      </w:r>
      <w:r w:rsidR="00B24BEA">
        <w:t xml:space="preserve">and has been trained </w:t>
      </w:r>
      <w:r w:rsidR="00AB054C">
        <w:t xml:space="preserve">on various datasets as explained in the related article </w:t>
      </w:r>
      <w:r w:rsidR="00856D87">
        <w:rPr>
          <w:rStyle w:val="FootnoteReference"/>
        </w:rPr>
        <w:fldChar w:fldCharType="begin" w:fldLock="1"/>
      </w:r>
      <w:r w:rsidR="00036812">
        <w:instrText>ADDIN CSL_CITATION {"citationItems":[{"id":"ITEM-1","itemData":{"DOI":"10.1007/978-3-030-11021-5_5","ISBN":"9783030110208","ISSN":"16113349","abstract":"The Super-Resolution Generative Adversarial Network (SRGAN) is a seminal work that is capable of generating realistic textures during single image super-resolution. However, the hallucinated details are often accompanied with unpleasant artifacts. To further enhance the visual quality, we thoroughly study three key components of SRGAN – network architecture, adversarial loss and perceptual loss, and improve each of them to derive an Enhanced SRGAN (ESRGAN). In particular, we introduce the Residual-in-Residual Dense Block (RRDB) without batch normalization as the basic network building unit. Moreover, we borrow the idea from relativistic GAN to let the discriminator predict relative realness instead of the absolute value. Finally, we improve the perceptual loss by using the features before activation, which could provide stronger supervision for brightness consistency and texture recovery. Benefiting from these improvements, the proposed ESRGAN achieves consistently better visual quality with more realistic and natural textures than SRGAN and won the first place in the PIRM2018-SR Challenge (region 3) with the best perceptual index. The code is available at https://github.com/xinntao/ESRGAN.","author":[{"dropping-particle":"","family":"Wang","given":"Xintao","non-dropping-particle":"","parse-names":false,"suffix":""},{"dropping-particle":"","family":"Yu","given":"Ke","non-dropping-particle":"","parse-names":false,"suffix":""},{"dropping-particle":"","family":"Wu","given":"Shixiang","non-dropping-particle":"","parse-names":false,"suffix":""},{"dropping-particle":"","family":"Gu","given":"Jinjin","non-dropping-particle":"","parse-names":false,"suffix":""},{"dropping-particle":"","family":"Liu","given":"Yihao","non-dropping-particle":"","parse-names":false,"suffix":""},{"dropping-particle":"","family":"Dong","given":"Chao","non-dropping-particle":"","parse-names":false,"suffix":""},{"dropping-particle":"","family":"Qiao","given":"Yu","non-dropping-particle":"","parse-names":false,"suffix":""},{"dropping-particle":"","family":"Loy","given":"Chen Change","non-dropping-particle":"","parse-names":false,"suffix":""}],"container-title":"Lecture Notes in Computer Science (including subseries Lecture Notes in Artificial Intelligence and Lecture Notes in Bioinformatics)","id":"ITEM-1","issued":{"date-parts":[["2019"]]},"page":"63-79","title":"ESRGAN: Enhanced super-resolution generative adversarial networks","type":"article-journal","volume":"11133 LNCS"},"uris":["http://www.mendeley.com/documents/?uuid=a393f27b-2827-451b-92ea-f7ce5812d7f9"]}],"mendeley":{"formattedCitation":"(X. Wang et al., 2019)","plainTextFormattedCitation":"(X. Wang et al., 2019)","previouslyFormattedCitation":"(X. Wang et al., 2019)"},"properties":{"noteIndex":0},"schema":"https://github.com/citation-style-language/schema/raw/master/csl-citation.json"}</w:instrText>
      </w:r>
      <w:r w:rsidR="00856D87">
        <w:rPr>
          <w:rStyle w:val="FootnoteReference"/>
        </w:rPr>
        <w:fldChar w:fldCharType="separate"/>
      </w:r>
      <w:r w:rsidR="0018372B" w:rsidRPr="0018372B">
        <w:rPr>
          <w:noProof/>
        </w:rPr>
        <w:t>(X. Wang et al., 2019)</w:t>
      </w:r>
      <w:r w:rsidR="00856D87">
        <w:rPr>
          <w:rStyle w:val="FootnoteReference"/>
        </w:rPr>
        <w:fldChar w:fldCharType="end"/>
      </w:r>
      <w:r w:rsidR="00B907EA">
        <w:t>.</w:t>
      </w:r>
      <w:r w:rsidR="00BA696F">
        <w:t xml:space="preserve"> The two models have the exact same architecture and</w:t>
      </w:r>
      <w:r w:rsidR="00BE25E6">
        <w:t xml:space="preserve"> have been trained with the same hyperparameters.</w:t>
      </w:r>
      <w:r w:rsidR="00BA696F">
        <w:t xml:space="preserve"> </w:t>
      </w:r>
      <w:r w:rsidR="00B11DC2">
        <w:t>Consequently,</w:t>
      </w:r>
      <w:r w:rsidR="00BA696F">
        <w:t xml:space="preserve"> the only variable </w:t>
      </w:r>
      <w:r w:rsidR="00BE25E6">
        <w:t>between them is the training datasets</w:t>
      </w:r>
      <w:r w:rsidR="00A303F6">
        <w:t xml:space="preserve">. </w:t>
      </w:r>
    </w:p>
    <w:p w14:paraId="22757BCF" w14:textId="1046509B" w:rsidR="00786A22" w:rsidRDefault="00786A22" w:rsidP="00B11DC2">
      <w:r>
        <w:t xml:space="preserve">All </w:t>
      </w:r>
      <w:r w:rsidRPr="00235B9F">
        <w:t xml:space="preserve">the results are found </w:t>
      </w:r>
      <w:r w:rsidR="00E1098A" w:rsidRPr="00235B9F">
        <w:t>the folder of the</w:t>
      </w:r>
      <w:r w:rsidR="00E1098A">
        <w:t xml:space="preserve"> supplementary material.</w:t>
      </w:r>
      <w:r w:rsidR="00E1098A">
        <w:rPr>
          <w:rStyle w:val="FootnoteReference"/>
        </w:rPr>
        <w:footnoteReference w:id="16"/>
      </w:r>
    </w:p>
    <w:p w14:paraId="056686F3" w14:textId="1E915965" w:rsidR="008D75BC" w:rsidRDefault="00B907EA" w:rsidP="00B11DC2">
      <w:r>
        <w:fldChar w:fldCharType="begin"/>
      </w:r>
      <w:r>
        <w:instrText xml:space="preserve"> REF _Ref49164206 \h </w:instrText>
      </w:r>
      <w:r>
        <w:fldChar w:fldCharType="separate"/>
      </w:r>
      <w:r w:rsidR="001D6029">
        <w:t xml:space="preserve">Table </w:t>
      </w:r>
      <w:r w:rsidR="001D6029">
        <w:rPr>
          <w:noProof/>
        </w:rPr>
        <w:t>2</w:t>
      </w:r>
      <w:r>
        <w:fldChar w:fldCharType="end"/>
      </w:r>
      <w:r>
        <w:t xml:space="preserve"> </w:t>
      </w:r>
      <w:r w:rsidR="00241C90">
        <w:t>demonstrates that spe</w:t>
      </w:r>
      <w:r w:rsidR="009F2E8A">
        <w:t xml:space="preserve">cific training outperforms generic training across each metrics used here. </w:t>
      </w:r>
      <w:r w:rsidR="000504F0">
        <w:t>Interestingly</w:t>
      </w:r>
      <w:r w:rsidR="00554294">
        <w:t xml:space="preserve">, </w:t>
      </w:r>
      <w:r w:rsidR="000504F0">
        <w:t xml:space="preserve">the generically trained network </w:t>
      </w:r>
      <w:r w:rsidR="0040590C">
        <w:t xml:space="preserve">is outperformed by bicubic interpolation in PSNR and SSIM showing how crucial training data is. </w:t>
      </w:r>
      <w:r w:rsidR="00C14784">
        <w:t xml:space="preserve">However, both models </w:t>
      </w:r>
      <w:r w:rsidR="00894879">
        <w:t>massively</w:t>
      </w:r>
      <w:r w:rsidR="00C14784">
        <w:t xml:space="preserve"> outperform </w:t>
      </w:r>
      <w:r w:rsidR="00894879">
        <w:t xml:space="preserve">bicubic interpolation </w:t>
      </w:r>
      <w:r w:rsidR="004B36C5">
        <w:t>when measured with LPIPS, which indicates that both produce</w:t>
      </w:r>
      <w:r w:rsidR="00ED167F">
        <w:t xml:space="preserve"> more perceptually </w:t>
      </w:r>
      <w:r w:rsidR="00AE19FF">
        <w:t>attractive</w:t>
      </w:r>
      <w:r w:rsidR="00ED167F">
        <w:t xml:space="preserve"> results. </w:t>
      </w:r>
    </w:p>
    <w:p w14:paraId="11D8B92B" w14:textId="570CEA34" w:rsidR="00C34447" w:rsidRDefault="00C23724" w:rsidP="00C02AA7">
      <w:r>
        <w:t>In the following lines, gSR</w:t>
      </w:r>
      <w:r w:rsidR="00CC001E">
        <w:t>i</w:t>
      </w:r>
      <w:r>
        <w:t xml:space="preserve"> refers to images super-resolved by the generically trained </w:t>
      </w:r>
      <w:r w:rsidR="009E1EB2">
        <w:t>model</w:t>
      </w:r>
      <w:r>
        <w:t xml:space="preserve"> and sSR</w:t>
      </w:r>
      <w:r w:rsidR="00CC001E">
        <w:t>i</w:t>
      </w:r>
      <w:r>
        <w:t xml:space="preserve"> to the </w:t>
      </w:r>
      <w:r w:rsidR="009E1EB2">
        <w:t>images from the specifically trained model.</w:t>
      </w:r>
    </w:p>
    <w:p w14:paraId="2E2F25A3" w14:textId="41FD99DD" w:rsidR="00C02AA7" w:rsidRDefault="00C02AA7" w:rsidP="00C02AA7">
      <w:pPr>
        <w:pStyle w:val="Caption"/>
        <w:keepNext/>
      </w:pPr>
      <w:bookmarkStart w:id="43" w:name="_Toc49109131"/>
      <w:bookmarkStart w:id="44" w:name="_Ref49164206"/>
      <w:r>
        <w:t xml:space="preserve">Table </w:t>
      </w:r>
      <w:r>
        <w:fldChar w:fldCharType="begin"/>
      </w:r>
      <w:r>
        <w:instrText xml:space="preserve"> SEQ Table \* ARABIC </w:instrText>
      </w:r>
      <w:r>
        <w:fldChar w:fldCharType="separate"/>
      </w:r>
      <w:r w:rsidR="001D6029">
        <w:rPr>
          <w:noProof/>
        </w:rPr>
        <w:t>2</w:t>
      </w:r>
      <w:r>
        <w:fldChar w:fldCharType="end"/>
      </w:r>
      <w:bookmarkEnd w:id="44"/>
      <w:r>
        <w:t xml:space="preserve"> : </w:t>
      </w:r>
      <w:r w:rsidRPr="00817AA5">
        <w:t>Performance comparison of bicubic interpolation, generic training, and specific training</w:t>
      </w:r>
      <w:bookmarkEnd w:id="43"/>
    </w:p>
    <w:tbl>
      <w:tblPr>
        <w:tblW w:w="9011" w:type="dxa"/>
        <w:tblLook w:val="04A0" w:firstRow="1" w:lastRow="0" w:firstColumn="1" w:lastColumn="0" w:noHBand="0" w:noVBand="1"/>
      </w:tblPr>
      <w:tblGrid>
        <w:gridCol w:w="2288"/>
        <w:gridCol w:w="1455"/>
        <w:gridCol w:w="957"/>
        <w:gridCol w:w="1748"/>
        <w:gridCol w:w="1250"/>
        <w:gridCol w:w="1313"/>
      </w:tblGrid>
      <w:tr w:rsidR="00692391" w:rsidRPr="00692391" w14:paraId="6C385535" w14:textId="77777777" w:rsidTr="00C02AA7">
        <w:trPr>
          <w:trHeight w:val="347"/>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8BB1684" w14:textId="77777777" w:rsidR="00692391" w:rsidRPr="00692391" w:rsidRDefault="00692391" w:rsidP="00692391">
            <w:pPr>
              <w:spacing w:after="0" w:line="240" w:lineRule="auto"/>
              <w:jc w:val="left"/>
              <w:rPr>
                <w:rFonts w:eastAsia="Times New Roman" w:cs="Times New Roman"/>
                <w:color w:val="000000"/>
                <w:sz w:val="22"/>
              </w:rPr>
            </w:pPr>
            <w:r w:rsidRPr="00692391">
              <w:rPr>
                <w:rFonts w:eastAsia="Times New Roman" w:cs="Times New Roman"/>
                <w:color w:val="000000"/>
                <w:sz w:val="22"/>
              </w:rPr>
              <w:t> </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2C5B935B" w14:textId="17ECE7F6" w:rsidR="00692391" w:rsidRPr="00692391" w:rsidRDefault="00692391" w:rsidP="00692391">
            <w:pPr>
              <w:spacing w:after="0" w:line="240" w:lineRule="auto"/>
              <w:jc w:val="center"/>
              <w:rPr>
                <w:rFonts w:eastAsia="Times New Roman" w:cs="Times New Roman"/>
                <w:color w:val="000000"/>
                <w:sz w:val="22"/>
              </w:rPr>
            </w:pPr>
            <w:r w:rsidRPr="00DB737F">
              <w:rPr>
                <w:rFonts w:eastAsia="Times New Roman" w:cs="Times New Roman"/>
                <w:color w:val="000000"/>
                <w:szCs w:val="24"/>
              </w:rPr>
              <w:t>PSNR</w:t>
            </w:r>
            <w:r>
              <w:rPr>
                <w:rFonts w:eastAsia="Times New Roman" w:cs="Times New Roman"/>
                <w:color w:val="000000"/>
                <w:szCs w:val="24"/>
              </w:rPr>
              <w:t xml:space="preserve"> </w:t>
            </w:r>
            <w:r>
              <w:rPr>
                <w:rFonts w:eastAsia="Times New Roman" w:cs="Times New Roman"/>
                <w:color w:val="000000"/>
                <w:sz w:val="22"/>
              </w:rPr>
              <w:t xml:space="preserve">[dB] </w:t>
            </w:r>
            <w:r>
              <w:rPr>
                <w:rFonts w:eastAsia="Times New Roman" w:cs="Times New Roman"/>
                <w:color w:val="000000"/>
                <w:szCs w:val="24"/>
              </w:rPr>
              <w:t>↑</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5030D5E3" w14:textId="5FD8C21D" w:rsidR="00692391" w:rsidRPr="00692391" w:rsidRDefault="00692391" w:rsidP="00692391">
            <w:pPr>
              <w:spacing w:after="0" w:line="240" w:lineRule="auto"/>
              <w:jc w:val="center"/>
              <w:rPr>
                <w:rFonts w:eastAsia="Times New Roman" w:cs="Times New Roman"/>
                <w:color w:val="000000"/>
                <w:sz w:val="22"/>
              </w:rPr>
            </w:pPr>
            <w:r w:rsidRPr="00DB737F">
              <w:rPr>
                <w:rFonts w:eastAsia="Times New Roman" w:cs="Times New Roman"/>
                <w:color w:val="000000"/>
                <w:szCs w:val="24"/>
              </w:rPr>
              <w:t>SSIM</w:t>
            </w:r>
            <w:r>
              <w:rPr>
                <w:rFonts w:eastAsia="Times New Roman" w:cs="Times New Roman"/>
                <w:color w:val="000000"/>
                <w:szCs w:val="24"/>
              </w:rPr>
              <w:t xml:space="preserve"> ↑</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7C8A3868" w14:textId="06D71208" w:rsidR="00692391" w:rsidRPr="00692391" w:rsidRDefault="00692391" w:rsidP="00692391">
            <w:pPr>
              <w:spacing w:after="0" w:line="240" w:lineRule="auto"/>
              <w:jc w:val="center"/>
              <w:rPr>
                <w:rFonts w:eastAsia="Times New Roman" w:cs="Times New Roman"/>
                <w:color w:val="000000"/>
                <w:sz w:val="22"/>
              </w:rPr>
            </w:pPr>
            <w:r w:rsidRPr="00DB737F">
              <w:rPr>
                <w:rFonts w:eastAsia="Times New Roman" w:cs="Times New Roman"/>
                <w:color w:val="000000"/>
                <w:szCs w:val="24"/>
              </w:rPr>
              <w:t>PSNR_Y</w:t>
            </w:r>
            <w:r>
              <w:rPr>
                <w:rFonts w:eastAsia="Times New Roman" w:cs="Times New Roman"/>
                <w:color w:val="000000"/>
                <w:szCs w:val="24"/>
              </w:rPr>
              <w:t xml:space="preserve"> </w:t>
            </w:r>
            <w:r>
              <w:rPr>
                <w:rFonts w:eastAsia="Times New Roman" w:cs="Times New Roman"/>
                <w:color w:val="000000"/>
                <w:sz w:val="22"/>
              </w:rPr>
              <w:t xml:space="preserve">[dB] </w:t>
            </w:r>
            <w:r>
              <w:rPr>
                <w:rFonts w:eastAsia="Times New Roman" w:cs="Times New Roman"/>
                <w:color w:val="000000"/>
                <w:szCs w:val="24"/>
              </w:rPr>
              <w:t>↑</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5DA2F0E7" w14:textId="125C8955" w:rsidR="00692391" w:rsidRPr="00692391" w:rsidRDefault="00692391" w:rsidP="00692391">
            <w:pPr>
              <w:spacing w:after="0" w:line="240" w:lineRule="auto"/>
              <w:jc w:val="center"/>
              <w:rPr>
                <w:rFonts w:eastAsia="Times New Roman" w:cs="Times New Roman"/>
                <w:color w:val="000000"/>
                <w:sz w:val="22"/>
              </w:rPr>
            </w:pPr>
            <w:r w:rsidRPr="00DB737F">
              <w:rPr>
                <w:rFonts w:eastAsia="Times New Roman" w:cs="Times New Roman"/>
                <w:color w:val="000000"/>
                <w:szCs w:val="24"/>
              </w:rPr>
              <w:t>SSIM_Y</w:t>
            </w:r>
            <w:r>
              <w:rPr>
                <w:rFonts w:eastAsia="Times New Roman" w:cs="Times New Roman"/>
                <w:color w:val="000000"/>
                <w:szCs w:val="24"/>
              </w:rPr>
              <w:t xml:space="preserve"> ↑</w:t>
            </w:r>
          </w:p>
        </w:tc>
        <w:tc>
          <w:tcPr>
            <w:tcW w:w="1313" w:type="dxa"/>
            <w:tcBorders>
              <w:top w:val="single" w:sz="8" w:space="0" w:color="auto"/>
              <w:left w:val="nil"/>
              <w:bottom w:val="single" w:sz="8" w:space="0" w:color="auto"/>
              <w:right w:val="single" w:sz="8" w:space="0" w:color="auto"/>
            </w:tcBorders>
            <w:shd w:val="clear" w:color="auto" w:fill="auto"/>
            <w:noWrap/>
            <w:vAlign w:val="center"/>
            <w:hideMark/>
          </w:tcPr>
          <w:p w14:paraId="4F00C953" w14:textId="2C96B7CD" w:rsidR="00692391" w:rsidRPr="00692391" w:rsidRDefault="00692391" w:rsidP="00692391">
            <w:pPr>
              <w:spacing w:after="0" w:line="240" w:lineRule="auto"/>
              <w:jc w:val="center"/>
              <w:rPr>
                <w:rFonts w:eastAsia="Times New Roman" w:cs="Times New Roman"/>
                <w:color w:val="000000"/>
                <w:sz w:val="22"/>
              </w:rPr>
            </w:pPr>
            <w:r w:rsidRPr="00DB737F">
              <w:rPr>
                <w:rFonts w:eastAsia="Times New Roman" w:cs="Times New Roman"/>
                <w:color w:val="000000"/>
                <w:szCs w:val="24"/>
              </w:rPr>
              <w:t>LPIPS</w:t>
            </w:r>
            <w:r>
              <w:rPr>
                <w:rFonts w:eastAsia="Times New Roman" w:cs="Times New Roman"/>
                <w:color w:val="000000"/>
                <w:szCs w:val="24"/>
              </w:rPr>
              <w:t xml:space="preserve"> ↓</w:t>
            </w:r>
          </w:p>
        </w:tc>
      </w:tr>
      <w:tr w:rsidR="00692391" w:rsidRPr="00692391" w14:paraId="666A5DC4" w14:textId="77777777" w:rsidTr="00C02AA7">
        <w:trPr>
          <w:trHeight w:val="347"/>
        </w:trPr>
        <w:tc>
          <w:tcPr>
            <w:tcW w:w="0" w:type="auto"/>
            <w:tcBorders>
              <w:top w:val="nil"/>
              <w:left w:val="single" w:sz="8" w:space="0" w:color="auto"/>
              <w:bottom w:val="single" w:sz="4" w:space="0" w:color="auto"/>
              <w:right w:val="single" w:sz="8" w:space="0" w:color="auto"/>
            </w:tcBorders>
            <w:shd w:val="clear" w:color="auto" w:fill="auto"/>
            <w:noWrap/>
            <w:vAlign w:val="center"/>
            <w:hideMark/>
          </w:tcPr>
          <w:p w14:paraId="4829CD36" w14:textId="77777777" w:rsidR="00692391" w:rsidRPr="00692391" w:rsidRDefault="00692391" w:rsidP="00692391">
            <w:pPr>
              <w:spacing w:after="0" w:line="240" w:lineRule="auto"/>
              <w:jc w:val="left"/>
              <w:rPr>
                <w:rFonts w:eastAsia="Times New Roman" w:cs="Times New Roman"/>
                <w:color w:val="000000"/>
                <w:sz w:val="22"/>
              </w:rPr>
            </w:pPr>
            <w:r w:rsidRPr="00692391">
              <w:rPr>
                <w:rFonts w:eastAsia="Times New Roman" w:cs="Times New Roman"/>
                <w:color w:val="000000"/>
                <w:sz w:val="22"/>
              </w:rPr>
              <w:t>Bicubic</w:t>
            </w:r>
          </w:p>
        </w:tc>
        <w:tc>
          <w:tcPr>
            <w:tcW w:w="0" w:type="auto"/>
            <w:tcBorders>
              <w:top w:val="nil"/>
              <w:left w:val="nil"/>
              <w:bottom w:val="single" w:sz="4" w:space="0" w:color="auto"/>
              <w:right w:val="single" w:sz="4" w:space="0" w:color="auto"/>
            </w:tcBorders>
            <w:shd w:val="clear" w:color="auto" w:fill="auto"/>
            <w:noWrap/>
            <w:vAlign w:val="center"/>
            <w:hideMark/>
          </w:tcPr>
          <w:p w14:paraId="06B26D4F" w14:textId="77777777" w:rsidR="00692391" w:rsidRPr="00692391" w:rsidRDefault="00692391" w:rsidP="00692391">
            <w:pPr>
              <w:spacing w:after="0" w:line="240" w:lineRule="auto"/>
              <w:jc w:val="center"/>
              <w:rPr>
                <w:rFonts w:eastAsia="Times New Roman" w:cs="Times New Roman"/>
                <w:color w:val="000000"/>
                <w:sz w:val="22"/>
              </w:rPr>
            </w:pPr>
            <w:r w:rsidRPr="00692391">
              <w:rPr>
                <w:rFonts w:eastAsia="Times New Roman" w:cs="Times New Roman"/>
                <w:color w:val="000000"/>
                <w:sz w:val="22"/>
              </w:rPr>
              <w:t>27.5905</w:t>
            </w:r>
          </w:p>
        </w:tc>
        <w:tc>
          <w:tcPr>
            <w:tcW w:w="0" w:type="auto"/>
            <w:tcBorders>
              <w:top w:val="nil"/>
              <w:left w:val="nil"/>
              <w:bottom w:val="single" w:sz="4" w:space="0" w:color="auto"/>
              <w:right w:val="single" w:sz="4" w:space="0" w:color="auto"/>
            </w:tcBorders>
            <w:shd w:val="clear" w:color="auto" w:fill="auto"/>
            <w:noWrap/>
            <w:vAlign w:val="center"/>
            <w:hideMark/>
          </w:tcPr>
          <w:p w14:paraId="06181744" w14:textId="77777777" w:rsidR="00692391" w:rsidRPr="00692391" w:rsidRDefault="00692391" w:rsidP="00692391">
            <w:pPr>
              <w:spacing w:after="0" w:line="240" w:lineRule="auto"/>
              <w:jc w:val="center"/>
              <w:rPr>
                <w:rFonts w:eastAsia="Times New Roman" w:cs="Times New Roman"/>
                <w:color w:val="000000"/>
                <w:sz w:val="22"/>
              </w:rPr>
            </w:pPr>
            <w:r w:rsidRPr="00692391">
              <w:rPr>
                <w:rFonts w:eastAsia="Times New Roman" w:cs="Times New Roman"/>
                <w:color w:val="000000"/>
                <w:sz w:val="22"/>
              </w:rPr>
              <w:t>0.7193</w:t>
            </w:r>
          </w:p>
        </w:tc>
        <w:tc>
          <w:tcPr>
            <w:tcW w:w="0" w:type="auto"/>
            <w:tcBorders>
              <w:top w:val="nil"/>
              <w:left w:val="nil"/>
              <w:bottom w:val="single" w:sz="4" w:space="0" w:color="auto"/>
              <w:right w:val="single" w:sz="4" w:space="0" w:color="auto"/>
            </w:tcBorders>
            <w:shd w:val="clear" w:color="auto" w:fill="auto"/>
            <w:noWrap/>
            <w:vAlign w:val="center"/>
            <w:hideMark/>
          </w:tcPr>
          <w:p w14:paraId="65413B95" w14:textId="3073BAD2" w:rsidR="00692391" w:rsidRPr="00692391" w:rsidRDefault="007D4E14" w:rsidP="00692391">
            <w:pPr>
              <w:spacing w:after="0" w:line="240" w:lineRule="auto"/>
              <w:jc w:val="center"/>
              <w:rPr>
                <w:rFonts w:eastAsia="Times New Roman" w:cs="Times New Roman"/>
                <w:color w:val="000000"/>
                <w:sz w:val="22"/>
              </w:rPr>
            </w:pPr>
            <w:r>
              <w:rPr>
                <w:rFonts w:eastAsia="Times New Roman" w:cs="Times New Roman"/>
                <w:color w:val="000000"/>
                <w:sz w:val="22"/>
              </w:rPr>
              <w:t>NC</w:t>
            </w:r>
          </w:p>
        </w:tc>
        <w:tc>
          <w:tcPr>
            <w:tcW w:w="0" w:type="auto"/>
            <w:tcBorders>
              <w:top w:val="nil"/>
              <w:left w:val="nil"/>
              <w:bottom w:val="single" w:sz="4" w:space="0" w:color="auto"/>
              <w:right w:val="single" w:sz="4" w:space="0" w:color="auto"/>
            </w:tcBorders>
            <w:shd w:val="clear" w:color="auto" w:fill="auto"/>
            <w:noWrap/>
            <w:vAlign w:val="center"/>
            <w:hideMark/>
          </w:tcPr>
          <w:p w14:paraId="12979F98" w14:textId="01CB46AF" w:rsidR="00692391" w:rsidRPr="00692391" w:rsidRDefault="007D4E14" w:rsidP="00692391">
            <w:pPr>
              <w:spacing w:after="0" w:line="240" w:lineRule="auto"/>
              <w:jc w:val="center"/>
              <w:rPr>
                <w:rFonts w:eastAsia="Times New Roman" w:cs="Times New Roman"/>
                <w:color w:val="000000"/>
                <w:sz w:val="22"/>
              </w:rPr>
            </w:pPr>
            <w:r>
              <w:rPr>
                <w:rFonts w:eastAsia="Times New Roman" w:cs="Times New Roman"/>
                <w:color w:val="000000"/>
                <w:sz w:val="22"/>
              </w:rPr>
              <w:t>NC</w:t>
            </w:r>
          </w:p>
        </w:tc>
        <w:tc>
          <w:tcPr>
            <w:tcW w:w="1313" w:type="dxa"/>
            <w:tcBorders>
              <w:top w:val="nil"/>
              <w:left w:val="nil"/>
              <w:bottom w:val="single" w:sz="4" w:space="0" w:color="auto"/>
              <w:right w:val="single" w:sz="8" w:space="0" w:color="auto"/>
            </w:tcBorders>
            <w:shd w:val="clear" w:color="auto" w:fill="auto"/>
            <w:noWrap/>
            <w:vAlign w:val="center"/>
            <w:hideMark/>
          </w:tcPr>
          <w:p w14:paraId="5DD2433D" w14:textId="77777777" w:rsidR="00692391" w:rsidRPr="00692391" w:rsidRDefault="00692391" w:rsidP="00692391">
            <w:pPr>
              <w:spacing w:after="0" w:line="240" w:lineRule="auto"/>
              <w:jc w:val="center"/>
              <w:rPr>
                <w:rFonts w:eastAsia="Times New Roman" w:cs="Times New Roman"/>
                <w:color w:val="000000"/>
                <w:sz w:val="22"/>
              </w:rPr>
            </w:pPr>
            <w:r w:rsidRPr="00692391">
              <w:rPr>
                <w:rFonts w:eastAsia="Times New Roman" w:cs="Times New Roman"/>
                <w:color w:val="000000"/>
                <w:sz w:val="22"/>
              </w:rPr>
              <w:t>0.4616</w:t>
            </w:r>
          </w:p>
        </w:tc>
      </w:tr>
      <w:tr w:rsidR="00692391" w:rsidRPr="00692391" w14:paraId="5F0E2E68" w14:textId="77777777" w:rsidTr="00C02AA7">
        <w:trPr>
          <w:trHeight w:val="347"/>
        </w:trPr>
        <w:tc>
          <w:tcPr>
            <w:tcW w:w="0" w:type="auto"/>
            <w:tcBorders>
              <w:top w:val="nil"/>
              <w:left w:val="single" w:sz="8" w:space="0" w:color="auto"/>
              <w:bottom w:val="single" w:sz="4" w:space="0" w:color="auto"/>
              <w:right w:val="single" w:sz="8" w:space="0" w:color="auto"/>
            </w:tcBorders>
            <w:shd w:val="clear" w:color="auto" w:fill="auto"/>
            <w:noWrap/>
            <w:vAlign w:val="center"/>
            <w:hideMark/>
          </w:tcPr>
          <w:p w14:paraId="199C038B" w14:textId="77777777" w:rsidR="00692391" w:rsidRPr="00692391" w:rsidRDefault="00692391" w:rsidP="00692391">
            <w:pPr>
              <w:spacing w:after="0" w:line="240" w:lineRule="auto"/>
              <w:jc w:val="left"/>
              <w:rPr>
                <w:rFonts w:eastAsia="Times New Roman" w:cs="Times New Roman"/>
                <w:color w:val="000000"/>
                <w:sz w:val="22"/>
              </w:rPr>
            </w:pPr>
            <w:r w:rsidRPr="00692391">
              <w:rPr>
                <w:rFonts w:eastAsia="Times New Roman" w:cs="Times New Roman"/>
                <w:color w:val="000000"/>
                <w:sz w:val="22"/>
              </w:rPr>
              <w:t>Sentinel-2A GENERIC</w:t>
            </w:r>
          </w:p>
        </w:tc>
        <w:tc>
          <w:tcPr>
            <w:tcW w:w="0" w:type="auto"/>
            <w:tcBorders>
              <w:top w:val="nil"/>
              <w:left w:val="nil"/>
              <w:bottom w:val="single" w:sz="4" w:space="0" w:color="auto"/>
              <w:right w:val="single" w:sz="4" w:space="0" w:color="auto"/>
            </w:tcBorders>
            <w:shd w:val="clear" w:color="auto" w:fill="auto"/>
            <w:noWrap/>
            <w:vAlign w:val="center"/>
            <w:hideMark/>
          </w:tcPr>
          <w:p w14:paraId="1140AF16" w14:textId="77777777" w:rsidR="00692391" w:rsidRPr="00692391" w:rsidRDefault="00692391" w:rsidP="00692391">
            <w:pPr>
              <w:spacing w:after="0" w:line="240" w:lineRule="auto"/>
              <w:jc w:val="center"/>
              <w:rPr>
                <w:rFonts w:eastAsia="Times New Roman" w:cs="Times New Roman"/>
                <w:color w:val="000000"/>
                <w:sz w:val="22"/>
              </w:rPr>
            </w:pPr>
            <w:r w:rsidRPr="00692391">
              <w:rPr>
                <w:rFonts w:eastAsia="Times New Roman" w:cs="Times New Roman"/>
                <w:color w:val="000000"/>
                <w:sz w:val="22"/>
              </w:rPr>
              <w:t>27.1807</w:t>
            </w:r>
          </w:p>
        </w:tc>
        <w:tc>
          <w:tcPr>
            <w:tcW w:w="0" w:type="auto"/>
            <w:tcBorders>
              <w:top w:val="nil"/>
              <w:left w:val="nil"/>
              <w:bottom w:val="single" w:sz="4" w:space="0" w:color="auto"/>
              <w:right w:val="single" w:sz="4" w:space="0" w:color="auto"/>
            </w:tcBorders>
            <w:shd w:val="clear" w:color="auto" w:fill="auto"/>
            <w:noWrap/>
            <w:vAlign w:val="center"/>
            <w:hideMark/>
          </w:tcPr>
          <w:p w14:paraId="79898C52" w14:textId="77777777" w:rsidR="00692391" w:rsidRPr="00692391" w:rsidRDefault="00692391" w:rsidP="00692391">
            <w:pPr>
              <w:spacing w:after="0" w:line="240" w:lineRule="auto"/>
              <w:jc w:val="center"/>
              <w:rPr>
                <w:rFonts w:eastAsia="Times New Roman" w:cs="Times New Roman"/>
                <w:color w:val="000000"/>
                <w:sz w:val="22"/>
              </w:rPr>
            </w:pPr>
            <w:r w:rsidRPr="00692391">
              <w:rPr>
                <w:rFonts w:eastAsia="Times New Roman" w:cs="Times New Roman"/>
                <w:color w:val="000000"/>
                <w:sz w:val="22"/>
              </w:rPr>
              <w:t>0.7013</w:t>
            </w:r>
          </w:p>
        </w:tc>
        <w:tc>
          <w:tcPr>
            <w:tcW w:w="0" w:type="auto"/>
            <w:tcBorders>
              <w:top w:val="nil"/>
              <w:left w:val="nil"/>
              <w:bottom w:val="single" w:sz="4" w:space="0" w:color="auto"/>
              <w:right w:val="single" w:sz="4" w:space="0" w:color="auto"/>
            </w:tcBorders>
            <w:shd w:val="clear" w:color="auto" w:fill="auto"/>
            <w:noWrap/>
            <w:vAlign w:val="center"/>
            <w:hideMark/>
          </w:tcPr>
          <w:p w14:paraId="2CD921DF" w14:textId="77777777" w:rsidR="00692391" w:rsidRPr="00692391" w:rsidRDefault="00692391" w:rsidP="00692391">
            <w:pPr>
              <w:spacing w:after="0" w:line="240" w:lineRule="auto"/>
              <w:jc w:val="center"/>
              <w:rPr>
                <w:rFonts w:eastAsia="Times New Roman" w:cs="Times New Roman"/>
                <w:color w:val="000000"/>
                <w:sz w:val="22"/>
              </w:rPr>
            </w:pPr>
            <w:r w:rsidRPr="00692391">
              <w:rPr>
                <w:rFonts w:eastAsia="Times New Roman" w:cs="Times New Roman"/>
                <w:color w:val="000000"/>
                <w:sz w:val="22"/>
              </w:rPr>
              <w:t>29.1101</w:t>
            </w:r>
          </w:p>
        </w:tc>
        <w:tc>
          <w:tcPr>
            <w:tcW w:w="0" w:type="auto"/>
            <w:tcBorders>
              <w:top w:val="nil"/>
              <w:left w:val="nil"/>
              <w:bottom w:val="single" w:sz="4" w:space="0" w:color="auto"/>
              <w:right w:val="single" w:sz="4" w:space="0" w:color="auto"/>
            </w:tcBorders>
            <w:shd w:val="clear" w:color="auto" w:fill="auto"/>
            <w:noWrap/>
            <w:vAlign w:val="center"/>
            <w:hideMark/>
          </w:tcPr>
          <w:p w14:paraId="20F53A0F" w14:textId="77777777" w:rsidR="00692391" w:rsidRPr="00692391" w:rsidRDefault="00692391" w:rsidP="00692391">
            <w:pPr>
              <w:spacing w:after="0" w:line="240" w:lineRule="auto"/>
              <w:jc w:val="center"/>
              <w:rPr>
                <w:rFonts w:eastAsia="Times New Roman" w:cs="Times New Roman"/>
                <w:color w:val="000000"/>
                <w:sz w:val="22"/>
              </w:rPr>
            </w:pPr>
            <w:r w:rsidRPr="00692391">
              <w:rPr>
                <w:rFonts w:eastAsia="Times New Roman" w:cs="Times New Roman"/>
                <w:color w:val="000000"/>
                <w:sz w:val="22"/>
              </w:rPr>
              <w:t>0.7358</w:t>
            </w:r>
          </w:p>
        </w:tc>
        <w:tc>
          <w:tcPr>
            <w:tcW w:w="1313" w:type="dxa"/>
            <w:tcBorders>
              <w:top w:val="nil"/>
              <w:left w:val="nil"/>
              <w:bottom w:val="single" w:sz="4" w:space="0" w:color="auto"/>
              <w:right w:val="single" w:sz="8" w:space="0" w:color="auto"/>
            </w:tcBorders>
            <w:shd w:val="clear" w:color="auto" w:fill="auto"/>
            <w:noWrap/>
            <w:vAlign w:val="center"/>
            <w:hideMark/>
          </w:tcPr>
          <w:p w14:paraId="7AC12750" w14:textId="77777777" w:rsidR="00692391" w:rsidRPr="00692391" w:rsidRDefault="00692391" w:rsidP="00692391">
            <w:pPr>
              <w:spacing w:after="0" w:line="240" w:lineRule="auto"/>
              <w:jc w:val="center"/>
              <w:rPr>
                <w:rFonts w:eastAsia="Times New Roman" w:cs="Times New Roman"/>
                <w:color w:val="000000"/>
                <w:sz w:val="22"/>
              </w:rPr>
            </w:pPr>
            <w:r w:rsidRPr="00692391">
              <w:rPr>
                <w:rFonts w:eastAsia="Times New Roman" w:cs="Times New Roman"/>
                <w:color w:val="000000"/>
                <w:sz w:val="22"/>
              </w:rPr>
              <w:t>0.1425</w:t>
            </w:r>
          </w:p>
        </w:tc>
      </w:tr>
      <w:tr w:rsidR="00692391" w:rsidRPr="00692391" w14:paraId="10A09AD6" w14:textId="77777777" w:rsidTr="00C02AA7">
        <w:trPr>
          <w:trHeight w:val="34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E173FD8" w14:textId="77777777" w:rsidR="00692391" w:rsidRPr="00692391" w:rsidRDefault="00692391" w:rsidP="00692391">
            <w:pPr>
              <w:spacing w:after="0" w:line="240" w:lineRule="auto"/>
              <w:jc w:val="left"/>
              <w:rPr>
                <w:rFonts w:eastAsia="Times New Roman" w:cs="Times New Roman"/>
                <w:color w:val="000000"/>
                <w:sz w:val="22"/>
              </w:rPr>
            </w:pPr>
            <w:r w:rsidRPr="00692391">
              <w:rPr>
                <w:rFonts w:eastAsia="Times New Roman" w:cs="Times New Roman"/>
                <w:color w:val="000000"/>
                <w:sz w:val="22"/>
              </w:rPr>
              <w:t>Sentinel-2A SPECIFIC</w:t>
            </w:r>
          </w:p>
        </w:tc>
        <w:tc>
          <w:tcPr>
            <w:tcW w:w="0" w:type="auto"/>
            <w:tcBorders>
              <w:top w:val="nil"/>
              <w:left w:val="nil"/>
              <w:bottom w:val="single" w:sz="8" w:space="0" w:color="auto"/>
              <w:right w:val="single" w:sz="4" w:space="0" w:color="auto"/>
            </w:tcBorders>
            <w:shd w:val="clear" w:color="auto" w:fill="auto"/>
            <w:noWrap/>
            <w:vAlign w:val="center"/>
            <w:hideMark/>
          </w:tcPr>
          <w:p w14:paraId="1CF9292C" w14:textId="77777777" w:rsidR="00692391" w:rsidRPr="00692391" w:rsidRDefault="00692391" w:rsidP="00692391">
            <w:pPr>
              <w:spacing w:after="0" w:line="240" w:lineRule="auto"/>
              <w:jc w:val="center"/>
              <w:rPr>
                <w:rFonts w:eastAsia="Times New Roman" w:cs="Times New Roman"/>
                <w:b/>
                <w:bCs/>
                <w:color w:val="000000"/>
                <w:sz w:val="22"/>
              </w:rPr>
            </w:pPr>
            <w:r w:rsidRPr="00692391">
              <w:rPr>
                <w:rFonts w:eastAsia="Times New Roman" w:cs="Times New Roman"/>
                <w:b/>
                <w:bCs/>
                <w:color w:val="000000"/>
                <w:sz w:val="22"/>
              </w:rPr>
              <w:t>27.8012</w:t>
            </w:r>
          </w:p>
        </w:tc>
        <w:tc>
          <w:tcPr>
            <w:tcW w:w="0" w:type="auto"/>
            <w:tcBorders>
              <w:top w:val="nil"/>
              <w:left w:val="nil"/>
              <w:bottom w:val="single" w:sz="8" w:space="0" w:color="auto"/>
              <w:right w:val="single" w:sz="4" w:space="0" w:color="auto"/>
            </w:tcBorders>
            <w:shd w:val="clear" w:color="auto" w:fill="auto"/>
            <w:noWrap/>
            <w:vAlign w:val="center"/>
            <w:hideMark/>
          </w:tcPr>
          <w:p w14:paraId="1DAD3F73" w14:textId="77777777" w:rsidR="00692391" w:rsidRPr="00692391" w:rsidRDefault="00692391" w:rsidP="00692391">
            <w:pPr>
              <w:spacing w:after="0" w:line="240" w:lineRule="auto"/>
              <w:jc w:val="center"/>
              <w:rPr>
                <w:rFonts w:eastAsia="Times New Roman" w:cs="Times New Roman"/>
                <w:b/>
                <w:bCs/>
                <w:color w:val="000000"/>
                <w:sz w:val="22"/>
              </w:rPr>
            </w:pPr>
            <w:r w:rsidRPr="00692391">
              <w:rPr>
                <w:rFonts w:eastAsia="Times New Roman" w:cs="Times New Roman"/>
                <w:b/>
                <w:bCs/>
                <w:color w:val="000000"/>
                <w:sz w:val="22"/>
              </w:rPr>
              <w:t>0.7239</w:t>
            </w:r>
          </w:p>
        </w:tc>
        <w:tc>
          <w:tcPr>
            <w:tcW w:w="0" w:type="auto"/>
            <w:tcBorders>
              <w:top w:val="nil"/>
              <w:left w:val="nil"/>
              <w:bottom w:val="single" w:sz="8" w:space="0" w:color="auto"/>
              <w:right w:val="single" w:sz="4" w:space="0" w:color="auto"/>
            </w:tcBorders>
            <w:shd w:val="clear" w:color="auto" w:fill="auto"/>
            <w:noWrap/>
            <w:vAlign w:val="center"/>
            <w:hideMark/>
          </w:tcPr>
          <w:p w14:paraId="1A67D6AD" w14:textId="77777777" w:rsidR="00692391" w:rsidRPr="00692391" w:rsidRDefault="00692391" w:rsidP="00692391">
            <w:pPr>
              <w:spacing w:after="0" w:line="240" w:lineRule="auto"/>
              <w:jc w:val="center"/>
              <w:rPr>
                <w:rFonts w:eastAsia="Times New Roman" w:cs="Times New Roman"/>
                <w:b/>
                <w:bCs/>
                <w:color w:val="000000"/>
                <w:sz w:val="22"/>
              </w:rPr>
            </w:pPr>
            <w:r w:rsidRPr="00692391">
              <w:rPr>
                <w:rFonts w:eastAsia="Times New Roman" w:cs="Times New Roman"/>
                <w:b/>
                <w:bCs/>
                <w:color w:val="000000"/>
                <w:sz w:val="22"/>
              </w:rPr>
              <w:t>29.8063</w:t>
            </w:r>
          </w:p>
        </w:tc>
        <w:tc>
          <w:tcPr>
            <w:tcW w:w="0" w:type="auto"/>
            <w:tcBorders>
              <w:top w:val="nil"/>
              <w:left w:val="nil"/>
              <w:bottom w:val="single" w:sz="8" w:space="0" w:color="auto"/>
              <w:right w:val="single" w:sz="4" w:space="0" w:color="auto"/>
            </w:tcBorders>
            <w:shd w:val="clear" w:color="auto" w:fill="auto"/>
            <w:noWrap/>
            <w:vAlign w:val="center"/>
            <w:hideMark/>
          </w:tcPr>
          <w:p w14:paraId="1CA371A8" w14:textId="77777777" w:rsidR="00692391" w:rsidRPr="00692391" w:rsidRDefault="00692391" w:rsidP="00692391">
            <w:pPr>
              <w:spacing w:after="0" w:line="240" w:lineRule="auto"/>
              <w:jc w:val="center"/>
              <w:rPr>
                <w:rFonts w:eastAsia="Times New Roman" w:cs="Times New Roman"/>
                <w:b/>
                <w:bCs/>
                <w:color w:val="000000"/>
                <w:sz w:val="22"/>
              </w:rPr>
            </w:pPr>
            <w:r w:rsidRPr="00692391">
              <w:rPr>
                <w:rFonts w:eastAsia="Times New Roman" w:cs="Times New Roman"/>
                <w:b/>
                <w:bCs/>
                <w:color w:val="000000"/>
                <w:sz w:val="22"/>
              </w:rPr>
              <w:t>0.7577</w:t>
            </w:r>
          </w:p>
        </w:tc>
        <w:tc>
          <w:tcPr>
            <w:tcW w:w="1313" w:type="dxa"/>
            <w:tcBorders>
              <w:top w:val="nil"/>
              <w:left w:val="nil"/>
              <w:bottom w:val="single" w:sz="8" w:space="0" w:color="auto"/>
              <w:right w:val="single" w:sz="8" w:space="0" w:color="auto"/>
            </w:tcBorders>
            <w:shd w:val="clear" w:color="auto" w:fill="auto"/>
            <w:noWrap/>
            <w:vAlign w:val="center"/>
            <w:hideMark/>
          </w:tcPr>
          <w:p w14:paraId="454C0675" w14:textId="77777777" w:rsidR="00692391" w:rsidRPr="00692391" w:rsidRDefault="00692391" w:rsidP="00692391">
            <w:pPr>
              <w:spacing w:after="0" w:line="240" w:lineRule="auto"/>
              <w:jc w:val="center"/>
              <w:rPr>
                <w:rFonts w:eastAsia="Times New Roman" w:cs="Times New Roman"/>
                <w:b/>
                <w:bCs/>
                <w:color w:val="000000"/>
                <w:sz w:val="22"/>
              </w:rPr>
            </w:pPr>
            <w:r w:rsidRPr="00692391">
              <w:rPr>
                <w:rFonts w:eastAsia="Times New Roman" w:cs="Times New Roman"/>
                <w:b/>
                <w:bCs/>
                <w:color w:val="000000"/>
                <w:sz w:val="22"/>
              </w:rPr>
              <w:t>0.1088</w:t>
            </w:r>
          </w:p>
        </w:tc>
      </w:tr>
    </w:tbl>
    <w:p w14:paraId="650D8F6F" w14:textId="77777777" w:rsidR="006B708E" w:rsidRDefault="006B708E" w:rsidP="006B708E"/>
    <w:p w14:paraId="1F0343E8" w14:textId="77777777" w:rsidR="006B708E" w:rsidRDefault="006B708E">
      <w:pPr>
        <w:spacing w:line="259" w:lineRule="auto"/>
        <w:jc w:val="left"/>
      </w:pPr>
      <w:r>
        <w:br w:type="page"/>
      </w:r>
    </w:p>
    <w:p w14:paraId="1F8E8820" w14:textId="382C19F1" w:rsidR="007B414D" w:rsidRDefault="00DE6EA0" w:rsidP="00DE6EA0">
      <w:r>
        <w:lastRenderedPageBreak/>
        <w:t xml:space="preserve">On </w:t>
      </w:r>
      <w:r>
        <w:fldChar w:fldCharType="begin"/>
      </w:r>
      <w:r>
        <w:instrText xml:space="preserve"> REF _Ref48839213 \h  \* MERGEFORMAT </w:instrText>
      </w:r>
      <w:r>
        <w:fldChar w:fldCharType="separate"/>
      </w:r>
      <w:r w:rsidR="001D6029">
        <w:t xml:space="preserve">Figure </w:t>
      </w:r>
      <w:r w:rsidR="001D6029">
        <w:rPr>
          <w:noProof/>
        </w:rPr>
        <w:t>5</w:t>
      </w:r>
      <w:r>
        <w:fldChar w:fldCharType="end"/>
      </w:r>
      <w:r>
        <w:t>, we can see that the generically trained model creates a lot of artifacts. The central road is reduced to a fine, disconnected, and to white line. The image looks sharper, but more fake. On the other hand, the image downscaled by the specifically trained network looks blurrier but a lot closer to the HR. Roads are better connected and the shape and size of buildings more accurate.</w:t>
      </w:r>
    </w:p>
    <w:p w14:paraId="324BB692" w14:textId="6A321CFA" w:rsidR="004547E4" w:rsidRDefault="004547E4" w:rsidP="00DE6EA0">
      <w:r>
        <w:rPr>
          <w:noProof/>
        </w:rPr>
        <mc:AlternateContent>
          <mc:Choice Requires="wpg">
            <w:drawing>
              <wp:inline distT="0" distB="0" distL="0" distR="0" wp14:anchorId="3D2F276D" wp14:editId="76BC3616">
                <wp:extent cx="5269865" cy="5589270"/>
                <wp:effectExtent l="0" t="0" r="6985" b="0"/>
                <wp:docPr id="26" name="Group 26"/>
                <wp:cNvGraphicFramePr/>
                <a:graphic xmlns:a="http://schemas.openxmlformats.org/drawingml/2006/main">
                  <a:graphicData uri="http://schemas.microsoft.com/office/word/2010/wordprocessingGroup">
                    <wpg:wgp>
                      <wpg:cNvGrpSpPr/>
                      <wpg:grpSpPr>
                        <a:xfrm>
                          <a:off x="0" y="0"/>
                          <a:ext cx="5269865" cy="5589270"/>
                          <a:chOff x="0" y="0"/>
                          <a:chExt cx="5269871" cy="5589270"/>
                        </a:xfrm>
                      </wpg:grpSpPr>
                      <wpg:grpSp>
                        <wpg:cNvPr id="25" name="Group 25"/>
                        <wpg:cNvGrpSpPr/>
                        <wpg:grpSpPr>
                          <a:xfrm>
                            <a:off x="0" y="0"/>
                            <a:ext cx="5269871" cy="5269872"/>
                            <a:chOff x="0" y="0"/>
                            <a:chExt cx="5269871" cy="5269872"/>
                          </a:xfrm>
                        </wpg:grpSpPr>
                        <pic:pic xmlns:pic="http://schemas.openxmlformats.org/drawingml/2006/picture">
                          <pic:nvPicPr>
                            <pic:cNvPr id="2" name="Picture 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27630" cy="2627630"/>
                            </a:xfrm>
                            <a:prstGeom prst="rect">
                              <a:avLst/>
                            </a:prstGeom>
                            <a:noFill/>
                            <a:ln>
                              <a:noFill/>
                            </a:ln>
                          </pic:spPr>
                        </pic:pic>
                        <pic:pic xmlns:pic="http://schemas.openxmlformats.org/drawingml/2006/picture">
                          <pic:nvPicPr>
                            <pic:cNvPr id="6" name="Picture 6"/>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2642241" y="0"/>
                              <a:ext cx="2627630" cy="2627630"/>
                            </a:xfrm>
                            <a:prstGeom prst="rect">
                              <a:avLst/>
                            </a:prstGeom>
                            <a:noFill/>
                            <a:ln>
                              <a:noFill/>
                            </a:ln>
                          </pic:spPr>
                        </pic:pic>
                        <pic:pic xmlns:pic="http://schemas.openxmlformats.org/drawingml/2006/picture">
                          <pic:nvPicPr>
                            <pic:cNvPr id="7" name="Picture 7"/>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2642242"/>
                              <a:ext cx="2627630" cy="2627630"/>
                            </a:xfrm>
                            <a:prstGeom prst="rect">
                              <a:avLst/>
                            </a:prstGeom>
                            <a:noFill/>
                            <a:ln>
                              <a:noFill/>
                            </a:ln>
                          </pic:spPr>
                        </pic:pic>
                        <pic:pic xmlns:pic="http://schemas.openxmlformats.org/drawingml/2006/picture">
                          <pic:nvPicPr>
                            <pic:cNvPr id="8" name="Picture 8"/>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2642241" y="2642242"/>
                              <a:ext cx="2627630" cy="2627630"/>
                            </a:xfrm>
                            <a:prstGeom prst="rect">
                              <a:avLst/>
                            </a:prstGeom>
                            <a:noFill/>
                            <a:ln>
                              <a:noFill/>
                            </a:ln>
                          </pic:spPr>
                        </pic:pic>
                      </wpg:grpSp>
                      <wps:wsp>
                        <wps:cNvPr id="1" name="Text Box 1"/>
                        <wps:cNvSpPr txBox="1"/>
                        <wps:spPr>
                          <a:xfrm>
                            <a:off x="0" y="5330825"/>
                            <a:ext cx="5269871" cy="258445"/>
                          </a:xfrm>
                          <a:prstGeom prst="rect">
                            <a:avLst/>
                          </a:prstGeom>
                          <a:solidFill>
                            <a:prstClr val="white"/>
                          </a:solidFill>
                          <a:ln>
                            <a:noFill/>
                          </a:ln>
                        </wps:spPr>
                        <wps:txbx>
                          <w:txbxContent>
                            <w:p w14:paraId="4CAAC289" w14:textId="2E708162" w:rsidR="002E6095" w:rsidRPr="00122ECB" w:rsidRDefault="002E6095" w:rsidP="00F05E9B">
                              <w:pPr>
                                <w:pStyle w:val="Caption"/>
                                <w:rPr>
                                  <w:noProof/>
                                  <w:sz w:val="24"/>
                                </w:rPr>
                              </w:pPr>
                              <w:bookmarkStart w:id="45" w:name="_Ref48839213"/>
                              <w:bookmarkStart w:id="46" w:name="_Toc49107958"/>
                              <w:bookmarkStart w:id="47" w:name="_Toc49108117"/>
                              <w:bookmarkStart w:id="48" w:name="_Toc49108191"/>
                              <w:r>
                                <w:t xml:space="preserve">Figure </w:t>
                              </w:r>
                              <w:r>
                                <w:fldChar w:fldCharType="begin"/>
                              </w:r>
                              <w:r>
                                <w:instrText xml:space="preserve"> SEQ Figure \* ARABIC </w:instrText>
                              </w:r>
                              <w:r>
                                <w:fldChar w:fldCharType="separate"/>
                              </w:r>
                              <w:r w:rsidR="001D6029">
                                <w:rPr>
                                  <w:noProof/>
                                </w:rPr>
                                <w:t>5</w:t>
                              </w:r>
                              <w:r>
                                <w:fldChar w:fldCharType="end"/>
                              </w:r>
                              <w:bookmarkEnd w:id="45"/>
                              <w:r>
                                <w:t xml:space="preserve"> : Detail cropped from image 53, from left to right and top to bottom: </w:t>
                              </w:r>
                              <w:r>
                                <w:rPr>
                                  <w:noProof/>
                                </w:rPr>
                                <w:t>bicubic, generic, ground truth, specific</w:t>
                              </w:r>
                              <w:bookmarkEnd w:id="46"/>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3D2F276D" id="Group 26" o:spid="_x0000_s1038" style="width:414.95pt;height:440.1pt;mso-position-horizontal-relative:char;mso-position-vertical-relative:line" coordsize="52698,55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">
                <v:group id="Group 25" o:spid="_x0000_s1039" style="position:absolute;width:52698;height:52698" coordsize="52698,5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2" o:spid="_x0000_s1040" type="#_x0000_t75" style="position:absolute;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">
                    <v:imagedata r:id="rId43" o:title=""/>
                  </v:shape>
                  <v:shape id="Picture 6" o:spid="_x0000_s1041" type="#_x0000_t75" style="position:absolute;left:26422;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">
                    <v:imagedata r:id="rId44" o:title=""/>
                  </v:shape>
                  <v:shape id="Picture 7" o:spid="_x0000_s1042" type="#_x0000_t75" style="position:absolute;top:26422;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">
                    <v:imagedata r:id="rId45" o:title=""/>
                  </v:shape>
                  <v:shape id="Picture 8" o:spid="_x0000_s1043" type="#_x0000_t75" style="position:absolute;left:26422;top:26422;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">
                    <v:imagedata r:id="rId46" o:title=""/>
                  </v:shape>
                </v:group>
                <v:shape id="Text Box 1" o:spid="_x0000_s1044" type="#_x0000_t202" style="position:absolute;top:53308;width:5269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CAAC289" w14:textId="2E708162" w:rsidR="002E6095" w:rsidRPr="00122ECB" w:rsidRDefault="002E6095" w:rsidP="00F05E9B">
                        <w:pPr>
                          <w:pStyle w:val="Caption"/>
                          <w:rPr>
                            <w:noProof/>
                            <w:sz w:val="24"/>
                          </w:rPr>
                        </w:pPr>
                        <w:bookmarkStart w:id="49" w:name="_Ref48839213"/>
                        <w:bookmarkStart w:id="50" w:name="_Toc49107958"/>
                        <w:bookmarkStart w:id="51" w:name="_Toc49108117"/>
                        <w:bookmarkStart w:id="52" w:name="_Toc49108191"/>
                        <w:r>
                          <w:t xml:space="preserve">Figure </w:t>
                        </w:r>
                        <w:r>
                          <w:fldChar w:fldCharType="begin"/>
                        </w:r>
                        <w:r>
                          <w:instrText xml:space="preserve"> SEQ Figure \* ARABIC </w:instrText>
                        </w:r>
                        <w:r>
                          <w:fldChar w:fldCharType="separate"/>
                        </w:r>
                        <w:r w:rsidR="001D6029">
                          <w:rPr>
                            <w:noProof/>
                          </w:rPr>
                          <w:t>5</w:t>
                        </w:r>
                        <w:r>
                          <w:fldChar w:fldCharType="end"/>
                        </w:r>
                        <w:bookmarkEnd w:id="49"/>
                        <w:r>
                          <w:t xml:space="preserve"> : Detail cropped from image 53, from left to right and top to bottom: </w:t>
                        </w:r>
                        <w:r>
                          <w:rPr>
                            <w:noProof/>
                          </w:rPr>
                          <w:t>bicubic, generic, ground truth, specific</w:t>
                        </w:r>
                        <w:bookmarkEnd w:id="50"/>
                        <w:bookmarkEnd w:id="51"/>
                        <w:bookmarkEnd w:id="52"/>
                      </w:p>
                    </w:txbxContent>
                  </v:textbox>
                </v:shape>
                <w10:anchorlock/>
              </v:group>
            </w:pict>
          </mc:Fallback>
        </mc:AlternateContent>
      </w:r>
    </w:p>
    <w:p w14:paraId="2CCAFFC0" w14:textId="1585F725" w:rsidR="00495E53" w:rsidRDefault="00495E53" w:rsidP="00B11DC2">
      <w:r>
        <w:br w:type="page"/>
      </w:r>
    </w:p>
    <w:p w14:paraId="5818E801" w14:textId="77777777" w:rsidR="00E95A75" w:rsidRDefault="00E95A75" w:rsidP="0059054C">
      <w:pPr>
        <w:jc w:val="left"/>
        <w:sectPr w:rsidR="00E95A75" w:rsidSect="0072137B">
          <w:footnotePr>
            <w:numRestart w:val="eachPage"/>
          </w:footnotePr>
          <w:type w:val="continuous"/>
          <w:pgSz w:w="11906" w:h="16838"/>
          <w:pgMar w:top="1440" w:right="1440" w:bottom="1440" w:left="1985" w:header="709" w:footer="709" w:gutter="0"/>
          <w:cols w:space="708"/>
          <w:docGrid w:linePitch="360"/>
        </w:sectPr>
      </w:pPr>
    </w:p>
    <w:p w14:paraId="2F44E01B" w14:textId="5B256467" w:rsidR="008D0CE8" w:rsidRDefault="00DE6EA0" w:rsidP="0059054C">
      <w:pPr>
        <w:jc w:val="left"/>
      </w:pPr>
      <w:r>
        <w:lastRenderedPageBreak/>
        <w:t xml:space="preserve">On </w:t>
      </w:r>
      <w:r>
        <w:fldChar w:fldCharType="begin"/>
      </w:r>
      <w:r>
        <w:instrText xml:space="preserve"> REF _Ref48839633 \h </w:instrText>
      </w:r>
      <w:r>
        <w:fldChar w:fldCharType="separate"/>
      </w:r>
      <w:r w:rsidR="001D6029">
        <w:t xml:space="preserve">Figure </w:t>
      </w:r>
      <w:r w:rsidR="001D6029">
        <w:rPr>
          <w:noProof/>
        </w:rPr>
        <w:t>6</w:t>
      </w:r>
      <w:r>
        <w:fldChar w:fldCharType="end"/>
      </w:r>
      <w:r>
        <w:t>, we can see that both networks failed to interpolate the circuit roads but the sSRi displays less noise and less high-frequency textures. The patch</w:t>
      </w:r>
      <w:r w:rsidR="00541DD7">
        <w:t>es</w:t>
      </w:r>
      <w:r>
        <w:t xml:space="preserve"> of forest are also more accurate in the sSRi.</w:t>
      </w:r>
      <w:r w:rsidR="00083B3C">
        <w:rPr>
          <w:noProof/>
        </w:rPr>
        <mc:AlternateContent>
          <mc:Choice Requires="wpg">
            <w:drawing>
              <wp:inline distT="0" distB="0" distL="0" distR="0" wp14:anchorId="5F653883" wp14:editId="3AC7BF1B">
                <wp:extent cx="5272858" cy="5653261"/>
                <wp:effectExtent l="0" t="0" r="4445" b="5080"/>
                <wp:docPr id="17" name="Group 17"/>
                <wp:cNvGraphicFramePr/>
                <a:graphic xmlns:a="http://schemas.openxmlformats.org/drawingml/2006/main">
                  <a:graphicData uri="http://schemas.microsoft.com/office/word/2010/wordprocessingGroup">
                    <wpg:wgp>
                      <wpg:cNvGrpSpPr/>
                      <wpg:grpSpPr>
                        <a:xfrm>
                          <a:off x="0" y="0"/>
                          <a:ext cx="5272858" cy="5653261"/>
                          <a:chOff x="0" y="0"/>
                          <a:chExt cx="5272858" cy="5653261"/>
                        </a:xfrm>
                      </wpg:grpSpPr>
                      <wpg:grpSp>
                        <wpg:cNvPr id="14" name="Group 14"/>
                        <wpg:cNvGrpSpPr/>
                        <wpg:grpSpPr>
                          <a:xfrm>
                            <a:off x="0" y="0"/>
                            <a:ext cx="5272858" cy="5272859"/>
                            <a:chOff x="0" y="0"/>
                            <a:chExt cx="5272858" cy="5272859"/>
                          </a:xfrm>
                        </wpg:grpSpPr>
                        <pic:pic xmlns:pic="http://schemas.openxmlformats.org/drawingml/2006/picture">
                          <pic:nvPicPr>
                            <pic:cNvPr id="10" name="Picture 10"/>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27630" cy="2627630"/>
                            </a:xfrm>
                            <a:prstGeom prst="rect">
                              <a:avLst/>
                            </a:prstGeom>
                            <a:noFill/>
                            <a:ln>
                              <a:noFill/>
                            </a:ln>
                          </pic:spPr>
                        </pic:pic>
                        <pic:pic xmlns:pic="http://schemas.openxmlformats.org/drawingml/2006/picture">
                          <pic:nvPicPr>
                            <pic:cNvPr id="11" name="Picture 11"/>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2645228" y="0"/>
                              <a:ext cx="2627630" cy="2627630"/>
                            </a:xfrm>
                            <a:prstGeom prst="rect">
                              <a:avLst/>
                            </a:prstGeom>
                            <a:noFill/>
                            <a:ln>
                              <a:noFill/>
                            </a:ln>
                          </pic:spPr>
                        </pic:pic>
                        <pic:pic xmlns:pic="http://schemas.openxmlformats.org/drawingml/2006/picture">
                          <pic:nvPicPr>
                            <pic:cNvPr id="12" name="Picture 12"/>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2645229"/>
                              <a:ext cx="2627630" cy="2627630"/>
                            </a:xfrm>
                            <a:prstGeom prst="rect">
                              <a:avLst/>
                            </a:prstGeom>
                            <a:noFill/>
                            <a:ln>
                              <a:noFill/>
                            </a:ln>
                          </pic:spPr>
                        </pic:pic>
                        <pic:pic xmlns:pic="http://schemas.openxmlformats.org/drawingml/2006/picture">
                          <pic:nvPicPr>
                            <pic:cNvPr id="13" name="Picture 13"/>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2645228" y="2645229"/>
                              <a:ext cx="2627630" cy="2627630"/>
                            </a:xfrm>
                            <a:prstGeom prst="rect">
                              <a:avLst/>
                            </a:prstGeom>
                            <a:noFill/>
                            <a:ln>
                              <a:noFill/>
                            </a:ln>
                          </pic:spPr>
                        </pic:pic>
                      </wpg:grpSp>
                      <wps:wsp>
                        <wps:cNvPr id="15" name="Text Box 15"/>
                        <wps:cNvSpPr txBox="1"/>
                        <wps:spPr>
                          <a:xfrm>
                            <a:off x="0" y="5329422"/>
                            <a:ext cx="5271770" cy="323839"/>
                          </a:xfrm>
                          <a:prstGeom prst="rect">
                            <a:avLst/>
                          </a:prstGeom>
                          <a:solidFill>
                            <a:prstClr val="white"/>
                          </a:solidFill>
                          <a:ln>
                            <a:noFill/>
                          </a:ln>
                        </wps:spPr>
                        <wps:txbx>
                          <w:txbxContent>
                            <w:p w14:paraId="014653AD" w14:textId="2CDAFBA0" w:rsidR="002E6095" w:rsidRPr="00686DF4" w:rsidRDefault="002E6095" w:rsidP="0099285A">
                              <w:pPr>
                                <w:pStyle w:val="Caption"/>
                                <w:ind w:left="851" w:hanging="851"/>
                                <w:rPr>
                                  <w:noProof/>
                                  <w:sz w:val="24"/>
                                </w:rPr>
                              </w:pPr>
                              <w:bookmarkStart w:id="53" w:name="_Ref48839633"/>
                              <w:bookmarkStart w:id="54" w:name="_Toc49107959"/>
                              <w:bookmarkStart w:id="55" w:name="_Toc49108118"/>
                              <w:bookmarkStart w:id="56" w:name="_Toc49108192"/>
                              <w:r>
                                <w:t xml:space="preserve">Figure </w:t>
                              </w:r>
                              <w:r>
                                <w:fldChar w:fldCharType="begin"/>
                              </w:r>
                              <w:r>
                                <w:instrText xml:space="preserve"> SEQ Figure \* ARABIC </w:instrText>
                              </w:r>
                              <w:r>
                                <w:fldChar w:fldCharType="separate"/>
                              </w:r>
                              <w:r w:rsidR="001D6029">
                                <w:rPr>
                                  <w:noProof/>
                                </w:rPr>
                                <w:t>6</w:t>
                              </w:r>
                              <w:r>
                                <w:fldChar w:fldCharType="end"/>
                              </w:r>
                              <w:bookmarkEnd w:id="53"/>
                              <w:r>
                                <w:t xml:space="preserve"> : Detail cropped from image</w:t>
                              </w:r>
                              <w:r w:rsidRPr="00ED5C95">
                                <w:t xml:space="preserve"> </w:t>
                              </w:r>
                              <w:r>
                                <w:t>219</w:t>
                              </w:r>
                              <w:r w:rsidRPr="00ED5C95">
                                <w:t xml:space="preserve">, from left to right and top to bottom: </w:t>
                              </w:r>
                              <w:r>
                                <w:t>b</w:t>
                              </w:r>
                              <w:r w:rsidRPr="00ED5C95">
                                <w:t>icubic, generic, ground truth, specific</w:t>
                              </w:r>
                              <w:bookmarkEnd w:id="54"/>
                              <w:bookmarkEnd w:id="55"/>
                              <w:bookmarkEnd w:id="56"/>
                            </w:p>
                            <w:p w14:paraId="5F9748D5" w14:textId="72190ADD" w:rsidR="002E6095" w:rsidRPr="00686DF4" w:rsidRDefault="002E6095" w:rsidP="00083B3C">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F653883" id="Group 17" o:spid="_x0000_s1045" style="width:415.2pt;height:445.15pt;mso-position-horizontal-relative:char;mso-position-vertical-relative:line" coordsize="52728,56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">
                <v:group id="Group 14" o:spid="_x0000_s1046" style="position:absolute;width:52728;height:52728" coordsize="52728,52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0" o:spid="_x0000_s1047" type="#_x0000_t75" style="position:absolute;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">
                    <v:imagedata r:id="rId51" o:title=""/>
                  </v:shape>
                  <v:shape id="Picture 11" o:spid="_x0000_s1048" type="#_x0000_t75" style="position:absolute;left:26452;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">
                    <v:imagedata r:id="rId52" o:title=""/>
                  </v:shape>
                  <v:shape id="Picture 12" o:spid="_x0000_s1049" type="#_x0000_t75" style="position:absolute;top:26452;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">
                    <v:imagedata r:id="rId53" o:title=""/>
                  </v:shape>
                  <v:shape id="Picture 13" o:spid="_x0000_s1050" type="#_x0000_t75" style="position:absolute;left:26452;top:26452;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">
                    <v:imagedata r:id="rId54" o:title=""/>
                  </v:shape>
                </v:group>
                <v:shape id="Text Box 15" o:spid="_x0000_s1051" type="#_x0000_t202" style="position:absolute;top:53294;width:52717;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014653AD" w14:textId="2CDAFBA0" w:rsidR="002E6095" w:rsidRPr="00686DF4" w:rsidRDefault="002E6095" w:rsidP="0099285A">
                        <w:pPr>
                          <w:pStyle w:val="Caption"/>
                          <w:ind w:left="851" w:hanging="851"/>
                          <w:rPr>
                            <w:noProof/>
                            <w:sz w:val="24"/>
                          </w:rPr>
                        </w:pPr>
                        <w:bookmarkStart w:id="57" w:name="_Ref48839633"/>
                        <w:bookmarkStart w:id="58" w:name="_Toc49107959"/>
                        <w:bookmarkStart w:id="59" w:name="_Toc49108118"/>
                        <w:bookmarkStart w:id="60" w:name="_Toc49108192"/>
                        <w:r>
                          <w:t xml:space="preserve">Figure </w:t>
                        </w:r>
                        <w:r>
                          <w:fldChar w:fldCharType="begin"/>
                        </w:r>
                        <w:r>
                          <w:instrText xml:space="preserve"> SEQ Figure \* ARABIC </w:instrText>
                        </w:r>
                        <w:r>
                          <w:fldChar w:fldCharType="separate"/>
                        </w:r>
                        <w:r w:rsidR="001D6029">
                          <w:rPr>
                            <w:noProof/>
                          </w:rPr>
                          <w:t>6</w:t>
                        </w:r>
                        <w:r>
                          <w:fldChar w:fldCharType="end"/>
                        </w:r>
                        <w:bookmarkEnd w:id="57"/>
                        <w:r>
                          <w:t xml:space="preserve"> : Detail cropped from image</w:t>
                        </w:r>
                        <w:r w:rsidRPr="00ED5C95">
                          <w:t xml:space="preserve"> </w:t>
                        </w:r>
                        <w:r>
                          <w:t>219</w:t>
                        </w:r>
                        <w:r w:rsidRPr="00ED5C95">
                          <w:t xml:space="preserve">, from left to right and top to bottom: </w:t>
                        </w:r>
                        <w:r>
                          <w:t>b</w:t>
                        </w:r>
                        <w:r w:rsidRPr="00ED5C95">
                          <w:t>icubic, generic, ground truth, specific</w:t>
                        </w:r>
                        <w:bookmarkEnd w:id="58"/>
                        <w:bookmarkEnd w:id="59"/>
                        <w:bookmarkEnd w:id="60"/>
                      </w:p>
                      <w:p w14:paraId="5F9748D5" w14:textId="72190ADD" w:rsidR="002E6095" w:rsidRPr="00686DF4" w:rsidRDefault="002E6095" w:rsidP="00083B3C">
                        <w:pPr>
                          <w:pStyle w:val="Caption"/>
                          <w:rPr>
                            <w:noProof/>
                            <w:sz w:val="24"/>
                          </w:rPr>
                        </w:pPr>
                      </w:p>
                    </w:txbxContent>
                  </v:textbox>
                </v:shape>
                <w10:anchorlock/>
              </v:group>
            </w:pict>
          </mc:Fallback>
        </mc:AlternateContent>
      </w:r>
    </w:p>
    <w:p w14:paraId="556E6F1C" w14:textId="41FAB0B2" w:rsidR="00DE6EA0" w:rsidRDefault="003F38E9" w:rsidP="00DE6EA0">
      <w:pPr>
        <w:jc w:val="left"/>
      </w:pPr>
      <w:r w:rsidRPr="008D0CE8">
        <w:br w:type="page"/>
      </w:r>
      <w:r w:rsidR="00DE6EA0">
        <w:lastRenderedPageBreak/>
        <w:t xml:space="preserve">On </w:t>
      </w:r>
      <w:r w:rsidR="00DE6EA0">
        <w:fldChar w:fldCharType="begin"/>
      </w:r>
      <w:r w:rsidR="00DE6EA0">
        <w:instrText xml:space="preserve"> REF _Ref48840072 \h </w:instrText>
      </w:r>
      <w:r w:rsidR="00DE6EA0">
        <w:fldChar w:fldCharType="separate"/>
      </w:r>
      <w:r w:rsidR="001D6029">
        <w:t xml:space="preserve">Figure </w:t>
      </w:r>
      <w:r w:rsidR="001D6029">
        <w:rPr>
          <w:noProof/>
        </w:rPr>
        <w:t>7</w:t>
      </w:r>
      <w:r w:rsidR="00DE6EA0">
        <w:fldChar w:fldCharType="end"/>
      </w:r>
      <w:r w:rsidR="00DE6EA0">
        <w:t>, we can see that the gSRi has over-sharpened the main road while smaller ones have disappeared. The city blocks have merged and gained a scale-like texture. The gSRi has better connections for the road network and therefore the city blocks are more distinct, however the saturated pixels in the HR image means even less information has been initially captured.</w:t>
      </w:r>
    </w:p>
    <w:p w14:paraId="0CF5FFAE" w14:textId="08A9581F" w:rsidR="00151E9D" w:rsidRDefault="0099532C" w:rsidP="0059054C">
      <w:pPr>
        <w:jc w:val="left"/>
      </w:pPr>
      <w:r>
        <w:rPr>
          <w:noProof/>
        </w:rPr>
        <mc:AlternateContent>
          <mc:Choice Requires="wpg">
            <w:drawing>
              <wp:inline distT="0" distB="0" distL="0" distR="0" wp14:anchorId="54C5C18D" wp14:editId="6170D521">
                <wp:extent cx="5277524" cy="5770064"/>
                <wp:effectExtent l="0" t="0" r="0" b="2540"/>
                <wp:docPr id="24" name="Group 24"/>
                <wp:cNvGraphicFramePr/>
                <a:graphic xmlns:a="http://schemas.openxmlformats.org/drawingml/2006/main">
                  <a:graphicData uri="http://schemas.microsoft.com/office/word/2010/wordprocessingGroup">
                    <wpg:wgp>
                      <wpg:cNvGrpSpPr/>
                      <wpg:grpSpPr>
                        <a:xfrm>
                          <a:off x="0" y="0"/>
                          <a:ext cx="5277524" cy="5770064"/>
                          <a:chOff x="0" y="0"/>
                          <a:chExt cx="5277524" cy="5770064"/>
                        </a:xfrm>
                      </wpg:grpSpPr>
                      <wpg:grpSp>
                        <wpg:cNvPr id="22" name="Group 22"/>
                        <wpg:cNvGrpSpPr/>
                        <wpg:grpSpPr>
                          <a:xfrm>
                            <a:off x="0" y="0"/>
                            <a:ext cx="5277524" cy="5275658"/>
                            <a:chOff x="0" y="0"/>
                            <a:chExt cx="5277524" cy="5275658"/>
                          </a:xfrm>
                        </wpg:grpSpPr>
                        <pic:pic xmlns:pic="http://schemas.openxmlformats.org/drawingml/2006/picture">
                          <pic:nvPicPr>
                            <pic:cNvPr id="18" name="Picture 18"/>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1866" y="0"/>
                              <a:ext cx="2627630" cy="2627630"/>
                            </a:xfrm>
                            <a:prstGeom prst="rect">
                              <a:avLst/>
                            </a:prstGeom>
                            <a:noFill/>
                            <a:ln>
                              <a:noFill/>
                            </a:ln>
                          </pic:spPr>
                        </pic:pic>
                        <pic:pic xmlns:pic="http://schemas.openxmlformats.org/drawingml/2006/picture">
                          <pic:nvPicPr>
                            <pic:cNvPr id="19" name="Picture 19"/>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2649894" y="0"/>
                              <a:ext cx="2627630" cy="2627630"/>
                            </a:xfrm>
                            <a:prstGeom prst="rect">
                              <a:avLst/>
                            </a:prstGeom>
                            <a:noFill/>
                            <a:ln>
                              <a:noFill/>
                            </a:ln>
                          </pic:spPr>
                        </pic:pic>
                        <pic:pic xmlns:pic="http://schemas.openxmlformats.org/drawingml/2006/picture">
                          <pic:nvPicPr>
                            <pic:cNvPr id="20" name="Picture 20"/>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2646162"/>
                              <a:ext cx="2627630" cy="2627630"/>
                            </a:xfrm>
                            <a:prstGeom prst="rect">
                              <a:avLst/>
                            </a:prstGeom>
                            <a:noFill/>
                            <a:ln>
                              <a:noFill/>
                            </a:ln>
                          </pic:spPr>
                        </pic:pic>
                        <pic:pic xmlns:pic="http://schemas.openxmlformats.org/drawingml/2006/picture">
                          <pic:nvPicPr>
                            <pic:cNvPr id="21" name="Picture 21"/>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2649894" y="2648028"/>
                              <a:ext cx="2627630" cy="2627630"/>
                            </a:xfrm>
                            <a:prstGeom prst="rect">
                              <a:avLst/>
                            </a:prstGeom>
                            <a:noFill/>
                            <a:ln>
                              <a:noFill/>
                            </a:ln>
                          </pic:spPr>
                        </pic:pic>
                      </wpg:grpSp>
                      <wps:wsp>
                        <wps:cNvPr id="23" name="Text Box 23"/>
                        <wps:cNvSpPr txBox="1"/>
                        <wps:spPr>
                          <a:xfrm>
                            <a:off x="0" y="5334453"/>
                            <a:ext cx="5277485" cy="435611"/>
                          </a:xfrm>
                          <a:prstGeom prst="rect">
                            <a:avLst/>
                          </a:prstGeom>
                          <a:solidFill>
                            <a:prstClr val="white"/>
                          </a:solidFill>
                          <a:ln>
                            <a:noFill/>
                          </a:ln>
                        </wps:spPr>
                        <wps:txbx>
                          <w:txbxContent>
                            <w:p w14:paraId="5D2F7D82" w14:textId="7CE8FB0C" w:rsidR="002E6095" w:rsidRPr="007624B0" w:rsidRDefault="002E6095" w:rsidP="0099285A">
                              <w:pPr>
                                <w:pStyle w:val="Caption"/>
                                <w:ind w:left="709" w:hanging="709"/>
                                <w:rPr>
                                  <w:noProof/>
                                  <w:sz w:val="24"/>
                                </w:rPr>
                              </w:pPr>
                              <w:bookmarkStart w:id="61" w:name="_Ref48840072"/>
                              <w:bookmarkStart w:id="62" w:name="_Toc49107960"/>
                              <w:bookmarkStart w:id="63" w:name="_Toc49108119"/>
                              <w:bookmarkStart w:id="64" w:name="_Toc49108193"/>
                              <w:r>
                                <w:t xml:space="preserve">Figure </w:t>
                              </w:r>
                              <w:r>
                                <w:fldChar w:fldCharType="begin"/>
                              </w:r>
                              <w:r>
                                <w:instrText xml:space="preserve"> SEQ Figure \* ARABIC </w:instrText>
                              </w:r>
                              <w:r>
                                <w:fldChar w:fldCharType="separate"/>
                              </w:r>
                              <w:r w:rsidR="001D6029">
                                <w:rPr>
                                  <w:noProof/>
                                </w:rPr>
                                <w:t>7</w:t>
                              </w:r>
                              <w:r>
                                <w:fldChar w:fldCharType="end"/>
                              </w:r>
                              <w:bookmarkEnd w:id="61"/>
                              <w:r>
                                <w:t xml:space="preserve"> :Detail cropped from image</w:t>
                              </w:r>
                              <w:r w:rsidRPr="00553F3D">
                                <w:t xml:space="preserve"> </w:t>
                              </w:r>
                              <w:r>
                                <w:t>20977</w:t>
                              </w:r>
                              <w:r w:rsidRPr="00553F3D">
                                <w:t xml:space="preserve">, from left to right and top to bottom: </w:t>
                              </w:r>
                              <w:r>
                                <w:t>b</w:t>
                              </w:r>
                              <w:r w:rsidRPr="00553F3D">
                                <w:t>icubic, generic, ground truth, specific</w:t>
                              </w:r>
                              <w:bookmarkEnd w:id="62"/>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4C5C18D" id="Group 24" o:spid="_x0000_s1052" style="width:415.55pt;height:454.35pt;mso-position-horizontal-relative:char;mso-position-vertical-relative:line" coordsize="52775,577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">
                <v:group id="Group 22" o:spid="_x0000_s1053" style="position:absolute;width:52775;height:52756" coordsize="52775,52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18" o:spid="_x0000_s1054" type="#_x0000_t75" style="position:absolute;left:18;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">
                    <v:imagedata r:id="rId59" o:title=""/>
                  </v:shape>
                  <v:shape id="Picture 19" o:spid="_x0000_s1055" type="#_x0000_t75" style="position:absolute;left:26498;width:26277;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">
                    <v:imagedata r:id="rId60" o:title=""/>
                  </v:shape>
                  <v:shape id="Picture 20" o:spid="_x0000_s1056" type="#_x0000_t75" style="position:absolute;top:26461;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">
                    <v:imagedata r:id="rId61" o:title=""/>
                  </v:shape>
                  <v:shape id="Picture 21" o:spid="_x0000_s1057" type="#_x0000_t75" style="position:absolute;left:26498;top:26480;width:26277;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">
                    <v:imagedata r:id="rId62" o:title=""/>
                  </v:shape>
                </v:group>
                <v:shape id="Text Box 23" o:spid="_x0000_s1058" type="#_x0000_t202" style="position:absolute;top:53344;width:52774;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5D2F7D82" w14:textId="7CE8FB0C" w:rsidR="002E6095" w:rsidRPr="007624B0" w:rsidRDefault="002E6095" w:rsidP="0099285A">
                        <w:pPr>
                          <w:pStyle w:val="Caption"/>
                          <w:ind w:left="709" w:hanging="709"/>
                          <w:rPr>
                            <w:noProof/>
                            <w:sz w:val="24"/>
                          </w:rPr>
                        </w:pPr>
                        <w:bookmarkStart w:id="65" w:name="_Ref48840072"/>
                        <w:bookmarkStart w:id="66" w:name="_Toc49107960"/>
                        <w:bookmarkStart w:id="67" w:name="_Toc49108119"/>
                        <w:bookmarkStart w:id="68" w:name="_Toc49108193"/>
                        <w:r>
                          <w:t xml:space="preserve">Figure </w:t>
                        </w:r>
                        <w:r>
                          <w:fldChar w:fldCharType="begin"/>
                        </w:r>
                        <w:r>
                          <w:instrText xml:space="preserve"> SEQ Figure \* ARABIC </w:instrText>
                        </w:r>
                        <w:r>
                          <w:fldChar w:fldCharType="separate"/>
                        </w:r>
                        <w:r w:rsidR="001D6029">
                          <w:rPr>
                            <w:noProof/>
                          </w:rPr>
                          <w:t>7</w:t>
                        </w:r>
                        <w:r>
                          <w:fldChar w:fldCharType="end"/>
                        </w:r>
                        <w:bookmarkEnd w:id="65"/>
                        <w:r>
                          <w:t xml:space="preserve"> :Detail cropped from image</w:t>
                        </w:r>
                        <w:r w:rsidRPr="00553F3D">
                          <w:t xml:space="preserve"> </w:t>
                        </w:r>
                        <w:r>
                          <w:t>20977</w:t>
                        </w:r>
                        <w:r w:rsidRPr="00553F3D">
                          <w:t xml:space="preserve">, from left to right and top to bottom: </w:t>
                        </w:r>
                        <w:r>
                          <w:t>b</w:t>
                        </w:r>
                        <w:r w:rsidRPr="00553F3D">
                          <w:t>icubic, generic, ground truth, specific</w:t>
                        </w:r>
                        <w:bookmarkEnd w:id="66"/>
                        <w:bookmarkEnd w:id="67"/>
                        <w:bookmarkEnd w:id="68"/>
                      </w:p>
                    </w:txbxContent>
                  </v:textbox>
                </v:shape>
                <w10:anchorlock/>
              </v:group>
            </w:pict>
          </mc:Fallback>
        </mc:AlternateContent>
      </w:r>
    </w:p>
    <w:p w14:paraId="55111B0D" w14:textId="7EDD2937" w:rsidR="00DE6EA0" w:rsidRDefault="00083B3C" w:rsidP="00DE6EA0">
      <w:pPr>
        <w:jc w:val="left"/>
      </w:pPr>
      <w:r w:rsidRPr="00FF6F81">
        <w:br w:type="page"/>
      </w:r>
      <w:r w:rsidR="00DE6EA0">
        <w:lastRenderedPageBreak/>
        <w:t xml:space="preserve">On </w:t>
      </w:r>
      <w:r w:rsidR="00DE6EA0">
        <w:fldChar w:fldCharType="begin"/>
      </w:r>
      <w:r w:rsidR="00DE6EA0">
        <w:instrText xml:space="preserve"> REF _Ref48840340 \h </w:instrText>
      </w:r>
      <w:r w:rsidR="00DE6EA0">
        <w:fldChar w:fldCharType="separate"/>
      </w:r>
      <w:r w:rsidR="001D6029">
        <w:t xml:space="preserve">Figure </w:t>
      </w:r>
      <w:r w:rsidR="001D6029">
        <w:rPr>
          <w:noProof/>
        </w:rPr>
        <w:t>8</w:t>
      </w:r>
      <w:r w:rsidR="00DE6EA0">
        <w:fldChar w:fldCharType="end"/>
      </w:r>
      <w:r w:rsidR="00DE6EA0">
        <w:t xml:space="preserve">, we can again observe fake textures in the gSRi and one of the track field has almost disappeared. The rectangle neighborhood on the left side of the image are not even discernable. </w:t>
      </w:r>
    </w:p>
    <w:p w14:paraId="4F30B0E9" w14:textId="0C479DE3" w:rsidR="001353A2" w:rsidRDefault="00C7374E" w:rsidP="00AC6D5A">
      <w:pPr>
        <w:jc w:val="left"/>
      </w:pPr>
      <w:r>
        <w:rPr>
          <w:noProof/>
        </w:rPr>
        <mc:AlternateContent>
          <mc:Choice Requires="wpg">
            <w:drawing>
              <wp:inline distT="0" distB="0" distL="0" distR="0" wp14:anchorId="100C7B89" wp14:editId="40AD2E53">
                <wp:extent cx="5281409" cy="5734685"/>
                <wp:effectExtent l="0" t="0" r="0" b="0"/>
                <wp:docPr id="33" name="Group 33"/>
                <wp:cNvGraphicFramePr/>
                <a:graphic xmlns:a="http://schemas.openxmlformats.org/drawingml/2006/main">
                  <a:graphicData uri="http://schemas.microsoft.com/office/word/2010/wordprocessingGroup">
                    <wpg:wgp>
                      <wpg:cNvGrpSpPr/>
                      <wpg:grpSpPr>
                        <a:xfrm>
                          <a:off x="0" y="0"/>
                          <a:ext cx="5281409" cy="5734685"/>
                          <a:chOff x="0" y="0"/>
                          <a:chExt cx="5281409" cy="5734685"/>
                        </a:xfrm>
                      </wpg:grpSpPr>
                      <wpg:grpSp>
                        <wpg:cNvPr id="31" name="Group 31"/>
                        <wpg:cNvGrpSpPr/>
                        <wpg:grpSpPr>
                          <a:xfrm>
                            <a:off x="0" y="0"/>
                            <a:ext cx="5281409" cy="5287178"/>
                            <a:chOff x="0" y="0"/>
                            <a:chExt cx="5281409" cy="5287178"/>
                          </a:xfrm>
                        </wpg:grpSpPr>
                        <pic:pic xmlns:pic="http://schemas.openxmlformats.org/drawingml/2006/picture">
                          <pic:nvPicPr>
                            <pic:cNvPr id="27" name="Picture 27"/>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27630" cy="2627630"/>
                            </a:xfrm>
                            <a:prstGeom prst="rect">
                              <a:avLst/>
                            </a:prstGeom>
                            <a:noFill/>
                            <a:ln>
                              <a:noFill/>
                            </a:ln>
                          </pic:spPr>
                        </pic:pic>
                        <pic:pic xmlns:pic="http://schemas.openxmlformats.org/drawingml/2006/picture">
                          <pic:nvPicPr>
                            <pic:cNvPr id="29" name="Picture 29"/>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2656664"/>
                              <a:ext cx="2627630" cy="2627630"/>
                            </a:xfrm>
                            <a:prstGeom prst="rect">
                              <a:avLst/>
                            </a:prstGeom>
                            <a:noFill/>
                            <a:ln>
                              <a:noFill/>
                            </a:ln>
                          </pic:spPr>
                        </pic:pic>
                        <pic:pic xmlns:pic="http://schemas.openxmlformats.org/drawingml/2006/picture">
                          <pic:nvPicPr>
                            <pic:cNvPr id="30" name="Picture 30"/>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2653779" y="2659548"/>
                              <a:ext cx="2627630" cy="2627630"/>
                            </a:xfrm>
                            <a:prstGeom prst="rect">
                              <a:avLst/>
                            </a:prstGeom>
                            <a:noFill/>
                            <a:ln>
                              <a:noFill/>
                            </a:ln>
                          </pic:spPr>
                        </pic:pic>
                        <pic:pic xmlns:pic="http://schemas.openxmlformats.org/drawingml/2006/picture">
                          <pic:nvPicPr>
                            <pic:cNvPr id="28" name="Picture 28"/>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2653779" y="0"/>
                              <a:ext cx="2627630" cy="2627630"/>
                            </a:xfrm>
                            <a:prstGeom prst="rect">
                              <a:avLst/>
                            </a:prstGeom>
                            <a:noFill/>
                            <a:ln>
                              <a:noFill/>
                            </a:ln>
                          </pic:spPr>
                        </pic:pic>
                      </wpg:grpSp>
                      <wps:wsp>
                        <wps:cNvPr id="32" name="Text Box 32"/>
                        <wps:cNvSpPr txBox="1"/>
                        <wps:spPr>
                          <a:xfrm>
                            <a:off x="0" y="5344795"/>
                            <a:ext cx="5281295" cy="389890"/>
                          </a:xfrm>
                          <a:prstGeom prst="rect">
                            <a:avLst/>
                          </a:prstGeom>
                          <a:solidFill>
                            <a:prstClr val="white"/>
                          </a:solidFill>
                          <a:ln>
                            <a:noFill/>
                          </a:ln>
                        </wps:spPr>
                        <wps:txbx>
                          <w:txbxContent>
                            <w:p w14:paraId="2C8AC77A" w14:textId="4141DC2B" w:rsidR="002E6095" w:rsidRPr="002445A8" w:rsidRDefault="002E6095" w:rsidP="0099285A">
                              <w:pPr>
                                <w:pStyle w:val="Caption"/>
                                <w:ind w:left="851" w:hanging="851"/>
                                <w:rPr>
                                  <w:noProof/>
                                  <w:sz w:val="24"/>
                                </w:rPr>
                              </w:pPr>
                              <w:bookmarkStart w:id="69" w:name="_Ref48840340"/>
                              <w:bookmarkStart w:id="70" w:name="_Toc49107961"/>
                              <w:bookmarkStart w:id="71" w:name="_Toc49108120"/>
                              <w:bookmarkStart w:id="72" w:name="_Toc49108194"/>
                              <w:r>
                                <w:t xml:space="preserve">Figure </w:t>
                              </w:r>
                              <w:r>
                                <w:fldChar w:fldCharType="begin"/>
                              </w:r>
                              <w:r>
                                <w:instrText xml:space="preserve"> SEQ Figure \* ARABIC </w:instrText>
                              </w:r>
                              <w:r>
                                <w:fldChar w:fldCharType="separate"/>
                              </w:r>
                              <w:r w:rsidR="001D6029">
                                <w:rPr>
                                  <w:noProof/>
                                </w:rPr>
                                <w:t>8</w:t>
                              </w:r>
                              <w:r>
                                <w:fldChar w:fldCharType="end"/>
                              </w:r>
                              <w:bookmarkEnd w:id="69"/>
                              <w:r>
                                <w:t xml:space="preserve"> : Detail cropped from image</w:t>
                              </w:r>
                              <w:r w:rsidRPr="00E5722C">
                                <w:t xml:space="preserve"> </w:t>
                              </w:r>
                              <w:r>
                                <w:t>36379</w:t>
                              </w:r>
                              <w:r w:rsidRPr="00E5722C">
                                <w:t xml:space="preserve">, from left to right and top to bottom: </w:t>
                              </w:r>
                              <w:r>
                                <w:t>b</w:t>
                              </w:r>
                              <w:r w:rsidRPr="00E5722C">
                                <w:t>icubic, generic, ground truth, specific</w:t>
                              </w:r>
                              <w:bookmarkEnd w:id="70"/>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100C7B89" id="Group 33" o:spid="_x0000_s1059" style="width:415.85pt;height:451.55pt;mso-position-horizontal-relative:char;mso-position-vertical-relative:line" coordsize="52814,5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">
                <v:group id="Group 31" o:spid="_x0000_s1060" style="position:absolute;width:52814;height:52871" coordsize="52814,52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27" o:spid="_x0000_s1061" type="#_x0000_t75" style="position:absolute;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">
                    <v:imagedata r:id="rId67" o:title=""/>
                  </v:shape>
                  <v:shape id="Picture 29" o:spid="_x0000_s1062" type="#_x0000_t75" style="position:absolute;top:26566;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">
                    <v:imagedata r:id="rId68" o:title=""/>
                  </v:shape>
                  <v:shape id="Picture 30" o:spid="_x0000_s1063" type="#_x0000_t75" style="position:absolute;left:26537;top:26595;width:26277;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">
                    <v:imagedata r:id="rId69" o:title=""/>
                  </v:shape>
                  <v:shape id="Picture 28" o:spid="_x0000_s1064" type="#_x0000_t75" style="position:absolute;left:26537;width:26277;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">
                    <v:imagedata r:id="rId70" o:title=""/>
                  </v:shape>
                </v:group>
                <v:shape id="Text Box 32" o:spid="_x0000_s1065" type="#_x0000_t202" style="position:absolute;top:53447;width:5281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" stroked="f">
                  <v:textbox style="mso-fit-shape-to-text:t" inset="0,0,0,0">
                    <w:txbxContent>
                      <w:p w14:paraId="2C8AC77A" w14:textId="4141DC2B" w:rsidR="002E6095" w:rsidRPr="002445A8" w:rsidRDefault="002E6095" w:rsidP="0099285A">
                        <w:pPr>
                          <w:pStyle w:val="Caption"/>
                          <w:ind w:left="851" w:hanging="851"/>
                          <w:rPr>
                            <w:noProof/>
                            <w:sz w:val="24"/>
                          </w:rPr>
                        </w:pPr>
                        <w:bookmarkStart w:id="73" w:name="_Ref48840340"/>
                        <w:bookmarkStart w:id="74" w:name="_Toc49107961"/>
                        <w:bookmarkStart w:id="75" w:name="_Toc49108120"/>
                        <w:bookmarkStart w:id="76" w:name="_Toc49108194"/>
                        <w:r>
                          <w:t xml:space="preserve">Figure </w:t>
                        </w:r>
                        <w:r>
                          <w:fldChar w:fldCharType="begin"/>
                        </w:r>
                        <w:r>
                          <w:instrText xml:space="preserve"> SEQ Figure \* ARABIC </w:instrText>
                        </w:r>
                        <w:r>
                          <w:fldChar w:fldCharType="separate"/>
                        </w:r>
                        <w:r w:rsidR="001D6029">
                          <w:rPr>
                            <w:noProof/>
                          </w:rPr>
                          <w:t>8</w:t>
                        </w:r>
                        <w:r>
                          <w:fldChar w:fldCharType="end"/>
                        </w:r>
                        <w:bookmarkEnd w:id="73"/>
                        <w:r>
                          <w:t xml:space="preserve"> : Detail cropped from image</w:t>
                        </w:r>
                        <w:r w:rsidRPr="00E5722C">
                          <w:t xml:space="preserve"> </w:t>
                        </w:r>
                        <w:r>
                          <w:t>36379</w:t>
                        </w:r>
                        <w:r w:rsidRPr="00E5722C">
                          <w:t xml:space="preserve">, from left to right and top to bottom: </w:t>
                        </w:r>
                        <w:r>
                          <w:t>b</w:t>
                        </w:r>
                        <w:r w:rsidRPr="00E5722C">
                          <w:t>icubic, generic, ground truth, specific</w:t>
                        </w:r>
                        <w:bookmarkEnd w:id="74"/>
                        <w:bookmarkEnd w:id="75"/>
                        <w:bookmarkEnd w:id="76"/>
                      </w:p>
                    </w:txbxContent>
                  </v:textbox>
                </v:shape>
                <w10:anchorlock/>
              </v:group>
            </w:pict>
          </mc:Fallback>
        </mc:AlternateContent>
      </w:r>
    </w:p>
    <w:p w14:paraId="490C7FB7" w14:textId="77777777" w:rsidR="004A1EC5" w:rsidRDefault="00E678BB" w:rsidP="00AC6D5A">
      <w:pPr>
        <w:jc w:val="left"/>
      </w:pPr>
      <w:r w:rsidRPr="001353A2">
        <w:br w:type="page"/>
      </w:r>
    </w:p>
    <w:p w14:paraId="3B08A9C2" w14:textId="51B2B102" w:rsidR="00DE6EA0" w:rsidRPr="004A1EC5" w:rsidRDefault="00DE6EA0" w:rsidP="00DE6EA0">
      <w:r>
        <w:lastRenderedPageBreak/>
        <w:t xml:space="preserve">On </w:t>
      </w:r>
      <w:r>
        <w:fldChar w:fldCharType="begin"/>
      </w:r>
      <w:r>
        <w:instrText xml:space="preserve"> REF _Ref48840714 \h </w:instrText>
      </w:r>
      <w:r>
        <w:fldChar w:fldCharType="separate"/>
      </w:r>
      <w:r w:rsidR="001D6029">
        <w:t xml:space="preserve">Figure </w:t>
      </w:r>
      <w:r w:rsidR="001D6029">
        <w:rPr>
          <w:noProof/>
        </w:rPr>
        <w:t>9</w:t>
      </w:r>
      <w:r>
        <w:fldChar w:fldCharType="end"/>
      </w:r>
      <w:r>
        <w:t>, we can see that the fields in the sSRi are very well recreated. The borders between fields are close to the HR image and the major roads of the village have been well resolved and are well connected. The gSRi displayed hallucinated forms instead of a village and the roads have changed in color and have either been overly sharpened or disappeared.</w:t>
      </w:r>
    </w:p>
    <w:p w14:paraId="109D258E" w14:textId="4036CCFC" w:rsidR="004A1EC5" w:rsidRDefault="009A5FED" w:rsidP="00AC6D5A">
      <w:pPr>
        <w:jc w:val="left"/>
        <w:rPr>
          <w:i/>
          <w:iCs/>
          <w:color w:val="44546A" w:themeColor="text2"/>
          <w:sz w:val="18"/>
          <w:szCs w:val="18"/>
        </w:rPr>
      </w:pPr>
      <w:r>
        <w:rPr>
          <w:noProof/>
        </w:rPr>
        <mc:AlternateContent>
          <mc:Choice Requires="wpg">
            <w:drawing>
              <wp:inline distT="0" distB="0" distL="0" distR="0" wp14:anchorId="669392BA" wp14:editId="4ED7101A">
                <wp:extent cx="5286098" cy="5731510"/>
                <wp:effectExtent l="0" t="0" r="0" b="2540"/>
                <wp:docPr id="40" name="Group 40"/>
                <wp:cNvGraphicFramePr/>
                <a:graphic xmlns:a="http://schemas.openxmlformats.org/drawingml/2006/main">
                  <a:graphicData uri="http://schemas.microsoft.com/office/word/2010/wordprocessingGroup">
                    <wpg:wgp>
                      <wpg:cNvGrpSpPr/>
                      <wpg:grpSpPr>
                        <a:xfrm>
                          <a:off x="0" y="0"/>
                          <a:ext cx="5286098" cy="5731510"/>
                          <a:chOff x="0" y="0"/>
                          <a:chExt cx="5286098" cy="5731510"/>
                        </a:xfrm>
                      </wpg:grpSpPr>
                      <wpg:grpSp>
                        <wpg:cNvPr id="38" name="Group 38"/>
                        <wpg:cNvGrpSpPr/>
                        <wpg:grpSpPr>
                          <a:xfrm>
                            <a:off x="0" y="0"/>
                            <a:ext cx="5286098" cy="5286098"/>
                            <a:chOff x="0" y="0"/>
                            <a:chExt cx="5286098" cy="5286098"/>
                          </a:xfrm>
                        </wpg:grpSpPr>
                        <pic:pic xmlns:pic="http://schemas.openxmlformats.org/drawingml/2006/picture">
                          <pic:nvPicPr>
                            <pic:cNvPr id="34" name="Picture 34"/>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7630" cy="2627630"/>
                            </a:xfrm>
                            <a:prstGeom prst="rect">
                              <a:avLst/>
                            </a:prstGeom>
                            <a:noFill/>
                            <a:ln>
                              <a:noFill/>
                            </a:ln>
                          </pic:spPr>
                        </pic:pic>
                        <pic:pic xmlns:pic="http://schemas.openxmlformats.org/drawingml/2006/picture">
                          <pic:nvPicPr>
                            <pic:cNvPr id="36" name="Picture 36"/>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2658468"/>
                              <a:ext cx="2627630" cy="2627630"/>
                            </a:xfrm>
                            <a:prstGeom prst="rect">
                              <a:avLst/>
                            </a:prstGeom>
                            <a:noFill/>
                            <a:ln>
                              <a:noFill/>
                            </a:ln>
                          </pic:spPr>
                        </pic:pic>
                        <pic:pic xmlns:pic="http://schemas.openxmlformats.org/drawingml/2006/picture">
                          <pic:nvPicPr>
                            <pic:cNvPr id="37" name="Picture 37"/>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2658468" y="2658468"/>
                              <a:ext cx="2627630" cy="2627630"/>
                            </a:xfrm>
                            <a:prstGeom prst="rect">
                              <a:avLst/>
                            </a:prstGeom>
                            <a:noFill/>
                            <a:ln>
                              <a:noFill/>
                            </a:ln>
                          </pic:spPr>
                        </pic:pic>
                        <pic:pic xmlns:pic="http://schemas.openxmlformats.org/drawingml/2006/picture">
                          <pic:nvPicPr>
                            <pic:cNvPr id="35" name="Picture 35"/>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2658468" y="0"/>
                              <a:ext cx="2627630" cy="2627630"/>
                            </a:xfrm>
                            <a:prstGeom prst="rect">
                              <a:avLst/>
                            </a:prstGeom>
                            <a:noFill/>
                            <a:ln>
                              <a:noFill/>
                            </a:ln>
                          </pic:spPr>
                        </pic:pic>
                      </wpg:grpSp>
                      <wps:wsp>
                        <wps:cNvPr id="39" name="Text Box 39"/>
                        <wps:cNvSpPr txBox="1"/>
                        <wps:spPr>
                          <a:xfrm>
                            <a:off x="0" y="5341620"/>
                            <a:ext cx="5285105" cy="389890"/>
                          </a:xfrm>
                          <a:prstGeom prst="rect">
                            <a:avLst/>
                          </a:prstGeom>
                          <a:solidFill>
                            <a:prstClr val="white"/>
                          </a:solidFill>
                          <a:ln>
                            <a:noFill/>
                          </a:ln>
                        </wps:spPr>
                        <wps:txbx>
                          <w:txbxContent>
                            <w:p w14:paraId="565058C0" w14:textId="44C0C5CA" w:rsidR="002E6095" w:rsidRPr="00923C35" w:rsidRDefault="002E6095" w:rsidP="0099285A">
                              <w:pPr>
                                <w:pStyle w:val="Caption"/>
                                <w:ind w:left="851" w:hanging="851"/>
                                <w:rPr>
                                  <w:noProof/>
                                  <w:sz w:val="24"/>
                                </w:rPr>
                              </w:pPr>
                              <w:bookmarkStart w:id="77" w:name="_Ref48840714"/>
                              <w:bookmarkStart w:id="78" w:name="_Toc49107962"/>
                              <w:bookmarkStart w:id="79" w:name="_Toc49108121"/>
                              <w:bookmarkStart w:id="80" w:name="_Toc49108195"/>
                              <w:r>
                                <w:t xml:space="preserve">Figure </w:t>
                              </w:r>
                              <w:r>
                                <w:fldChar w:fldCharType="begin"/>
                              </w:r>
                              <w:r>
                                <w:instrText xml:space="preserve"> SEQ Figure \* ARABIC </w:instrText>
                              </w:r>
                              <w:r>
                                <w:fldChar w:fldCharType="separate"/>
                              </w:r>
                              <w:r w:rsidR="001D6029">
                                <w:rPr>
                                  <w:noProof/>
                                </w:rPr>
                                <w:t>9</w:t>
                              </w:r>
                              <w:r>
                                <w:fldChar w:fldCharType="end"/>
                              </w:r>
                              <w:bookmarkEnd w:id="77"/>
                              <w:r>
                                <w:t xml:space="preserve"> : Detail cropped from image</w:t>
                              </w:r>
                              <w:r w:rsidRPr="00783826">
                                <w:t xml:space="preserve"> </w:t>
                              </w:r>
                              <w:r>
                                <w:t>17709</w:t>
                              </w:r>
                              <w:r w:rsidRPr="00783826">
                                <w:t xml:space="preserve">, from left to right and top to bottom: </w:t>
                              </w:r>
                              <w:r>
                                <w:t>b</w:t>
                              </w:r>
                              <w:r w:rsidRPr="00783826">
                                <w:t>icubic, generic, ground truth, specific</w:t>
                              </w:r>
                              <w:bookmarkEnd w:id="78"/>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669392BA" id="Group 40" o:spid="_x0000_s1066" style="width:416.25pt;height:451.3pt;mso-position-horizontal-relative:char;mso-position-vertical-relative:line" coordsize="52860,573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">
                <v:group id="Group 38" o:spid="_x0000_s1067" style="position:absolute;width:52860;height:52860" coordsize="52860,5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Picture 34" o:spid="_x0000_s1068" type="#_x0000_t75" style="position:absolute;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">
                    <v:imagedata r:id="rId16" o:title=""/>
                  </v:shape>
                  <v:shape id="Picture 36" o:spid="_x0000_s1069" type="#_x0000_t75" style="position:absolute;top:26584;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">
                    <v:imagedata r:id="rId17" o:title=""/>
                  </v:shape>
                  <v:shape id="Picture 37" o:spid="_x0000_s1070" type="#_x0000_t75" style="position:absolute;left:26584;top:26584;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">
                    <v:imagedata r:id="rId18" o:title=""/>
                  </v:shape>
                  <v:shape id="Picture 35" o:spid="_x0000_s1071" type="#_x0000_t75" style="position:absolute;left:26584;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">
                    <v:imagedata r:id="rId19" o:title=""/>
                  </v:shape>
                </v:group>
                <v:shape id="Text Box 39" o:spid="_x0000_s1072" type="#_x0000_t202" style="position:absolute;top:53416;width:5285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565058C0" w14:textId="44C0C5CA" w:rsidR="002E6095" w:rsidRPr="00923C35" w:rsidRDefault="002E6095" w:rsidP="0099285A">
                        <w:pPr>
                          <w:pStyle w:val="Caption"/>
                          <w:ind w:left="851" w:hanging="851"/>
                          <w:rPr>
                            <w:noProof/>
                            <w:sz w:val="24"/>
                          </w:rPr>
                        </w:pPr>
                        <w:bookmarkStart w:id="81" w:name="_Ref48840714"/>
                        <w:bookmarkStart w:id="82" w:name="_Toc49107962"/>
                        <w:bookmarkStart w:id="83" w:name="_Toc49108121"/>
                        <w:bookmarkStart w:id="84" w:name="_Toc49108195"/>
                        <w:r>
                          <w:t xml:space="preserve">Figure </w:t>
                        </w:r>
                        <w:r>
                          <w:fldChar w:fldCharType="begin"/>
                        </w:r>
                        <w:r>
                          <w:instrText xml:space="preserve"> SEQ Figure \* ARABIC </w:instrText>
                        </w:r>
                        <w:r>
                          <w:fldChar w:fldCharType="separate"/>
                        </w:r>
                        <w:r w:rsidR="001D6029">
                          <w:rPr>
                            <w:noProof/>
                          </w:rPr>
                          <w:t>9</w:t>
                        </w:r>
                        <w:r>
                          <w:fldChar w:fldCharType="end"/>
                        </w:r>
                        <w:bookmarkEnd w:id="81"/>
                        <w:r>
                          <w:t xml:space="preserve"> : Detail cropped from image</w:t>
                        </w:r>
                        <w:r w:rsidRPr="00783826">
                          <w:t xml:space="preserve"> </w:t>
                        </w:r>
                        <w:r>
                          <w:t>17709</w:t>
                        </w:r>
                        <w:r w:rsidRPr="00783826">
                          <w:t xml:space="preserve">, from left to right and top to bottom: </w:t>
                        </w:r>
                        <w:r>
                          <w:t>b</w:t>
                        </w:r>
                        <w:r w:rsidRPr="00783826">
                          <w:t>icubic, generic, ground truth, specific</w:t>
                        </w:r>
                        <w:bookmarkEnd w:id="82"/>
                        <w:bookmarkEnd w:id="83"/>
                        <w:bookmarkEnd w:id="84"/>
                      </w:p>
                    </w:txbxContent>
                  </v:textbox>
                </v:shape>
                <w10:anchorlock/>
              </v:group>
            </w:pict>
          </mc:Fallback>
        </mc:AlternateContent>
      </w:r>
    </w:p>
    <w:p w14:paraId="226DCF78" w14:textId="10B2D907" w:rsidR="00DE6EA0" w:rsidRDefault="00FB577B" w:rsidP="00DE6EA0">
      <w:pPr>
        <w:jc w:val="left"/>
      </w:pPr>
      <w:r w:rsidRPr="004A1EC5">
        <w:br w:type="page"/>
      </w:r>
      <w:r w:rsidR="00DE6EA0">
        <w:lastRenderedPageBreak/>
        <w:t xml:space="preserve">On </w:t>
      </w:r>
      <w:r w:rsidR="00DE6EA0">
        <w:fldChar w:fldCharType="begin"/>
      </w:r>
      <w:r w:rsidR="00DE6EA0">
        <w:instrText xml:space="preserve"> REF _Ref48841166 \h </w:instrText>
      </w:r>
      <w:r w:rsidR="00DE6EA0">
        <w:fldChar w:fldCharType="separate"/>
      </w:r>
      <w:r w:rsidR="001D6029">
        <w:t xml:space="preserve">Figure </w:t>
      </w:r>
      <w:r w:rsidR="001D6029">
        <w:rPr>
          <w:noProof/>
        </w:rPr>
        <w:t>10</w:t>
      </w:r>
      <w:r w:rsidR="00DE6EA0">
        <w:fldChar w:fldCharType="end"/>
      </w:r>
      <w:r w:rsidR="00DE6EA0">
        <w:t xml:space="preserve">, we can again see that the sSRi is well defined. The fields are well recreated and the rivers close to the HR image. The gSRi displays over sharpening and deformed riverbanks. Some field have </w:t>
      </w:r>
      <w:proofErr w:type="gramStart"/>
      <w:r w:rsidR="00DE6EA0">
        <w:t>merged</w:t>
      </w:r>
      <w:proofErr w:type="gramEnd"/>
      <w:r w:rsidR="00DE6EA0">
        <w:t xml:space="preserve"> and textures have been hallucinated </w:t>
      </w:r>
      <w:r w:rsidR="00772E53">
        <w:t xml:space="preserve">in </w:t>
      </w:r>
      <w:r w:rsidR="00DE6EA0">
        <w:t>the crops.</w:t>
      </w:r>
    </w:p>
    <w:p w14:paraId="1CF7F5D2" w14:textId="69BCEE48" w:rsidR="00956C22" w:rsidRDefault="0043550A" w:rsidP="00AC6D5A">
      <w:pPr>
        <w:jc w:val="left"/>
      </w:pPr>
      <w:r>
        <w:rPr>
          <w:noProof/>
        </w:rPr>
        <mc:AlternateContent>
          <mc:Choice Requires="wpg">
            <w:drawing>
              <wp:inline distT="0" distB="0" distL="0" distR="0" wp14:anchorId="44B3E65D" wp14:editId="2B918924">
                <wp:extent cx="5294630" cy="5739130"/>
                <wp:effectExtent l="0" t="0" r="1270" b="0"/>
                <wp:docPr id="48" name="Group 48"/>
                <wp:cNvGraphicFramePr/>
                <a:graphic xmlns:a="http://schemas.openxmlformats.org/drawingml/2006/main">
                  <a:graphicData uri="http://schemas.microsoft.com/office/word/2010/wordprocessingGroup">
                    <wpg:wgp>
                      <wpg:cNvGrpSpPr/>
                      <wpg:grpSpPr>
                        <a:xfrm>
                          <a:off x="0" y="0"/>
                          <a:ext cx="5294630" cy="5739130"/>
                          <a:chOff x="0" y="0"/>
                          <a:chExt cx="5294630" cy="5739130"/>
                        </a:xfrm>
                      </wpg:grpSpPr>
                      <wpg:grpSp>
                        <wpg:cNvPr id="46" name="Group 46"/>
                        <wpg:cNvGrpSpPr/>
                        <wpg:grpSpPr>
                          <a:xfrm>
                            <a:off x="0" y="0"/>
                            <a:ext cx="5294630" cy="5294630"/>
                            <a:chOff x="0" y="0"/>
                            <a:chExt cx="5294630" cy="5294630"/>
                          </a:xfrm>
                        </wpg:grpSpPr>
                        <pic:pic xmlns:pic="http://schemas.openxmlformats.org/drawingml/2006/picture">
                          <pic:nvPicPr>
                            <pic:cNvPr id="42" name="Picture 42"/>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27630" cy="2627630"/>
                            </a:xfrm>
                            <a:prstGeom prst="rect">
                              <a:avLst/>
                            </a:prstGeom>
                            <a:noFill/>
                            <a:ln>
                              <a:noFill/>
                            </a:ln>
                          </pic:spPr>
                        </pic:pic>
                        <pic:pic xmlns:pic="http://schemas.openxmlformats.org/drawingml/2006/picture">
                          <pic:nvPicPr>
                            <pic:cNvPr id="44" name="Picture 44"/>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2662767"/>
                              <a:ext cx="2627630" cy="2627630"/>
                            </a:xfrm>
                            <a:prstGeom prst="rect">
                              <a:avLst/>
                            </a:prstGeom>
                            <a:noFill/>
                            <a:ln>
                              <a:noFill/>
                            </a:ln>
                          </pic:spPr>
                        </pic:pic>
                        <pic:pic xmlns:pic="http://schemas.openxmlformats.org/drawingml/2006/picture">
                          <pic:nvPicPr>
                            <pic:cNvPr id="45" name="Picture 45"/>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2667000" y="2667000"/>
                              <a:ext cx="2627630" cy="2627630"/>
                            </a:xfrm>
                            <a:prstGeom prst="rect">
                              <a:avLst/>
                            </a:prstGeom>
                            <a:noFill/>
                            <a:ln>
                              <a:noFill/>
                            </a:ln>
                          </pic:spPr>
                        </pic:pic>
                        <pic:pic xmlns:pic="http://schemas.openxmlformats.org/drawingml/2006/picture">
                          <pic:nvPicPr>
                            <pic:cNvPr id="43" name="Picture 43"/>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2667000" y="0"/>
                              <a:ext cx="2627630" cy="2627630"/>
                            </a:xfrm>
                            <a:prstGeom prst="rect">
                              <a:avLst/>
                            </a:prstGeom>
                            <a:noFill/>
                            <a:ln>
                              <a:noFill/>
                            </a:ln>
                          </pic:spPr>
                        </pic:pic>
                      </wpg:grpSp>
                      <wps:wsp>
                        <wps:cNvPr id="47" name="Text Box 47"/>
                        <wps:cNvSpPr txBox="1"/>
                        <wps:spPr>
                          <a:xfrm>
                            <a:off x="0" y="5349240"/>
                            <a:ext cx="5294630" cy="389890"/>
                          </a:xfrm>
                          <a:prstGeom prst="rect">
                            <a:avLst/>
                          </a:prstGeom>
                          <a:solidFill>
                            <a:prstClr val="white"/>
                          </a:solidFill>
                          <a:ln>
                            <a:noFill/>
                          </a:ln>
                        </wps:spPr>
                        <wps:txbx>
                          <w:txbxContent>
                            <w:p w14:paraId="17252F52" w14:textId="7328B72A" w:rsidR="002E6095" w:rsidRPr="00361731" w:rsidRDefault="002E6095" w:rsidP="0099285A">
                              <w:pPr>
                                <w:pStyle w:val="Caption"/>
                                <w:ind w:left="851" w:hanging="851"/>
                                <w:rPr>
                                  <w:noProof/>
                                  <w:sz w:val="24"/>
                                </w:rPr>
                              </w:pPr>
                              <w:bookmarkStart w:id="85" w:name="_Ref48841166"/>
                              <w:bookmarkStart w:id="86" w:name="_Toc49107963"/>
                              <w:bookmarkStart w:id="87" w:name="_Toc49108122"/>
                              <w:bookmarkStart w:id="88" w:name="_Toc49108196"/>
                              <w:r>
                                <w:t xml:space="preserve">Figure </w:t>
                              </w:r>
                              <w:r>
                                <w:fldChar w:fldCharType="begin"/>
                              </w:r>
                              <w:r>
                                <w:instrText xml:space="preserve"> SEQ Figure \* ARABIC </w:instrText>
                              </w:r>
                              <w:r>
                                <w:fldChar w:fldCharType="separate"/>
                              </w:r>
                              <w:r w:rsidR="001D6029">
                                <w:rPr>
                                  <w:noProof/>
                                </w:rPr>
                                <w:t>10</w:t>
                              </w:r>
                              <w:r>
                                <w:fldChar w:fldCharType="end"/>
                              </w:r>
                              <w:bookmarkEnd w:id="85"/>
                              <w:r>
                                <w:t xml:space="preserve"> : Detail cropped from image</w:t>
                              </w:r>
                              <w:r w:rsidRPr="00186234">
                                <w:t xml:space="preserve"> </w:t>
                              </w:r>
                              <w:r>
                                <w:t>4073</w:t>
                              </w:r>
                              <w:r w:rsidRPr="00186234">
                                <w:t xml:space="preserve">3, from left to right and top to bottom: </w:t>
                              </w:r>
                              <w:r>
                                <w:t>b</w:t>
                              </w:r>
                              <w:r w:rsidRPr="00186234">
                                <w:t>icubic, generic, ground truth, specific</w:t>
                              </w:r>
                              <w:bookmarkEnd w:id="86"/>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4B3E65D" id="Group 48" o:spid="_x0000_s1073" style="width:416.9pt;height:451.9pt;mso-position-horizontal-relative:char;mso-position-vertical-relative:line" coordsize="52946,57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">
                <v:group id="Group 46" o:spid="_x0000_s1074" style="position:absolute;width:52946;height:52946" coordsize="52946,52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Picture 42" o:spid="_x0000_s1075" type="#_x0000_t75" style="position:absolute;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">
                    <v:imagedata r:id="rId75" o:title=""/>
                  </v:shape>
                  <v:shape id="Picture 44" o:spid="_x0000_s1076" type="#_x0000_t75" style="position:absolute;top:26627;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">
                    <v:imagedata r:id="rId76" o:title=""/>
                  </v:shape>
                  <v:shape id="Picture 45" o:spid="_x0000_s1077" type="#_x0000_t75" style="position:absolute;left:26670;top:26670;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">
                    <v:imagedata r:id="rId77" o:title=""/>
                  </v:shape>
                  <v:shape id="Picture 43" o:spid="_x0000_s1078" type="#_x0000_t75" style="position:absolute;left:26670;width:26276;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">
                    <v:imagedata r:id="rId78" o:title=""/>
                  </v:shape>
                </v:group>
                <v:shape id="Text Box 47" o:spid="_x0000_s1079" type="#_x0000_t202" style="position:absolute;top:53492;width:5294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17252F52" w14:textId="7328B72A" w:rsidR="002E6095" w:rsidRPr="00361731" w:rsidRDefault="002E6095" w:rsidP="0099285A">
                        <w:pPr>
                          <w:pStyle w:val="Caption"/>
                          <w:ind w:left="851" w:hanging="851"/>
                          <w:rPr>
                            <w:noProof/>
                            <w:sz w:val="24"/>
                          </w:rPr>
                        </w:pPr>
                        <w:bookmarkStart w:id="89" w:name="_Ref48841166"/>
                        <w:bookmarkStart w:id="90" w:name="_Toc49107963"/>
                        <w:bookmarkStart w:id="91" w:name="_Toc49108122"/>
                        <w:bookmarkStart w:id="92" w:name="_Toc49108196"/>
                        <w:r>
                          <w:t xml:space="preserve">Figure </w:t>
                        </w:r>
                        <w:r>
                          <w:fldChar w:fldCharType="begin"/>
                        </w:r>
                        <w:r>
                          <w:instrText xml:space="preserve"> SEQ Figure \* ARABIC </w:instrText>
                        </w:r>
                        <w:r>
                          <w:fldChar w:fldCharType="separate"/>
                        </w:r>
                        <w:r w:rsidR="001D6029">
                          <w:rPr>
                            <w:noProof/>
                          </w:rPr>
                          <w:t>10</w:t>
                        </w:r>
                        <w:r>
                          <w:fldChar w:fldCharType="end"/>
                        </w:r>
                        <w:bookmarkEnd w:id="89"/>
                        <w:r>
                          <w:t xml:space="preserve"> : Detail cropped from image</w:t>
                        </w:r>
                        <w:r w:rsidRPr="00186234">
                          <w:t xml:space="preserve"> </w:t>
                        </w:r>
                        <w:r>
                          <w:t>4073</w:t>
                        </w:r>
                        <w:r w:rsidRPr="00186234">
                          <w:t xml:space="preserve">3, from left to right and top to bottom: </w:t>
                        </w:r>
                        <w:r>
                          <w:t>b</w:t>
                        </w:r>
                        <w:r w:rsidRPr="00186234">
                          <w:t>icubic, generic, ground truth, specific</w:t>
                        </w:r>
                        <w:bookmarkEnd w:id="90"/>
                        <w:bookmarkEnd w:id="91"/>
                        <w:bookmarkEnd w:id="92"/>
                      </w:p>
                    </w:txbxContent>
                  </v:textbox>
                </v:shape>
                <w10:anchorlock/>
              </v:group>
            </w:pict>
          </mc:Fallback>
        </mc:AlternateContent>
      </w:r>
    </w:p>
    <w:p w14:paraId="1DFF06D8" w14:textId="77777777" w:rsidR="00172EB0" w:rsidRDefault="00172EB0" w:rsidP="00AC6D5A">
      <w:pPr>
        <w:jc w:val="left"/>
      </w:pPr>
    </w:p>
    <w:p w14:paraId="4573AD3F" w14:textId="5BB64018" w:rsidR="003F38E9" w:rsidRPr="00CD1C3B" w:rsidRDefault="009A5FED" w:rsidP="00AC6D5A">
      <w:pPr>
        <w:jc w:val="left"/>
      </w:pPr>
      <w:r w:rsidRPr="00956C22">
        <w:br w:type="page"/>
      </w:r>
    </w:p>
    <w:p w14:paraId="3E041593" w14:textId="6C13CFB9" w:rsidR="006300BE" w:rsidRDefault="00CD1C3B" w:rsidP="0059054C">
      <w:pPr>
        <w:pStyle w:val="Heading2"/>
        <w:rPr>
          <w:lang w:val="en-US"/>
        </w:rPr>
      </w:pPr>
      <w:bookmarkStart w:id="93" w:name="_Ref48907025"/>
      <w:bookmarkStart w:id="94" w:name="_Toc49165210"/>
      <w:r w:rsidRPr="00CD1C3B">
        <w:rPr>
          <w:lang w:val="en-US"/>
        </w:rPr>
        <w:lastRenderedPageBreak/>
        <w:t>Using the</w:t>
      </w:r>
      <w:r w:rsidR="00172EB0">
        <w:rPr>
          <w:lang w:val="en-US"/>
        </w:rPr>
        <w:t xml:space="preserve"> specifically trained</w:t>
      </w:r>
      <w:r w:rsidRPr="00CD1C3B">
        <w:rPr>
          <w:lang w:val="en-US"/>
        </w:rPr>
        <w:t xml:space="preserve"> model to downscale Landsat 8 images</w:t>
      </w:r>
      <w:bookmarkEnd w:id="93"/>
      <w:bookmarkEnd w:id="94"/>
    </w:p>
    <w:p w14:paraId="08A11661" w14:textId="77777777" w:rsidR="00C6357A" w:rsidRDefault="00172EB0" w:rsidP="004446BD">
      <w:r>
        <w:t xml:space="preserve">As a last experiment, I used the specifically trained model to downscale </w:t>
      </w:r>
      <w:r w:rsidR="000D34F9">
        <w:t xml:space="preserve">Landsat 8 images. As the previous results were relatively satisfying, this was </w:t>
      </w:r>
      <w:r w:rsidR="002C0867">
        <w:t xml:space="preserve">done to validate that the model </w:t>
      </w:r>
      <w:proofErr w:type="gramStart"/>
      <w:r w:rsidR="002C0867">
        <w:t>is able to</w:t>
      </w:r>
      <w:proofErr w:type="gramEnd"/>
      <w:r w:rsidR="002C0867">
        <w:t xml:space="preserve"> perform on real world data that have a similar spatial resolution </w:t>
      </w:r>
      <w:r w:rsidR="00E71EED">
        <w:t>to the LR images it has been trained on.</w:t>
      </w:r>
    </w:p>
    <w:p w14:paraId="393E04B9" w14:textId="62FD3366" w:rsidR="000D3D20" w:rsidRDefault="004446BD" w:rsidP="0059054C">
      <w:r>
        <w:t>On figure 9, we can see the results of the downscaling of Landsat 8 images. The SR image</w:t>
      </w:r>
      <w:r w:rsidR="00856CFE">
        <w:t>s</w:t>
      </w:r>
      <w:r>
        <w:t xml:space="preserve"> </w:t>
      </w:r>
      <w:r w:rsidR="00584F6E">
        <w:t xml:space="preserve">display </w:t>
      </w:r>
      <w:r>
        <w:t xml:space="preserve">a lot of undesirable artefacts. It looks like the aliasing has been enhanced and weird grid-like pattern appeared. The images are </w:t>
      </w:r>
      <w:r w:rsidR="00235B9F">
        <w:t>less</w:t>
      </w:r>
      <w:r>
        <w:t xml:space="preserve"> blurry at the cost of accuracy and realistic patterns. </w:t>
      </w:r>
    </w:p>
    <w:p w14:paraId="0F482F4E" w14:textId="77777777" w:rsidR="000B73C7" w:rsidRDefault="000B73C7" w:rsidP="000B73C7">
      <w:pPr>
        <w:keepNext/>
      </w:pPr>
      <w:r>
        <w:rPr>
          <w:noProof/>
        </w:rPr>
        <mc:AlternateContent>
          <mc:Choice Requires="wpg">
            <w:drawing>
              <wp:inline distT="0" distB="0" distL="0" distR="0" wp14:anchorId="6E1966D4" wp14:editId="5CD66A52">
                <wp:extent cx="5385435" cy="5376615"/>
                <wp:effectExtent l="0" t="0" r="5715" b="0"/>
                <wp:docPr id="71" name="Group 71"/>
                <wp:cNvGraphicFramePr/>
                <a:graphic xmlns:a="http://schemas.openxmlformats.org/drawingml/2006/main">
                  <a:graphicData uri="http://schemas.microsoft.com/office/word/2010/wordprocessingGroup">
                    <wpg:wgp>
                      <wpg:cNvGrpSpPr/>
                      <wpg:grpSpPr>
                        <a:xfrm>
                          <a:off x="0" y="0"/>
                          <a:ext cx="5385435" cy="5376615"/>
                          <a:chOff x="0" y="0"/>
                          <a:chExt cx="5428162" cy="5419509"/>
                        </a:xfrm>
                      </wpg:grpSpPr>
                      <pic:pic xmlns:pic="http://schemas.openxmlformats.org/drawingml/2006/picture">
                        <pic:nvPicPr>
                          <pic:cNvPr id="64" name="Picture 64"/>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2723008" y="0"/>
                            <a:ext cx="2699385" cy="2699385"/>
                          </a:xfrm>
                          <a:prstGeom prst="rect">
                            <a:avLst/>
                          </a:prstGeom>
                          <a:noFill/>
                          <a:ln>
                            <a:noFill/>
                          </a:ln>
                        </pic:spPr>
                      </pic:pic>
                      <pic:pic xmlns:pic="http://schemas.openxmlformats.org/drawingml/2006/picture">
                        <pic:nvPicPr>
                          <pic:cNvPr id="63" name="Picture 63"/>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699385" cy="2699385"/>
                          </a:xfrm>
                          <a:prstGeom prst="rect">
                            <a:avLst/>
                          </a:prstGeom>
                          <a:noFill/>
                          <a:ln>
                            <a:noFill/>
                          </a:ln>
                        </pic:spPr>
                      </pic:pic>
                      <pic:pic xmlns:pic="http://schemas.openxmlformats.org/drawingml/2006/picture">
                        <pic:nvPicPr>
                          <pic:cNvPr id="69" name="Picture 69"/>
                          <pic:cNvPicPr>
                            <a:picLocks noChangeAspect="1"/>
                          </pic:cNvPicPr>
                        </pic:nvPicPr>
                        <pic:blipFill>
                          <a:blip r:embed="rId81">
                            <a:extLst>
                              <a:ext uri="{28A0092B-C50C-407E-A947-70E740481C1C}">
                                <a14:useLocalDpi xmlns:a14="http://schemas.microsoft.com/office/drawing/2010/main" val="0"/>
                              </a:ext>
                            </a:extLst>
                          </a:blip>
                          <a:srcRect/>
                          <a:stretch>
                            <a:fillRect/>
                          </a:stretch>
                        </pic:blipFill>
                        <pic:spPr bwMode="auto">
                          <a:xfrm>
                            <a:off x="2884" y="2717240"/>
                            <a:ext cx="2699385" cy="2699385"/>
                          </a:xfrm>
                          <a:prstGeom prst="rect">
                            <a:avLst/>
                          </a:prstGeom>
                          <a:noFill/>
                          <a:ln>
                            <a:noFill/>
                          </a:ln>
                        </pic:spPr>
                      </pic:pic>
                      <pic:pic xmlns:pic="http://schemas.openxmlformats.org/drawingml/2006/picture">
                        <pic:nvPicPr>
                          <pic:cNvPr id="70" name="Picture 70"/>
                          <pic:cNvPicPr>
                            <a:picLocks noChangeAspect="1"/>
                          </pic:cNvPicPr>
                        </pic:nvPicPr>
                        <pic:blipFill>
                          <a:blip r:embed="rId82">
                            <a:extLst>
                              <a:ext uri="{28A0092B-C50C-407E-A947-70E740481C1C}">
                                <a14:useLocalDpi xmlns:a14="http://schemas.microsoft.com/office/drawing/2010/main" val="0"/>
                              </a:ext>
                            </a:extLst>
                          </a:blip>
                          <a:srcRect/>
                          <a:stretch>
                            <a:fillRect/>
                          </a:stretch>
                        </pic:blipFill>
                        <pic:spPr bwMode="auto">
                          <a:xfrm>
                            <a:off x="2728777" y="2720124"/>
                            <a:ext cx="2699385" cy="2699385"/>
                          </a:xfrm>
                          <a:prstGeom prst="rect">
                            <a:avLst/>
                          </a:prstGeom>
                          <a:noFill/>
                          <a:ln>
                            <a:noFill/>
                          </a:ln>
                        </pic:spPr>
                      </pic:pic>
                    </wpg:wgp>
                  </a:graphicData>
                </a:graphic>
              </wp:inline>
            </w:drawing>
          </mc:Choice>
          <mc:Fallback>
            <w:pict>
              <v:group w14:anchorId="7A6356C7" id="Group 71" o:spid="_x0000_s1026" style="width:424.05pt;height:423.35pt;mso-position-horizontal-relative:char;mso-position-vertical-relative:line" coordsize="54281,541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">
                <v:shape id="Picture 64" o:spid="_x0000_s1027" type="#_x0000_t75" style="position:absolute;left:27230;width:26993;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">
                  <v:imagedata r:id="rId83" o:title=""/>
                </v:shape>
                <v:shape id="Picture 63" o:spid="_x0000_s1028" type="#_x0000_t75" style="position:absolute;width:26993;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">
                  <v:imagedata r:id="rId84" o:title=""/>
                </v:shape>
                <v:shape id="Picture 69" o:spid="_x0000_s1029" type="#_x0000_t75" style="position:absolute;left:28;top:27172;width:26994;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">
                  <v:imagedata r:id="rId85" o:title=""/>
                </v:shape>
                <v:shape id="Picture 70" o:spid="_x0000_s1030" type="#_x0000_t75" style="position:absolute;left:27287;top:27201;width:26994;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">
                  <v:imagedata r:id="rId86" o:title=""/>
                </v:shape>
                <w10:anchorlock/>
              </v:group>
            </w:pict>
          </mc:Fallback>
        </mc:AlternateContent>
      </w:r>
    </w:p>
    <w:p w14:paraId="6F929ADE" w14:textId="070BD80A" w:rsidR="000921A0" w:rsidRDefault="000B73C7" w:rsidP="000B73C7">
      <w:pPr>
        <w:pStyle w:val="Caption"/>
      </w:pPr>
      <w:bookmarkStart w:id="95" w:name="_Toc49107964"/>
      <w:bookmarkStart w:id="96" w:name="_Toc49108123"/>
      <w:r>
        <w:t xml:space="preserve">Figure </w:t>
      </w:r>
      <w:r>
        <w:fldChar w:fldCharType="begin"/>
      </w:r>
      <w:r>
        <w:instrText xml:space="preserve"> SEQ Figure \* ARABIC </w:instrText>
      </w:r>
      <w:r>
        <w:fldChar w:fldCharType="separate"/>
      </w:r>
      <w:r w:rsidR="001D6029">
        <w:rPr>
          <w:noProof/>
        </w:rPr>
        <w:t>11</w:t>
      </w:r>
      <w:r>
        <w:fldChar w:fldCharType="end"/>
      </w:r>
      <w:r>
        <w:t xml:space="preserve"> : </w:t>
      </w:r>
      <w:r w:rsidRPr="00B97737">
        <w:t>Landsat 8 image on the right, super-resolved image on the right</w:t>
      </w:r>
      <w:r>
        <w:t>. Images 2 and 12 in the result folder.</w:t>
      </w:r>
      <w:bookmarkEnd w:id="95"/>
      <w:bookmarkEnd w:id="96"/>
    </w:p>
    <w:p w14:paraId="0F439340" w14:textId="77777777" w:rsidR="00E71EED" w:rsidRPr="00CD1C3B" w:rsidRDefault="00E71EED" w:rsidP="0059054C"/>
    <w:p w14:paraId="662515E5" w14:textId="56C005ED" w:rsidR="00AB2E3B" w:rsidRDefault="00AB2E3B" w:rsidP="00AB2E3B">
      <w:pPr>
        <w:pStyle w:val="Heading1"/>
        <w:rPr>
          <w:lang w:val="fr-CH"/>
        </w:rPr>
      </w:pPr>
      <w:bookmarkStart w:id="97" w:name="_Toc49165211"/>
      <w:r>
        <w:rPr>
          <w:lang w:val="fr-CH"/>
        </w:rPr>
        <w:lastRenderedPageBreak/>
        <w:t>Discussion</w:t>
      </w:r>
      <w:bookmarkEnd w:id="97"/>
    </w:p>
    <w:p w14:paraId="37C5EB20" w14:textId="77777777" w:rsidR="00AB2E3B" w:rsidRDefault="00AB2E3B" w:rsidP="00AB2E3B">
      <w:pPr>
        <w:pStyle w:val="Heading2"/>
      </w:pPr>
      <w:bookmarkStart w:id="98" w:name="_Toc49165212"/>
      <w:r w:rsidRPr="00AB2E3B">
        <w:rPr>
          <w:lang w:val="en-US"/>
        </w:rPr>
        <w:t>Modifying</w:t>
      </w:r>
      <w:r>
        <w:t xml:space="preserve"> the hyper-</w:t>
      </w:r>
      <w:r w:rsidRPr="00AB2E3B">
        <w:rPr>
          <w:lang w:val="en-US"/>
        </w:rPr>
        <w:t>parameters</w:t>
      </w:r>
      <w:bookmarkEnd w:id="98"/>
      <w:r>
        <w:t xml:space="preserve">  </w:t>
      </w:r>
    </w:p>
    <w:p w14:paraId="1ABB10FC" w14:textId="77777777" w:rsidR="007B46AF" w:rsidRPr="00431DC8" w:rsidRDefault="007B46AF" w:rsidP="007B46AF">
      <w:r w:rsidRPr="00431DC8">
        <w:t xml:space="preserve">The first experiment showed </w:t>
      </w:r>
      <w:r>
        <w:t>us, with a limited sample, that the batch-size and the beta</w:t>
      </w:r>
      <w:r>
        <w:rPr>
          <w:vertAlign w:val="subscript"/>
        </w:rPr>
        <w:t>1</w:t>
      </w:r>
      <w:r>
        <w:t xml:space="preserve"> hyperparameters did not drastically change the final model for this network architecture. This may indicate a good stability of the architecture, meaning that even with different training parameters the models still converge to the same neighborhood of the N-dimensional space where the answers reside. Therefore, the exploration of different training parameters was probably a waste of resources in this case. However, both parameters influence the speed of learning and the stability of the training process </w:t>
      </w:r>
      <w:r>
        <w:fldChar w:fldCharType="begin" w:fldLock="1"/>
      </w:r>
      <w:r>
        <w:instrText>ADDIN CSL_CITATION {"citationItems":[{"id":"ITEM-1","itemData":{"DOI":"10.1007/978-981-13-3459-7_3","ISSN":"21915776","abstract":"This monograph provides an overview of general deep learning method- ology and its applications to a variety of signal and information pro- cessing tasks. The application areas are chosen with the following three criteria in mind: (1) expertise or knowledge of the authors; (2) the application areas that have already been transformed by the successful use of deep learning technology, such as speech recognition and com- puter vision; and (3) the application areas that have the potential to be impacted significantly by deep learning and that have been experienc- ing research growth, including natural language and text processing, information retrieval, and multimodal information processing empow- ered by multi-task deep learning.","author":[{"dropping-particle":"","family":"Deng","given":"Li","non-dropping-particle":"","parse-names":false,"suffix":""},{"dropping-particle":"","family":"Yu","given":"Dong","non-dropping-particle":"","parse-names":false,"suffix":""}],"container-title":"Foundations and Trends® in Signal Processing","id":"ITEM-1","issue":"3-4","issued":{"date-parts":[["2014"]]},"page":"197-387","title":"Deep Learning Methods and Applications","type":"article-journal","volume":"7"},"uris":["http://www.mendeley.com/documents/?uuid=5788c3e3-c86b-4d16-81c8-d9d63c3addfd"]},{"id":"ITEM-2","itemData":{"ISBN":"9780262035613","author":[{"dropping-particle":"","family":"Goodfellow","given":"Ian","non-dropping-particle":"","parse-names":false,"suffix":""},{"dropping-particle":"","family":"Bengio","given":"Yoshua","non-dropping-particle":"","parse-names":false,"suffix":""},{"dropping-particle":"","family":"Courville","given":"AAron","non-dropping-particle":"","parse-names":false,"suffix":""}],"id":"ITEM-2","issued":{"date-parts":[["2016"]]},"publisher":"MIT Press","title":"Deep Learning","type":"book"},"uris":["http://www.mendeley.com/documents/?uuid=2f895a0f-c7b8-4dbb-878f-ddd8529bff5a"]}],"mendeley":{"formattedCitation":"(Deng &amp; Yu, 2014; I. Goodfellow et al., 2016)","plainTextFormattedCitation":"(Deng &amp; Yu, 2014; I. Goodfellow et al., 2016)","previouslyFormattedCitation":"(Deng &amp; Yu, 2014; I. Goodfellow et al., 2016)"},"properties":{"noteIndex":0},"schema":"https://github.com/citation-style-language/schema/raw/master/csl-citation.json"}</w:instrText>
      </w:r>
      <w:r>
        <w:fldChar w:fldCharType="separate"/>
      </w:r>
      <w:r w:rsidRPr="0006312A">
        <w:rPr>
          <w:noProof/>
        </w:rPr>
        <w:t>(Deng &amp; Yu, 2014; I. Goodfellow et al., 2016)</w:t>
      </w:r>
      <w:r>
        <w:fldChar w:fldCharType="end"/>
      </w:r>
      <w:r>
        <w:t xml:space="preserve">. Consequently, it probably is a good idea to experiment with the hyper-parameters relevant to the architecture to find values suited for the particular use case. </w:t>
      </w:r>
    </w:p>
    <w:p w14:paraId="15875BC8" w14:textId="77777777" w:rsidR="007B46AF" w:rsidRPr="00AB2E3B" w:rsidRDefault="007B46AF" w:rsidP="007B46AF">
      <w:pPr>
        <w:pStyle w:val="Heading2"/>
        <w:rPr>
          <w:lang w:val="en-US"/>
        </w:rPr>
      </w:pPr>
      <w:bookmarkStart w:id="99" w:name="_Toc49165213"/>
      <w:r w:rsidRPr="00AB2E3B">
        <w:rPr>
          <w:lang w:val="en-US"/>
        </w:rPr>
        <w:t>The influence of the training dataset</w:t>
      </w:r>
      <w:bookmarkEnd w:id="99"/>
    </w:p>
    <w:p w14:paraId="04D8BF08" w14:textId="6457F21F" w:rsidR="007B46AF" w:rsidRDefault="007B46AF" w:rsidP="007B46AF">
      <w:r>
        <w:t>The second experiment demonstrated how crucial the training dataset is to obtain good SR results</w:t>
      </w:r>
      <w:r w:rsidR="004E4258">
        <w:t>, as shown by</w:t>
      </w:r>
      <w:r>
        <w:t xml:space="preserve"> </w:t>
      </w:r>
      <w:r>
        <w:fldChar w:fldCharType="begin" w:fldLock="1"/>
      </w:r>
      <w:r w:rsidR="004E4258">
        <w:instrText>ADDIN CSL_CITATION {"citationItems":[{"id":"ITEM-1","itemData":{"abstract":"Generative Adversarial Networks (GANs) in supervised settings can generate photo-realistic corresponding output from low-definition input (SRGAN). Using the architecture presented in the SRGAN original paper [2], we explore how selecting a dataset affects the outcome by using three different datasets to see that SRGAN fundamentally learns objects, with their shape, color, and texture, and redraws them in the output rather than merely attempting to sharpen edges. This is further underscored with our demonstration that once the network learns the images of the dataset, it can generate a photo-like image with even a slight hint of what it might look like for the original from a very blurry edged sketch. Given a set of inference images, the network trained with the same dataset results in a better outcome over the one trained with arbitrary set of images, and we report its significance numerically with Frechet Inception Distance score [22].","author":[{"dropping-particle":"","family":"Takano","given":"Nao","non-dropping-particle":"","parse-names":false,"suffix":""},{"dropping-particle":"","family":"Alaghband","given":"Gita","non-dropping-particle":"","parse-names":false,"suffix":""}],"id":"ITEM-1","issued":{"date-parts":[["2019"]]},"page":"1-7","title":"SRGAN: Training Dataset Matters","type":"article-journal"},"uris":["http://www.mendeley.com/documents/?uuid=f544ffd7-895e-4f5c-ad18-9a621dccf160"]}],"mendeley":{"formattedCitation":"(Takano &amp; Alaghband, 2019)","manualFormatting":"Takano &amp; Alaghband (2019)","plainTextFormattedCitation":"(Takano &amp; Alaghband, 2019)","previouslyFormattedCitation":"(Takano &amp; Alaghband, 2019)"},"properties":{"noteIndex":0},"schema":"https://github.com/citation-style-language/schema/raw/master/csl-citation.json"}</w:instrText>
      </w:r>
      <w:r>
        <w:fldChar w:fldCharType="separate"/>
      </w:r>
      <w:r w:rsidRPr="00BB2945">
        <w:rPr>
          <w:noProof/>
        </w:rPr>
        <w:t xml:space="preserve">Takano &amp; Alaghband </w:t>
      </w:r>
      <w:r w:rsidR="004E4258">
        <w:rPr>
          <w:noProof/>
        </w:rPr>
        <w:t>(</w:t>
      </w:r>
      <w:r w:rsidRPr="00BB2945">
        <w:rPr>
          <w:noProof/>
        </w:rPr>
        <w:t>2019)</w:t>
      </w:r>
      <w:r>
        <w:fldChar w:fldCharType="end"/>
      </w:r>
      <w:r w:rsidR="004E4258">
        <w:t xml:space="preserve"> in a similar experiment</w:t>
      </w:r>
      <w:r>
        <w:t>. This indicates that the network gains in specificity towards the data we feed it, and the fact that the state-of-the art generically trained network did so poorly suggests it does not learn to super-resolve in the general sense. This can be conceptualized by modeling the neural network as an abstract machine that takes LR images from the LR space and maps them in the HR space.</w:t>
      </w:r>
      <w:r w:rsidRPr="00DD6E9E">
        <w:rPr>
          <w:rStyle w:val="FootnoteReference"/>
        </w:rPr>
        <w:footnoteReference w:id="17"/>
      </w:r>
      <w:r>
        <w:t xml:space="preserve"> The training process corresponds to the adjustment we make to this machine in order to reduce the distance between the SR image and the HR image in the HR space. In our case, the generically trained network learned to map some regions of the LR space to their corresponding region in the HR space but the lack of specificity and the limited memory to store knowledge</w:t>
      </w:r>
      <w:r w:rsidRPr="00DD6E9E">
        <w:rPr>
          <w:rStyle w:val="FootnoteReference"/>
        </w:rPr>
        <w:footnoteReference w:id="18"/>
      </w:r>
      <w:r>
        <w:t xml:space="preserve"> about the mapping meant he could not map</w:t>
      </w:r>
      <w:r w:rsidR="000F2C33" w:rsidRPr="000F2C33">
        <w:t xml:space="preserve"> </w:t>
      </w:r>
      <w:r w:rsidR="000F2C33">
        <w:t>the specific data</w:t>
      </w:r>
      <w:r>
        <w:t xml:space="preserve"> as well as the specifically trained network. This notion of specificity of a trained network also implies that this architecture does not learn low level features that would be underlying in any dataset. This means that at the current state of GAN based super-resolution, one should try to use a training dataset that closely represents the data he wishes to downscale. </w:t>
      </w:r>
    </w:p>
    <w:p w14:paraId="07AEBA9B" w14:textId="77777777" w:rsidR="00BA19C0" w:rsidRPr="00BA19C0" w:rsidRDefault="00BA19C0" w:rsidP="00BA19C0">
      <w:pPr>
        <w:pStyle w:val="Heading2"/>
        <w:rPr>
          <w:lang w:val="en-US"/>
        </w:rPr>
      </w:pPr>
      <w:bookmarkStart w:id="100" w:name="_Toc49165214"/>
      <w:r w:rsidRPr="00BA19C0">
        <w:rPr>
          <w:lang w:val="en-US"/>
        </w:rPr>
        <w:lastRenderedPageBreak/>
        <w:t>The poor performance with Landsat 8</w:t>
      </w:r>
      <w:bookmarkEnd w:id="100"/>
      <w:r w:rsidRPr="00BA19C0">
        <w:rPr>
          <w:lang w:val="en-US"/>
        </w:rPr>
        <w:t xml:space="preserve"> </w:t>
      </w:r>
    </w:p>
    <w:p w14:paraId="7863D3E0" w14:textId="33A71937" w:rsidR="00D27890" w:rsidRDefault="00BA19C0" w:rsidP="00D27890">
      <w:r>
        <w:t xml:space="preserve">For this last experiment we saw that the model did not perform well with the Landsat8 images, despite having good performance with the sentinel LR images. The downsampled images have probably not much use with the artifacts we observe. But this poor performance could teach us something about the setup of the initial experiment and about the framework that is standard in other deep learning-based SR methods. In this experiment, I used the standard </w:t>
      </w:r>
      <w:proofErr w:type="spellStart"/>
      <w:r>
        <w:t>imresize</w:t>
      </w:r>
      <w:proofErr w:type="spellEnd"/>
      <w:r>
        <w:t xml:space="preserve"> </w:t>
      </w:r>
      <w:proofErr w:type="spellStart"/>
      <w:r>
        <w:t>matlab</w:t>
      </w:r>
      <w:proofErr w:type="spellEnd"/>
      <w:r>
        <w:t xml:space="preserve"> function that uses bicubic interpolation and an anti-aliasing prefilter. The prefiltering is probably</w:t>
      </w:r>
      <w:r>
        <w:rPr>
          <w:rStyle w:val="FootnoteReference"/>
        </w:rPr>
        <w:footnoteReference w:id="19"/>
      </w:r>
      <w:r>
        <w:t xml:space="preserve"> a low-pass filter in order to sample above the Nyquist rate to eliminate aliasing </w:t>
      </w:r>
      <w:r>
        <w:fldChar w:fldCharType="begin" w:fldLock="1"/>
      </w:r>
      <w:r>
        <w:instrText>ADDIN CSL_CITATION {"citationItems":[{"id":"ITEM-1","itemData":{"DOI":"10.1109/PROC.1967.5962","ISSN":"15582256","abstract":"The sampling theorem for bandlimited signals of finite energy can be interpreted in two ways, associated with the names of Nyquist and Shannon. 1) Every signal of finite energy and bandwidth W Hz may be completely recovered, in a simple way, from a knowledge of its samples taken at the rate of 2 W per second (Nyquist rate). Moreover, the recovery is stable, in the sense that a small error in reading sample values produces only a correspondingly small error in the recovered signal. 2) Every square-summable sequence of numbers may be transmitted at the rate of 2 W per second over an ideal channel of bandwidth W Hz, by being represented as the samples of an easily constructed bandlimited signal of finite energy. The practical importance of these results, together with the restrictions implicit in the sampling theorem, make it natural to ask whether the above rates cannot be improved, by passing to differently chosen sampling instants, or to bandpass or multiband (rather than bandlimited) signals, or to more elaborate computations. In this paper we draw a distinction between reconstructing a signal from its samples, and doing so in a stable way, and we argue that only stable sampling is meaningful in practice. We then prove that: 1) stable sampling cannot be performed at a rate lower than the Nyquist, 2) data cannot be transmitted as samples at a rate higher than the Nyquist, regardless of the location of sampling instants, the nature of the set of frequencies which the signals occupy, or the method of construction. These conclusions apply not merely to finite-energy, but also to bounded, signals. © 1967, IEEE. All rights reserved.","author":[{"dropping-particle":"","family":"Landau","given":"H. J.","non-dropping-particle":"","parse-names":false,"suffix":""}],"container-title":"Proceedings of the IEEE","id":"ITEM-1","issue":"10","issued":{"date-parts":[["1967"]]},"page":"1701-1706","title":"Sampling, Data Transmission, and the Nyquist Rate","type":"article-journal","volume":"55"},"uris":["http://www.mendeley.com/documents/?uuid=36f80978-a0f0-30bf-9873-37298a66ebb1"]}],"mendeley":{"formattedCitation":"(Landau, 1967)","plainTextFormattedCitation":"(Landau, 1967)","previouslyFormattedCitation":"(Landau, 1967)"},"properties":{"noteIndex":0},"schema":"https://github.com/citation-style-language/schema/raw/master/csl-citation.json"}</w:instrText>
      </w:r>
      <w:r>
        <w:fldChar w:fldCharType="separate"/>
      </w:r>
      <w:r w:rsidRPr="00413E92">
        <w:rPr>
          <w:noProof/>
        </w:rPr>
        <w:t>(Landau, 1967)</w:t>
      </w:r>
      <w:r>
        <w:fldChar w:fldCharType="end"/>
      </w:r>
      <w:r w:rsidR="00C5728A">
        <w:t>.</w:t>
      </w:r>
      <w:r>
        <w:t xml:space="preserve"> The bad quality of the results m</w:t>
      </w:r>
      <w:r w:rsidR="00EF469E">
        <w:t>ight</w:t>
      </w:r>
      <w:r>
        <w:t xml:space="preserve"> suggest that the network learned to reverse the </w:t>
      </w:r>
      <w:proofErr w:type="spellStart"/>
      <w:r>
        <w:t>imresize</w:t>
      </w:r>
      <w:proofErr w:type="spellEnd"/>
      <w:r>
        <w:t xml:space="preserve"> function and that the bicubic interpolation is not a good representation of the LR Landsat images. This implies that if LR images are produced from HR counterpart to create the dataset, we should try to find a method that best represents the data we are training the neural network for. This m</w:t>
      </w:r>
      <w:r w:rsidR="00EF469E">
        <w:t>ight</w:t>
      </w:r>
      <w:r>
        <w:t xml:space="preserve"> also mean to induce distortion and noise to best mimic the sensor the data is captured on. In the case of satellite imagery, we could also train the network on pair of images for two different satellite, one being lower resolution than the other.</w:t>
      </w:r>
      <w:r w:rsidR="009734AA">
        <w:t xml:space="preserve"> However, this solution would require such pair to exist,</w:t>
      </w:r>
      <w:r w:rsidR="00DA2C46">
        <w:t xml:space="preserve"> meaning both </w:t>
      </w:r>
      <w:r w:rsidR="007B36B1">
        <w:t>satellites</w:t>
      </w:r>
      <w:r w:rsidR="00DA2C46">
        <w:t xml:space="preserve"> should have taken a picture of the area at the same time.</w:t>
      </w:r>
      <w:r>
        <w:t xml:space="preserve"> </w:t>
      </w:r>
      <w:r w:rsidR="00DA2C46">
        <w:t xml:space="preserve">Another method </w:t>
      </w:r>
      <w:r w:rsidR="004424BB">
        <w:t>tried by</w:t>
      </w:r>
      <w:r>
        <w:t xml:space="preserve"> </w:t>
      </w:r>
      <w:r>
        <w:fldChar w:fldCharType="begin" w:fldLock="1"/>
      </w:r>
      <w:r w:rsidR="00534C5A">
        <w:instrText>ADDIN CSL_CITATION {"citationItems":[{"id":"ITEM-1","itemData":{"DOI":"10.1109/ICCVW.2019.00423","ISBN":"9781728150239","abstract":"Most current super-resolution methods rely on low and high resolution image pairs to train a network in a fully supervised manner. However, such image pairs are not available in real-world applications. Instead of directly addressing this problem, most works employ the popular bicubic downsampling strategy to artificially generate a corresponding low resolution image. Unfortunately, this strategy introduces significant artifacts, removing natural sensor noise and other real-world characteristics. Super-resolution networks trained on such bicubic images therefore struggle to generalize to natural images. In this work, we propose an unsupervised approach for image super-resolution. Given only unpaired data, we learn to invert the effects of bicubic downsampling in order to restore the natural image characteristics present in the data. This allows us to generate realistic image pairs, faithfully reflecting the distribution of real-world images. Our super-resolution network can therefore be trained with direct pixel-wise supervision in the high resolution domain, while robustly generalizing to real input. We demonstrate the effectiveness of our approach in quantitative and qualitative experiments.","author":[{"dropping-particle":"","family":"Lugmayr","given":"Andreas","non-dropping-particle":"","parse-names":false,"suffix":""},{"dropping-particle":"","family":"Danelljan","given":"Martin","non-dropping-particle":"","parse-names":false,"suffix":""},{"dropping-particle":"","family":"Timofte","given":"Radu","non-dropping-particle":"","parse-names":false,"suffix":""}],"container-title":"Proceedings - 2019 International Conference on Computer Vision Workshop, ICCVW 2019","id":"ITEM-1","issued":{"date-parts":[["2019"]]},"page":"3408-3416","publisher":"IEEE","title":"Unsupervised Learning for real-world super-resolution","type":"article-journal"},"uris":["http://www.mendeley.com/documents/?uuid=b2965dff-b79d-4c17-891a-104f9c951635"]}],"mendeley":{"formattedCitation":"(Lugmayr et al., 2019)","manualFormatting":"Lugmayr et al. (2019)","plainTextFormattedCitation":"(Lugmayr et al., 2019)","previouslyFormattedCitation":"(Lugmayr et al., 2019)"},"properties":{"noteIndex":0},"schema":"https://github.com/citation-style-language/schema/raw/master/csl-citation.json"}</w:instrText>
      </w:r>
      <w:r>
        <w:fldChar w:fldCharType="separate"/>
      </w:r>
      <w:r w:rsidRPr="0049683C">
        <w:rPr>
          <w:noProof/>
        </w:rPr>
        <w:t xml:space="preserve">Lugmayr et al. </w:t>
      </w:r>
      <w:r>
        <w:rPr>
          <w:noProof/>
        </w:rPr>
        <w:t>(</w:t>
      </w:r>
      <w:r w:rsidRPr="0049683C">
        <w:rPr>
          <w:noProof/>
        </w:rPr>
        <w:t>2019)</w:t>
      </w:r>
      <w:r>
        <w:fldChar w:fldCharType="end"/>
      </w:r>
      <w:r w:rsidR="004424BB">
        <w:t xml:space="preserve"> is</w:t>
      </w:r>
      <w:r>
        <w:t xml:space="preserve"> training the network with an unsupervised approach, which eliminates the need of LR/HR pairs. </w:t>
      </w:r>
    </w:p>
    <w:p w14:paraId="69252CE0" w14:textId="269E4A5A" w:rsidR="00BF621C" w:rsidRDefault="00104F93" w:rsidP="00104F93">
      <w:pPr>
        <w:pStyle w:val="Heading2"/>
      </w:pPr>
      <w:bookmarkStart w:id="101" w:name="_Toc49165215"/>
      <w:r w:rsidRPr="00104F93">
        <w:rPr>
          <w:lang w:val="en-US"/>
        </w:rPr>
        <w:t>Deep</w:t>
      </w:r>
      <w:r>
        <w:t xml:space="preserve"> </w:t>
      </w:r>
      <w:r w:rsidRPr="00104F93">
        <w:rPr>
          <w:lang w:val="en-US"/>
        </w:rPr>
        <w:t>learning</w:t>
      </w:r>
      <w:r>
        <w:t xml:space="preserve"> </w:t>
      </w:r>
      <w:r w:rsidRPr="00104F93">
        <w:rPr>
          <w:lang w:val="en-US"/>
        </w:rPr>
        <w:t>based</w:t>
      </w:r>
      <w:r>
        <w:t xml:space="preserve"> SR</w:t>
      </w:r>
      <w:bookmarkEnd w:id="101"/>
      <w:r>
        <w:t xml:space="preserve"> </w:t>
      </w:r>
    </w:p>
    <w:p w14:paraId="0B3E9224" w14:textId="7095B95B" w:rsidR="00D27890" w:rsidRDefault="00521070" w:rsidP="00D27890">
      <w:r>
        <w:t xml:space="preserve">Deep </w:t>
      </w:r>
      <w:proofErr w:type="gramStart"/>
      <w:r>
        <w:t>learning based</w:t>
      </w:r>
      <w:proofErr w:type="gramEnd"/>
      <w:r>
        <w:t xml:space="preserve"> SR has seen a lot of development in the recent years and </w:t>
      </w:r>
      <w:r w:rsidR="00DD58CB">
        <w:t xml:space="preserve">some </w:t>
      </w:r>
      <w:r w:rsidR="001F5AF3">
        <w:t xml:space="preserve">commercial applications have already started to appear. For </w:t>
      </w:r>
      <w:r w:rsidR="00FC7127">
        <w:t xml:space="preserve">example, </w:t>
      </w:r>
      <w:r w:rsidR="00AB73ED">
        <w:t>in</w:t>
      </w:r>
      <w:r w:rsidR="0017794A">
        <w:t xml:space="preserve"> February 2019, NVIDIA </w:t>
      </w:r>
      <w:r w:rsidR="00AB73ED">
        <w:t xml:space="preserve">has launched DLSS, short for deep learning super sampling. It </w:t>
      </w:r>
      <w:r w:rsidR="00E26DC9">
        <w:t>consist</w:t>
      </w:r>
      <w:r w:rsidR="002D6112">
        <w:t>s</w:t>
      </w:r>
      <w:r w:rsidR="00E26DC9">
        <w:t xml:space="preserve"> of </w:t>
      </w:r>
      <w:r w:rsidR="00CB5482">
        <w:t xml:space="preserve">neural networks trained </w:t>
      </w:r>
      <w:r w:rsidR="00132C70">
        <w:t xml:space="preserve">by NVIDIA </w:t>
      </w:r>
      <w:r w:rsidR="00E57492">
        <w:t>for some major games. They</w:t>
      </w:r>
      <w:r w:rsidR="00132C70">
        <w:t xml:space="preserve"> ship with the </w:t>
      </w:r>
      <w:r w:rsidR="00456536">
        <w:t xml:space="preserve">GPU </w:t>
      </w:r>
      <w:r w:rsidR="00132C70">
        <w:t xml:space="preserve">drivers </w:t>
      </w:r>
      <w:r w:rsidR="00456536">
        <w:t xml:space="preserve">and allow to render a better image while reducing the load on the GPU </w:t>
      </w:r>
      <w:r w:rsidR="001B3BA7">
        <w:fldChar w:fldCharType="begin" w:fldLock="1"/>
      </w:r>
      <w:r w:rsidR="00845C94">
        <w:instrText>ADDIN CSL_CITATION {"citationItems":[{"id":"ITEM-1","itemData":{"abstract":"Nvidia Turing Architecture","author":[{"dropping-particle":"","family":"NVIDIA","given":"","non-dropping-particle":"","parse-names":false,"suffix":""}],"container-title":"White Paper","id":"ITEM-1","issued":{"date-parts":[["2018"]]},"title":"NVIDIA Turing GPU","type":"article-journal"},"uris":["http://www.mendeley.com/documents/?uuid=3fed9e40-8e34-35e3-af7d-4e35cadf5ee7"]}],"mendeley":{"formattedCitation":"(NVIDIA, 2018)","plainTextFormattedCitation":"(NVIDIA, 2018)","previouslyFormattedCitation":"(NVIDIA, 2018)"},"properties":{"noteIndex":0},"schema":"https://github.com/citation-style-language/schema/raw/master/csl-citation.json"}</w:instrText>
      </w:r>
      <w:r w:rsidR="001B3BA7">
        <w:fldChar w:fldCharType="separate"/>
      </w:r>
      <w:r w:rsidR="00D9510A" w:rsidRPr="00D9510A">
        <w:rPr>
          <w:noProof/>
        </w:rPr>
        <w:t>(NVIDIA, 2018)</w:t>
      </w:r>
      <w:r w:rsidR="001B3BA7">
        <w:fldChar w:fldCharType="end"/>
      </w:r>
      <w:r w:rsidR="00B574B1">
        <w:t xml:space="preserve">. </w:t>
      </w:r>
      <w:r w:rsidR="00610181">
        <w:t>Another, example is how modern TV</w:t>
      </w:r>
      <w:r w:rsidR="00093E61">
        <w:t>s</w:t>
      </w:r>
      <w:r w:rsidR="00610181">
        <w:t xml:space="preserve"> </w:t>
      </w:r>
      <w:r w:rsidR="00A43579">
        <w:t xml:space="preserve">upscale </w:t>
      </w:r>
      <w:r w:rsidR="00D9510A">
        <w:t xml:space="preserve">the LR signal to the HR display </w:t>
      </w:r>
      <w:r w:rsidR="002D7713">
        <w:t xml:space="preserve">with their proprietary trained network and </w:t>
      </w:r>
      <w:r w:rsidR="00824043">
        <w:t xml:space="preserve">neural </w:t>
      </w:r>
      <w:r w:rsidR="003442EF">
        <w:t>processing unit in their SoCs</w:t>
      </w:r>
      <w:r w:rsidR="00845C94">
        <w:t xml:space="preserve"> </w:t>
      </w:r>
      <w:r w:rsidR="00845C94">
        <w:fldChar w:fldCharType="begin" w:fldLock="1"/>
      </w:r>
      <w:r w:rsidR="00B0083B">
        <w:instrText>ADDIN CSL_CITATION {"citationItems":[{"id":"ITEM-1","itemData":{"author":[{"dropping-particle":"","family":"El-Khamy","given":"Mostafa","non-dropping-particle":"","parse-names":false,"suffix":""},{"dropping-particle":"","family":"Lee","given":"Jungwon","non-dropping-particle":"","parse-names":false,"suffix":""},{"dropping-particle":"","family":"Ren","given":"Haoyu","non-dropping-particle":"","parse-names":false,"suffix":""}],"id":"ITEM-1","issued":{"date-parts":[["2019"]]},"number":"US 10,489,887 B2","publisher":"United States Patent","publisher-place":"USA","title":"SYSTEM AND METHOD FOR DEEP LEARNING IMAGE SUPER RESOLUTION","type":"patent"},"uris":["http://www.mendeley.com/documents/?uuid=7ca20503-657d-3de9-a6a1-a6bc60d5522d"]}],"mendeley":{"formattedCitation":"(El-Khamy et al., 2019)","plainTextFormattedCitation":"(El-Khamy et al., 2019)","previouslyFormattedCitation":"(El-Khamy et al., 2019)"},"properties":{"noteIndex":0},"schema":"https://github.com/citation-style-language/schema/raw/master/csl-citation.json"}</w:instrText>
      </w:r>
      <w:r w:rsidR="00845C94">
        <w:fldChar w:fldCharType="separate"/>
      </w:r>
      <w:r w:rsidR="00845C94" w:rsidRPr="00845C94">
        <w:rPr>
          <w:noProof/>
        </w:rPr>
        <w:t>(El-Khamy et al., 2019)</w:t>
      </w:r>
      <w:r w:rsidR="00845C94">
        <w:fldChar w:fldCharType="end"/>
      </w:r>
      <w:r w:rsidR="00B574B1">
        <w:t>.</w:t>
      </w:r>
      <w:r w:rsidR="00093E61">
        <w:t xml:space="preserve"> </w:t>
      </w:r>
      <w:r w:rsidR="00845C94">
        <w:t>However the research community and the industry have</w:t>
      </w:r>
      <w:r w:rsidR="00E66760">
        <w:t xml:space="preserve"> mostly</w:t>
      </w:r>
      <w:r w:rsidR="00845C94">
        <w:t xml:space="preserve"> </w:t>
      </w:r>
      <w:r w:rsidR="00F669A4">
        <w:t>emphasized</w:t>
      </w:r>
      <w:r w:rsidR="00845C94">
        <w:t xml:space="preserve"> </w:t>
      </w:r>
      <w:r w:rsidR="003376CB">
        <w:t xml:space="preserve">on </w:t>
      </w:r>
      <w:r w:rsidR="00E66760">
        <w:t xml:space="preserve">perceptual quality in order to satisfy </w:t>
      </w:r>
      <w:r w:rsidR="00D55AC1">
        <w:t xml:space="preserve">the human vision </w:t>
      </w:r>
      <w:r w:rsidR="000B1FB9">
        <w:t>and therefore</w:t>
      </w:r>
      <w:r w:rsidR="00567179">
        <w:t xml:space="preserve"> most methods </w:t>
      </w:r>
      <w:r w:rsidR="0018612D">
        <w:t>have not focused on th</w:t>
      </w:r>
      <w:r w:rsidR="00347294">
        <w:t xml:space="preserve">e specific needs of remote sensing </w:t>
      </w:r>
      <w:r w:rsidR="00E91F36">
        <w:t xml:space="preserve">applications. </w:t>
      </w:r>
      <w:r w:rsidR="00C91B60">
        <w:t xml:space="preserve">This means that </w:t>
      </w:r>
      <w:r w:rsidR="00C91B60">
        <w:lastRenderedPageBreak/>
        <w:t>research</w:t>
      </w:r>
      <w:r w:rsidR="006C1C2F">
        <w:t>er</w:t>
      </w:r>
      <w:r w:rsidR="00C91B60">
        <w:t xml:space="preserve"> </w:t>
      </w:r>
      <w:r w:rsidR="0003469C">
        <w:t xml:space="preserve">that </w:t>
      </w:r>
      <w:r w:rsidR="00F20994">
        <w:t xml:space="preserve">need higher resolution images should </w:t>
      </w:r>
      <w:r w:rsidR="00721417">
        <w:t>find a suited architecture, train it specifically and most importantly</w:t>
      </w:r>
      <w:r w:rsidR="00F846A7">
        <w:t xml:space="preserve"> to</w:t>
      </w:r>
      <w:r w:rsidR="00721417">
        <w:t xml:space="preserve"> quantify the biases </w:t>
      </w:r>
      <w:r w:rsidR="00D1159A">
        <w:t>induced by it</w:t>
      </w:r>
      <w:r w:rsidR="00F03836">
        <w:t xml:space="preserve">. </w:t>
      </w:r>
    </w:p>
    <w:p w14:paraId="06A040D4" w14:textId="44A99CED" w:rsidR="00DA7020" w:rsidRDefault="004C1C44" w:rsidP="00DA7020">
      <w:pPr>
        <w:pStyle w:val="Heading2"/>
      </w:pPr>
      <w:bookmarkStart w:id="102" w:name="_Toc49165216"/>
      <w:r w:rsidRPr="00A110AA">
        <w:rPr>
          <w:lang w:val="en-US"/>
        </w:rPr>
        <w:t>Limits</w:t>
      </w:r>
      <w:r w:rsidR="00A110AA">
        <w:t xml:space="preserve"> </w:t>
      </w:r>
      <w:r w:rsidR="00A110AA" w:rsidRPr="00A110AA">
        <w:rPr>
          <w:lang w:val="en-US"/>
        </w:rPr>
        <w:t>and</w:t>
      </w:r>
      <w:r w:rsidR="00A110AA">
        <w:t xml:space="preserve"> </w:t>
      </w:r>
      <w:r w:rsidR="00A110AA" w:rsidRPr="00A110AA">
        <w:rPr>
          <w:lang w:val="en-US"/>
        </w:rPr>
        <w:t>future</w:t>
      </w:r>
      <w:r w:rsidR="00A110AA">
        <w:t xml:space="preserve"> </w:t>
      </w:r>
      <w:r w:rsidR="00A110AA" w:rsidRPr="00A110AA">
        <w:rPr>
          <w:lang w:val="en-US"/>
        </w:rPr>
        <w:t>works</w:t>
      </w:r>
      <w:bookmarkEnd w:id="102"/>
    </w:p>
    <w:p w14:paraId="7AC93F20" w14:textId="3A493103" w:rsidR="002F2932" w:rsidRPr="0061529E" w:rsidRDefault="002F2932" w:rsidP="002F2932">
      <w:r w:rsidRPr="0061529E">
        <w:t>The major limit of t</w:t>
      </w:r>
      <w:r>
        <w:t xml:space="preserve">his project was the instabilities and bugs during the training process that caused most of the runs to fail. It greatly limited the sample size of the first experiment and the number of iterations of the specifically trained network as I would have liked to train it further. Secondly, now knowing that the network does not perform well with Landsat images, it would be interesting to see if generating the LR images with other methods would yield better results on real-world data and therefore confirm the hypothesis that model learned to </w:t>
      </w:r>
      <w:r w:rsidR="00537E02">
        <w:t xml:space="preserve">reverse </w:t>
      </w:r>
      <w:r>
        <w:t xml:space="preserve">the </w:t>
      </w:r>
      <w:proofErr w:type="spellStart"/>
      <w:r>
        <w:t>imresize</w:t>
      </w:r>
      <w:proofErr w:type="spellEnd"/>
      <w:r>
        <w:t xml:space="preserve"> function. Thirdly, it would be interesting to explore the design of loss functions for the specific needs of remote sensing as they are the prime driver of learning for neural networks. Finally, the Volta node offers massive computing power that this project did not use fully. This means that bigger and more complex network could be trained, for example </w:t>
      </w:r>
      <w:r w:rsidR="005E159B">
        <w:t>using</w:t>
      </w:r>
      <w:r>
        <w:t xml:space="preserve"> larger kernel that might capture more complex features in the images. </w:t>
      </w:r>
    </w:p>
    <w:p w14:paraId="37F74493" w14:textId="51DB6CFD" w:rsidR="00C22180" w:rsidRPr="00C22180" w:rsidRDefault="00382D8D" w:rsidP="00C22180">
      <w:pPr>
        <w:pStyle w:val="Heading1"/>
      </w:pPr>
      <w:bookmarkStart w:id="103" w:name="_Toc49165217"/>
      <w:r>
        <w:t>Conclusion</w:t>
      </w:r>
      <w:bookmarkEnd w:id="103"/>
    </w:p>
    <w:p w14:paraId="38F28C4D" w14:textId="5EC4A16D" w:rsidR="00D10850" w:rsidRDefault="00D10850" w:rsidP="00D10850">
      <w:r>
        <w:t xml:space="preserve">In conclusion, I think that GAN based SR methods may offer great opportunities for satellite images and remote sensing research. However, the field still needs a lot of work </w:t>
      </w:r>
      <w:proofErr w:type="gramStart"/>
      <w:r>
        <w:t>in order to</w:t>
      </w:r>
      <w:proofErr w:type="gramEnd"/>
      <w:r>
        <w:t xml:space="preserve"> find suitable methods and their respective limits. Moreover, specific training datasets are a must to provide the best results by more closely mapping between the LR and HR space. GAN based SISR methods are still at their first year of development and the rapid increase in computing power will offer the possibility to train larger, more capable neural networks. </w:t>
      </w:r>
    </w:p>
    <w:p w14:paraId="009D8E02" w14:textId="77777777" w:rsidR="00E03EB0" w:rsidRDefault="00E03EB0" w:rsidP="00E03EB0">
      <w:pPr>
        <w:pStyle w:val="Heading1"/>
      </w:pPr>
      <w:bookmarkStart w:id="104" w:name="_Toc49165218"/>
      <w:r>
        <w:t>Acknowledgment</w:t>
      </w:r>
      <w:bookmarkEnd w:id="104"/>
    </w:p>
    <w:p w14:paraId="6D30363A" w14:textId="0ED70321" w:rsidR="00405B7A" w:rsidRDefault="002E6095" w:rsidP="00E03EB0">
      <w:r w:rsidRPr="002E6095">
        <w:t xml:space="preserve">I would like to thank professor </w:t>
      </w:r>
      <w:r w:rsidR="00C02AA7">
        <w:t xml:space="preserve">Grégoire </w:t>
      </w:r>
      <w:proofErr w:type="spellStart"/>
      <w:r w:rsidR="00C02AA7">
        <w:t>Mariethoz</w:t>
      </w:r>
      <w:proofErr w:type="spellEnd"/>
      <w:r w:rsidR="00C02AA7">
        <w:t xml:space="preserve"> </w:t>
      </w:r>
      <w:r w:rsidRPr="002E6095">
        <w:t>for his confidence and the initial idea which goes far beyond the skills provided by this bachelor's program</w:t>
      </w:r>
      <w:r w:rsidR="00934278">
        <w:t>.</w:t>
      </w:r>
      <w:r>
        <w:t xml:space="preserve"> </w:t>
      </w:r>
      <w:r w:rsidR="00B0083B" w:rsidRPr="00B0083B">
        <w:t>He gave me valuable advice that guided this project.</w:t>
      </w:r>
      <w:r w:rsidR="00934278">
        <w:t xml:space="preserve"> </w:t>
      </w:r>
      <w:r w:rsidR="00B0083B">
        <w:t>I also want to thank</w:t>
      </w:r>
      <w:r w:rsidR="00934278">
        <w:t xml:space="preserve"> Dr. Mathieu </w:t>
      </w:r>
      <w:proofErr w:type="spellStart"/>
      <w:r w:rsidR="00934278">
        <w:t>Gravey</w:t>
      </w:r>
      <w:proofErr w:type="spellEnd"/>
      <w:r w:rsidR="00934278">
        <w:t xml:space="preserve"> for </w:t>
      </w:r>
      <w:r w:rsidR="00B4478F">
        <w:t>his endless support</w:t>
      </w:r>
      <w:r w:rsidR="00B0083B">
        <w:t xml:space="preserve"> and his teaching, as well </w:t>
      </w:r>
      <w:r w:rsidR="00B4478F">
        <w:t>the review of this report.</w:t>
      </w:r>
      <w:r w:rsidR="0011203E">
        <w:t xml:space="preserve"> </w:t>
      </w:r>
      <w:r w:rsidR="00B0083B">
        <w:t xml:space="preserve">Finally, I want to </w:t>
      </w:r>
      <w:r w:rsidR="0011203E">
        <w:t xml:space="preserve">thank </w:t>
      </w:r>
      <w:r w:rsidR="006D7E60">
        <w:t>my family and friend</w:t>
      </w:r>
      <w:r w:rsidR="000C1108">
        <w:t>s for their inputs and support.</w:t>
      </w:r>
      <w:r w:rsidR="00405B7A">
        <w:br w:type="page"/>
      </w:r>
    </w:p>
    <w:p w14:paraId="31D94720" w14:textId="7859FC34" w:rsidR="0004162C" w:rsidRDefault="0004162C" w:rsidP="0059054C">
      <w:pPr>
        <w:pStyle w:val="Heading1"/>
      </w:pPr>
      <w:bookmarkStart w:id="105" w:name="_Toc49165219"/>
      <w:r>
        <w:lastRenderedPageBreak/>
        <w:t>References</w:t>
      </w:r>
      <w:bookmarkEnd w:id="105"/>
    </w:p>
    <w:p w14:paraId="0BBF4147" w14:textId="10D713F9" w:rsidR="006C1C2F" w:rsidRPr="006C1C2F" w:rsidRDefault="00106B3B" w:rsidP="006C1C2F">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6C1C2F" w:rsidRPr="006C1C2F">
        <w:rPr>
          <w:rFonts w:cs="Times New Roman"/>
          <w:noProof/>
          <w:szCs w:val="24"/>
        </w:rPr>
        <w:t xml:space="preserve">Agustsson, E., &amp; Timofte, R. (2017). NTIRE 2017 Challenge on Single Image Super-Resolution: Dataset and Study. </w:t>
      </w:r>
      <w:r w:rsidR="006C1C2F" w:rsidRPr="006C1C2F">
        <w:rPr>
          <w:rFonts w:cs="Times New Roman"/>
          <w:i/>
          <w:iCs/>
          <w:noProof/>
          <w:szCs w:val="24"/>
        </w:rPr>
        <w:t>IEEE Computer Society Conference on Computer Vision and Pattern Recognition Workshops</w:t>
      </w:r>
      <w:r w:rsidR="006C1C2F" w:rsidRPr="006C1C2F">
        <w:rPr>
          <w:rFonts w:cs="Times New Roman"/>
          <w:noProof/>
          <w:szCs w:val="24"/>
        </w:rPr>
        <w:t xml:space="preserve">, </w:t>
      </w:r>
      <w:r w:rsidR="006C1C2F" w:rsidRPr="006C1C2F">
        <w:rPr>
          <w:rFonts w:cs="Times New Roman"/>
          <w:i/>
          <w:iCs/>
          <w:noProof/>
          <w:szCs w:val="24"/>
        </w:rPr>
        <w:t>2017</w:t>
      </w:r>
      <w:r w:rsidR="006C1C2F" w:rsidRPr="006C1C2F">
        <w:rPr>
          <w:rFonts w:cs="Times New Roman"/>
          <w:noProof/>
          <w:szCs w:val="24"/>
        </w:rPr>
        <w:t>-</w:t>
      </w:r>
      <w:r w:rsidR="006C1C2F" w:rsidRPr="006C1C2F">
        <w:rPr>
          <w:rFonts w:cs="Times New Roman"/>
          <w:i/>
          <w:iCs/>
          <w:noProof/>
          <w:szCs w:val="24"/>
        </w:rPr>
        <w:t>July</w:t>
      </w:r>
      <w:r w:rsidR="006C1C2F" w:rsidRPr="006C1C2F">
        <w:rPr>
          <w:rFonts w:cs="Times New Roman"/>
          <w:noProof/>
          <w:szCs w:val="24"/>
        </w:rPr>
        <w:t>, 1122–1131. https://doi.org/10.1109/CVPRW.2017.150</w:t>
      </w:r>
    </w:p>
    <w:p w14:paraId="433800DB"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Arnold, L., Rebecchi, S., &amp; Chevallier, S. (2011). An Introduction to Deep Learning. </w:t>
      </w:r>
      <w:r w:rsidRPr="006C1C2F">
        <w:rPr>
          <w:rFonts w:cs="Times New Roman"/>
          <w:i/>
          <w:iCs/>
          <w:noProof/>
          <w:szCs w:val="24"/>
        </w:rPr>
        <w:t>European Symposium on Artificial Neural Networks (ESANN)</w:t>
      </w:r>
      <w:r w:rsidRPr="006C1C2F">
        <w:rPr>
          <w:rFonts w:cs="Times New Roman"/>
          <w:noProof/>
          <w:szCs w:val="24"/>
        </w:rPr>
        <w:t xml:space="preserve">, </w:t>
      </w:r>
      <w:r w:rsidRPr="006C1C2F">
        <w:rPr>
          <w:rFonts w:cs="Times New Roman"/>
          <w:i/>
          <w:iCs/>
          <w:noProof/>
          <w:szCs w:val="24"/>
        </w:rPr>
        <w:t>January</w:t>
      </w:r>
      <w:r w:rsidRPr="006C1C2F">
        <w:rPr>
          <w:rFonts w:cs="Times New Roman"/>
          <w:noProof/>
          <w:szCs w:val="24"/>
        </w:rPr>
        <w:t>.</w:t>
      </w:r>
    </w:p>
    <w:p w14:paraId="5685B703"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Atkinson, P. M. (2013). Downscaling in remote sensing. </w:t>
      </w:r>
      <w:r w:rsidRPr="006C1C2F">
        <w:rPr>
          <w:rFonts w:cs="Times New Roman"/>
          <w:i/>
          <w:iCs/>
          <w:noProof/>
          <w:szCs w:val="24"/>
        </w:rPr>
        <w:t>International Journal of Applied Earth Observation and Geoinformation</w:t>
      </w:r>
      <w:r w:rsidRPr="006C1C2F">
        <w:rPr>
          <w:rFonts w:cs="Times New Roman"/>
          <w:noProof/>
          <w:szCs w:val="24"/>
        </w:rPr>
        <w:t xml:space="preserve">, </w:t>
      </w:r>
      <w:r w:rsidRPr="006C1C2F">
        <w:rPr>
          <w:rFonts w:cs="Times New Roman"/>
          <w:i/>
          <w:iCs/>
          <w:noProof/>
          <w:szCs w:val="24"/>
        </w:rPr>
        <w:t>22</w:t>
      </w:r>
      <w:r w:rsidRPr="006C1C2F">
        <w:rPr>
          <w:rFonts w:cs="Times New Roman"/>
          <w:noProof/>
          <w:szCs w:val="24"/>
        </w:rPr>
        <w:t>(1), 106–114. https://doi.org/10.1016/j.jag.2012.04.012</w:t>
      </w:r>
    </w:p>
    <w:p w14:paraId="62CAC5AE"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Becker, S., &amp; LeCun, Y. (1988). Improving the Convergence of Back-Propagation Learning with Second Order Methods. In </w:t>
      </w:r>
      <w:r w:rsidRPr="006C1C2F">
        <w:rPr>
          <w:rFonts w:cs="Times New Roman"/>
          <w:i/>
          <w:iCs/>
          <w:noProof/>
          <w:szCs w:val="24"/>
        </w:rPr>
        <w:t>Proceedings of the 1988 Connectionist Models Summer School</w:t>
      </w:r>
      <w:r w:rsidRPr="006C1C2F">
        <w:rPr>
          <w:rFonts w:cs="Times New Roman"/>
          <w:noProof/>
          <w:szCs w:val="24"/>
        </w:rPr>
        <w:t xml:space="preserve"> (pp. 29–37).</w:t>
      </w:r>
    </w:p>
    <w:p w14:paraId="180E8B04"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Benediktsson, J. A., Chanussot, J., &amp; Moon, W. M. (2012). Very High-resolution remote sensing: Challenges and opportunities [point of view]. </w:t>
      </w:r>
      <w:r w:rsidRPr="006C1C2F">
        <w:rPr>
          <w:rFonts w:cs="Times New Roman"/>
          <w:i/>
          <w:iCs/>
          <w:noProof/>
          <w:szCs w:val="24"/>
        </w:rPr>
        <w:t>Proceedings of the IEEE</w:t>
      </w:r>
      <w:r w:rsidRPr="006C1C2F">
        <w:rPr>
          <w:rFonts w:cs="Times New Roman"/>
          <w:noProof/>
          <w:szCs w:val="24"/>
        </w:rPr>
        <w:t xml:space="preserve">, </w:t>
      </w:r>
      <w:r w:rsidRPr="006C1C2F">
        <w:rPr>
          <w:rFonts w:cs="Times New Roman"/>
          <w:i/>
          <w:iCs/>
          <w:noProof/>
          <w:szCs w:val="24"/>
        </w:rPr>
        <w:t>100</w:t>
      </w:r>
      <w:r w:rsidRPr="006C1C2F">
        <w:rPr>
          <w:rFonts w:cs="Times New Roman"/>
          <w:noProof/>
          <w:szCs w:val="24"/>
        </w:rPr>
        <w:t>(6), 1907–1910. https://doi.org/10.1109/JPROC.2012.2190811</w:t>
      </w:r>
    </w:p>
    <w:p w14:paraId="00F7D406"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Blau, Y., Mechrez, R., Timofte, R., Michaeli, T., &amp; Zelnik-Manor, L. (2018). </w:t>
      </w:r>
      <w:r w:rsidRPr="006C1C2F">
        <w:rPr>
          <w:rFonts w:cs="Times New Roman"/>
          <w:i/>
          <w:iCs/>
          <w:noProof/>
          <w:szCs w:val="24"/>
        </w:rPr>
        <w:t>The 2018 PIRM challenge on perceptual image super-resolution</w:t>
      </w:r>
      <w:r w:rsidRPr="006C1C2F">
        <w:rPr>
          <w:rFonts w:cs="Times New Roman"/>
          <w:noProof/>
          <w:szCs w:val="24"/>
        </w:rPr>
        <w:t>. https://doi.org/10.1007/978-3-030-11021-5_21</w:t>
      </w:r>
    </w:p>
    <w:p w14:paraId="3E8DAD2A"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Bosch, M., Gifford, C. M., &amp; Rodriguez, P. A. (2018). Super-Resolution for Overhead Imagery Using DenseNets and Adversarial Learning. </w:t>
      </w:r>
      <w:r w:rsidRPr="006C1C2F">
        <w:rPr>
          <w:rFonts w:cs="Times New Roman"/>
          <w:i/>
          <w:iCs/>
          <w:noProof/>
          <w:szCs w:val="24"/>
        </w:rPr>
        <w:t>Proceedings - 2018 IEEE Winter Conference on Applications of Computer Vision, WACV 2018</w:t>
      </w:r>
      <w:r w:rsidRPr="006C1C2F">
        <w:rPr>
          <w:rFonts w:cs="Times New Roman"/>
          <w:noProof/>
          <w:szCs w:val="24"/>
        </w:rPr>
        <w:t xml:space="preserve">, </w:t>
      </w:r>
      <w:r w:rsidRPr="006C1C2F">
        <w:rPr>
          <w:rFonts w:cs="Times New Roman"/>
          <w:i/>
          <w:iCs/>
          <w:noProof/>
          <w:szCs w:val="24"/>
        </w:rPr>
        <w:t>2018</w:t>
      </w:r>
      <w:r w:rsidRPr="006C1C2F">
        <w:rPr>
          <w:rFonts w:cs="Times New Roman"/>
          <w:noProof/>
          <w:szCs w:val="24"/>
        </w:rPr>
        <w:t>-</w:t>
      </w:r>
      <w:r w:rsidRPr="006C1C2F">
        <w:rPr>
          <w:rFonts w:cs="Times New Roman"/>
          <w:i/>
          <w:iCs/>
          <w:noProof/>
          <w:szCs w:val="24"/>
        </w:rPr>
        <w:t>Janua</w:t>
      </w:r>
      <w:r w:rsidRPr="006C1C2F">
        <w:rPr>
          <w:rFonts w:cs="Times New Roman"/>
          <w:noProof/>
          <w:szCs w:val="24"/>
        </w:rPr>
        <w:t>, 1414–1422. https://doi.org/10.1109/WACV.2018.00159</w:t>
      </w:r>
    </w:p>
    <w:p w14:paraId="5C390CEF"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Chu, X., Zhang, B., Ma, H., Xu, R., &amp; Li, Q. (2019). </w:t>
      </w:r>
      <w:r w:rsidRPr="006C1C2F">
        <w:rPr>
          <w:rFonts w:cs="Times New Roman"/>
          <w:i/>
          <w:iCs/>
          <w:noProof/>
          <w:szCs w:val="24"/>
        </w:rPr>
        <w:t>Fast, Accurate and Lightweight Super-Resolution with Neural Architecture Search</w:t>
      </w:r>
      <w:r w:rsidRPr="006C1C2F">
        <w:rPr>
          <w:rFonts w:cs="Times New Roman"/>
          <w:noProof/>
          <w:szCs w:val="24"/>
        </w:rPr>
        <w:t>. http://arxiv.org/abs/1901.07261</w:t>
      </w:r>
    </w:p>
    <w:p w14:paraId="13B2089D"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Deng, L., &amp; Yu, D. (2014). Deep Learning Methods and Applications. </w:t>
      </w:r>
      <w:r w:rsidRPr="006C1C2F">
        <w:rPr>
          <w:rFonts w:cs="Times New Roman"/>
          <w:i/>
          <w:iCs/>
          <w:noProof/>
          <w:szCs w:val="24"/>
        </w:rPr>
        <w:t>Foundations and Trends® in Signal Processing</w:t>
      </w:r>
      <w:r w:rsidRPr="006C1C2F">
        <w:rPr>
          <w:rFonts w:cs="Times New Roman"/>
          <w:noProof/>
          <w:szCs w:val="24"/>
        </w:rPr>
        <w:t xml:space="preserve">, </w:t>
      </w:r>
      <w:r w:rsidRPr="006C1C2F">
        <w:rPr>
          <w:rFonts w:cs="Times New Roman"/>
          <w:i/>
          <w:iCs/>
          <w:noProof/>
          <w:szCs w:val="24"/>
        </w:rPr>
        <w:t>7</w:t>
      </w:r>
      <w:r w:rsidRPr="006C1C2F">
        <w:rPr>
          <w:rFonts w:cs="Times New Roman"/>
          <w:noProof/>
          <w:szCs w:val="24"/>
        </w:rPr>
        <w:t>(3–4), 197–387. https://doi.org/10.1007/978-981-13-3459-7_3</w:t>
      </w:r>
    </w:p>
    <w:p w14:paraId="30013612"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Dong, C., Loy, C. C., He, K., &amp; Tang, X. (2016). Image Super-Resolution Using Deep Convolutional Networks. </w:t>
      </w:r>
      <w:r w:rsidRPr="006C1C2F">
        <w:rPr>
          <w:rFonts w:cs="Times New Roman"/>
          <w:i/>
          <w:iCs/>
          <w:noProof/>
          <w:szCs w:val="24"/>
        </w:rPr>
        <w:t xml:space="preserve">IEEE Transactions on Pattern Analysis and Machine </w:t>
      </w:r>
      <w:r w:rsidRPr="006C1C2F">
        <w:rPr>
          <w:rFonts w:cs="Times New Roman"/>
          <w:i/>
          <w:iCs/>
          <w:noProof/>
          <w:szCs w:val="24"/>
        </w:rPr>
        <w:lastRenderedPageBreak/>
        <w:t>Intelligence</w:t>
      </w:r>
      <w:r w:rsidRPr="006C1C2F">
        <w:rPr>
          <w:rFonts w:cs="Times New Roman"/>
          <w:noProof/>
          <w:szCs w:val="24"/>
        </w:rPr>
        <w:t xml:space="preserve">, </w:t>
      </w:r>
      <w:r w:rsidRPr="006C1C2F">
        <w:rPr>
          <w:rFonts w:cs="Times New Roman"/>
          <w:i/>
          <w:iCs/>
          <w:noProof/>
          <w:szCs w:val="24"/>
        </w:rPr>
        <w:t>38</w:t>
      </w:r>
      <w:r w:rsidRPr="006C1C2F">
        <w:rPr>
          <w:rFonts w:cs="Times New Roman"/>
          <w:noProof/>
          <w:szCs w:val="24"/>
        </w:rPr>
        <w:t>(2), 295–307. https://doi.org/10.1109/TPAMI.2015.2439281</w:t>
      </w:r>
    </w:p>
    <w:p w14:paraId="39840B82"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Dong, C., Loy, C. C., He, K., &amp; Tang, X. (2014). Learning a deep convolutional network for image super-resolution. </w:t>
      </w:r>
      <w:r w:rsidRPr="006C1C2F">
        <w:rPr>
          <w:rFonts w:cs="Times New Roman"/>
          <w:i/>
          <w:iCs/>
          <w:noProof/>
          <w:szCs w:val="24"/>
        </w:rPr>
        <w:t>Lecture Notes in Computer Science (Including Subseries Lecture Notes in Artificial Intelligence and Lecture Notes in Bioinformatics)</w:t>
      </w:r>
      <w:r w:rsidRPr="006C1C2F">
        <w:rPr>
          <w:rFonts w:cs="Times New Roman"/>
          <w:noProof/>
          <w:szCs w:val="24"/>
        </w:rPr>
        <w:t xml:space="preserve">, </w:t>
      </w:r>
      <w:r w:rsidRPr="006C1C2F">
        <w:rPr>
          <w:rFonts w:cs="Times New Roman"/>
          <w:i/>
          <w:iCs/>
          <w:noProof/>
          <w:szCs w:val="24"/>
        </w:rPr>
        <w:t>8692 LNCS</w:t>
      </w:r>
      <w:r w:rsidRPr="006C1C2F">
        <w:rPr>
          <w:rFonts w:cs="Times New Roman"/>
          <w:noProof/>
          <w:szCs w:val="24"/>
        </w:rPr>
        <w:t>(PART 4), 184–199. https://doi.org/10.1007/978-3-319-10593-2_13</w:t>
      </w:r>
    </w:p>
    <w:p w14:paraId="19BA5232"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Dong, C., Loy, C. C., &amp; Tang, X. (2016). Accelerating the super-resolution convolutional neural network. </w:t>
      </w:r>
      <w:r w:rsidRPr="006C1C2F">
        <w:rPr>
          <w:rFonts w:cs="Times New Roman"/>
          <w:i/>
          <w:iCs/>
          <w:noProof/>
          <w:szCs w:val="24"/>
        </w:rPr>
        <w:t>Lecture Notes in Computer Science (Including Subseries Lecture Notes in Artificial Intelligence and Lecture Notes in Bioinformatics)</w:t>
      </w:r>
      <w:r w:rsidRPr="006C1C2F">
        <w:rPr>
          <w:rFonts w:cs="Times New Roman"/>
          <w:noProof/>
          <w:szCs w:val="24"/>
        </w:rPr>
        <w:t xml:space="preserve">, </w:t>
      </w:r>
      <w:r w:rsidRPr="006C1C2F">
        <w:rPr>
          <w:rFonts w:cs="Times New Roman"/>
          <w:i/>
          <w:iCs/>
          <w:noProof/>
          <w:szCs w:val="24"/>
        </w:rPr>
        <w:t>9906 LNCS</w:t>
      </w:r>
      <w:r w:rsidRPr="006C1C2F">
        <w:rPr>
          <w:rFonts w:cs="Times New Roman"/>
          <w:noProof/>
          <w:szCs w:val="24"/>
        </w:rPr>
        <w:t>, 391–407. https://doi.org/10.1007/978-3-319-46475-6_25</w:t>
      </w:r>
    </w:p>
    <w:p w14:paraId="1BF00515"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El-Khamy, M., Lee, J., &amp; Ren, H. (2019). </w:t>
      </w:r>
      <w:r w:rsidRPr="006C1C2F">
        <w:rPr>
          <w:rFonts w:cs="Times New Roman"/>
          <w:i/>
          <w:iCs/>
          <w:noProof/>
          <w:szCs w:val="24"/>
        </w:rPr>
        <w:t>SYSTEM AND METHOD FOR DEEP LEARNING IMAGE SUPER RESOLUTION</w:t>
      </w:r>
      <w:r w:rsidRPr="006C1C2F">
        <w:rPr>
          <w:rFonts w:cs="Times New Roman"/>
          <w:noProof/>
          <w:szCs w:val="24"/>
        </w:rPr>
        <w:t xml:space="preserve"> (Patent No. US 10,489,887 B2). United States Patent.</w:t>
      </w:r>
    </w:p>
    <w:p w14:paraId="61FFC3F4"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European Space Agency. (2015). </w:t>
      </w:r>
      <w:r w:rsidRPr="006C1C2F">
        <w:rPr>
          <w:rFonts w:cs="Times New Roman"/>
          <w:i/>
          <w:iCs/>
          <w:noProof/>
          <w:szCs w:val="24"/>
        </w:rPr>
        <w:t>SENTINEL-2 User Handbook</w:t>
      </w:r>
      <w:r w:rsidRPr="006C1C2F">
        <w:rPr>
          <w:rFonts w:cs="Times New Roman"/>
          <w:noProof/>
          <w:szCs w:val="24"/>
        </w:rPr>
        <w:t xml:space="preserve"> (Issue 1).</w:t>
      </w:r>
    </w:p>
    <w:p w14:paraId="2C0D52DD"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Goodfellow, I., Bengio, Y., &amp; Courville, Aa. (2016). </w:t>
      </w:r>
      <w:r w:rsidRPr="006C1C2F">
        <w:rPr>
          <w:rFonts w:cs="Times New Roman"/>
          <w:i/>
          <w:iCs/>
          <w:noProof/>
          <w:szCs w:val="24"/>
        </w:rPr>
        <w:t>Deep Learning</w:t>
      </w:r>
      <w:r w:rsidRPr="006C1C2F">
        <w:rPr>
          <w:rFonts w:cs="Times New Roman"/>
          <w:noProof/>
          <w:szCs w:val="24"/>
        </w:rPr>
        <w:t>. MIT Press. http://www.deeplearningbook.org</w:t>
      </w:r>
    </w:p>
    <w:p w14:paraId="1630BF5B"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Goodfellow, I. J., Pouget-Abadie, J., Mirza, M., Xu, B., Warde-Farley, D., Ozair, S., Courville, A., &amp; Bengio, Y. (2014). Generative adversarial nets. </w:t>
      </w:r>
      <w:r w:rsidRPr="006C1C2F">
        <w:rPr>
          <w:rFonts w:cs="Times New Roman"/>
          <w:i/>
          <w:iCs/>
          <w:noProof/>
          <w:szCs w:val="24"/>
        </w:rPr>
        <w:t>Advances in Neural Information Processing Systems</w:t>
      </w:r>
      <w:r w:rsidRPr="006C1C2F">
        <w:rPr>
          <w:rFonts w:cs="Times New Roman"/>
          <w:noProof/>
          <w:szCs w:val="24"/>
        </w:rPr>
        <w:t xml:space="preserve">, </w:t>
      </w:r>
      <w:r w:rsidRPr="006C1C2F">
        <w:rPr>
          <w:rFonts w:cs="Times New Roman"/>
          <w:i/>
          <w:iCs/>
          <w:noProof/>
          <w:szCs w:val="24"/>
        </w:rPr>
        <w:t>3</w:t>
      </w:r>
      <w:r w:rsidRPr="006C1C2F">
        <w:rPr>
          <w:rFonts w:cs="Times New Roman"/>
          <w:noProof/>
          <w:szCs w:val="24"/>
        </w:rPr>
        <w:t>(January), 2672–2680. http://www.github.com/goodfeli/adversarial</w:t>
      </w:r>
    </w:p>
    <w:p w14:paraId="6729BC14"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Guimaraes, G. L., Sanchez-Lengeling, B., Outeiral, C., Farias, P. L. C., &amp; Aspuru-Guzik, A. (2017). </w:t>
      </w:r>
      <w:r w:rsidRPr="006C1C2F">
        <w:rPr>
          <w:rFonts w:cs="Times New Roman"/>
          <w:i/>
          <w:iCs/>
          <w:noProof/>
          <w:szCs w:val="24"/>
        </w:rPr>
        <w:t>Objective-Reinforced Generative Adversarial Networks (ORGAN) for Sequence Generation Models</w:t>
      </w:r>
      <w:r w:rsidRPr="006C1C2F">
        <w:rPr>
          <w:rFonts w:cs="Times New Roman"/>
          <w:noProof/>
          <w:szCs w:val="24"/>
        </w:rPr>
        <w:t>. http://arxiv.org/abs/1705.10843</w:t>
      </w:r>
    </w:p>
    <w:p w14:paraId="47214A0B"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Haris, M., Shakhnarovich, G., &amp; Ukita, N. (2018). Deep Back-Projection Networks For Super-Resolution. </w:t>
      </w:r>
      <w:r w:rsidRPr="006C1C2F">
        <w:rPr>
          <w:rFonts w:cs="Times New Roman"/>
          <w:i/>
          <w:iCs/>
          <w:noProof/>
          <w:szCs w:val="24"/>
        </w:rPr>
        <w:t>Proceedings of the IEEE Computer Society Conference on Computer Vision and Pattern Recognition</w:t>
      </w:r>
      <w:r w:rsidRPr="006C1C2F">
        <w:rPr>
          <w:rFonts w:cs="Times New Roman"/>
          <w:noProof/>
          <w:szCs w:val="24"/>
        </w:rPr>
        <w:t>, 1664–1673. http://arxiv.org/abs/1803.02735</w:t>
      </w:r>
    </w:p>
    <w:p w14:paraId="63226EB9"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Haut, J. M., Fernandez-Beltran, R., Paoletti, M. E., Plaza, J., Plaza, A., &amp; Pla, F. (2018). A new deep generative network for unsupervised remote sensing single-image super-resolution. </w:t>
      </w:r>
      <w:r w:rsidRPr="006C1C2F">
        <w:rPr>
          <w:rFonts w:cs="Times New Roman"/>
          <w:i/>
          <w:iCs/>
          <w:noProof/>
          <w:szCs w:val="24"/>
        </w:rPr>
        <w:t>IEEE Transactions on Geoscience and Remote Sensing</w:t>
      </w:r>
      <w:r w:rsidRPr="006C1C2F">
        <w:rPr>
          <w:rFonts w:cs="Times New Roman"/>
          <w:noProof/>
          <w:szCs w:val="24"/>
        </w:rPr>
        <w:t xml:space="preserve">, </w:t>
      </w:r>
      <w:r w:rsidRPr="006C1C2F">
        <w:rPr>
          <w:rFonts w:cs="Times New Roman"/>
          <w:i/>
          <w:iCs/>
          <w:noProof/>
          <w:szCs w:val="24"/>
        </w:rPr>
        <w:t>56</w:t>
      </w:r>
      <w:r w:rsidRPr="006C1C2F">
        <w:rPr>
          <w:rFonts w:cs="Times New Roman"/>
          <w:noProof/>
          <w:szCs w:val="24"/>
        </w:rPr>
        <w:t>(11), 6792–6810. https://doi.org/10.1109/TGRS.2018.2843525</w:t>
      </w:r>
    </w:p>
    <w:p w14:paraId="3AFE8A2C"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lastRenderedPageBreak/>
        <w:t xml:space="preserve">Hayat, K. (2018). Multimedia super-resolution via deep learning: A survey. </w:t>
      </w:r>
      <w:r w:rsidRPr="006C1C2F">
        <w:rPr>
          <w:rFonts w:cs="Times New Roman"/>
          <w:i/>
          <w:iCs/>
          <w:noProof/>
          <w:szCs w:val="24"/>
        </w:rPr>
        <w:t>Digital Signal Processing: A Review Journal</w:t>
      </w:r>
      <w:r w:rsidRPr="006C1C2F">
        <w:rPr>
          <w:rFonts w:cs="Times New Roman"/>
          <w:noProof/>
          <w:szCs w:val="24"/>
        </w:rPr>
        <w:t xml:space="preserve">, </w:t>
      </w:r>
      <w:r w:rsidRPr="006C1C2F">
        <w:rPr>
          <w:rFonts w:cs="Times New Roman"/>
          <w:i/>
          <w:iCs/>
          <w:noProof/>
          <w:szCs w:val="24"/>
        </w:rPr>
        <w:t>81</w:t>
      </w:r>
      <w:r w:rsidRPr="006C1C2F">
        <w:rPr>
          <w:rFonts w:cs="Times New Roman"/>
          <w:noProof/>
          <w:szCs w:val="24"/>
        </w:rPr>
        <w:t>, 198–217. https://doi.org/10.1016/j.dsp.2018.07.005</w:t>
      </w:r>
    </w:p>
    <w:p w14:paraId="52078117"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Huang, G., Liu, Z., Van Der Maaten, L., &amp; Weinberger, K. Q. (2017). Densely connected convolutional networks. </w:t>
      </w:r>
      <w:r w:rsidRPr="006C1C2F">
        <w:rPr>
          <w:rFonts w:cs="Times New Roman"/>
          <w:i/>
          <w:iCs/>
          <w:noProof/>
          <w:szCs w:val="24"/>
        </w:rPr>
        <w:t>Proceedings - 30th IEEE Conference on Computer Vision and Pattern Recognition, CVPR 2017</w:t>
      </w:r>
      <w:r w:rsidRPr="006C1C2F">
        <w:rPr>
          <w:rFonts w:cs="Times New Roman"/>
          <w:noProof/>
          <w:szCs w:val="24"/>
        </w:rPr>
        <w:t xml:space="preserve">, </w:t>
      </w:r>
      <w:r w:rsidRPr="006C1C2F">
        <w:rPr>
          <w:rFonts w:cs="Times New Roman"/>
          <w:i/>
          <w:iCs/>
          <w:noProof/>
          <w:szCs w:val="24"/>
        </w:rPr>
        <w:t>2017</w:t>
      </w:r>
      <w:r w:rsidRPr="006C1C2F">
        <w:rPr>
          <w:rFonts w:cs="Times New Roman"/>
          <w:noProof/>
          <w:szCs w:val="24"/>
        </w:rPr>
        <w:t>-</w:t>
      </w:r>
      <w:r w:rsidRPr="006C1C2F">
        <w:rPr>
          <w:rFonts w:cs="Times New Roman"/>
          <w:i/>
          <w:iCs/>
          <w:noProof/>
          <w:szCs w:val="24"/>
        </w:rPr>
        <w:t>January</w:t>
      </w:r>
      <w:r w:rsidRPr="006C1C2F">
        <w:rPr>
          <w:rFonts w:cs="Times New Roman"/>
          <w:noProof/>
          <w:szCs w:val="24"/>
        </w:rPr>
        <w:t>, 2261–2269. https://doi.org/10.1109/CVPR.2017.243</w:t>
      </w:r>
    </w:p>
    <w:p w14:paraId="04F037A9"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Huynh-Thu, Q., &amp; Ghanbari, M. (2008). Scope of validity of PSNR in image/video quality assessment. </w:t>
      </w:r>
      <w:r w:rsidRPr="006C1C2F">
        <w:rPr>
          <w:rFonts w:cs="Times New Roman"/>
          <w:i/>
          <w:iCs/>
          <w:noProof/>
          <w:szCs w:val="24"/>
        </w:rPr>
        <w:t>Electronics Letters</w:t>
      </w:r>
      <w:r w:rsidRPr="006C1C2F">
        <w:rPr>
          <w:rFonts w:cs="Times New Roman"/>
          <w:noProof/>
          <w:szCs w:val="24"/>
        </w:rPr>
        <w:t xml:space="preserve">, </w:t>
      </w:r>
      <w:r w:rsidRPr="006C1C2F">
        <w:rPr>
          <w:rFonts w:cs="Times New Roman"/>
          <w:i/>
          <w:iCs/>
          <w:noProof/>
          <w:szCs w:val="24"/>
        </w:rPr>
        <w:t>44</w:t>
      </w:r>
      <w:r w:rsidRPr="006C1C2F">
        <w:rPr>
          <w:rFonts w:cs="Times New Roman"/>
          <w:noProof/>
          <w:szCs w:val="24"/>
        </w:rPr>
        <w:t>(13), 800–801. https://doi.org/10.1049/el:20080522</w:t>
      </w:r>
    </w:p>
    <w:p w14:paraId="0E93FBE1"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Jetchev, N., Bergmann, U., &amp; Vollgraf, R. (2016). </w:t>
      </w:r>
      <w:r w:rsidRPr="006C1C2F">
        <w:rPr>
          <w:rFonts w:cs="Times New Roman"/>
          <w:i/>
          <w:iCs/>
          <w:noProof/>
          <w:szCs w:val="24"/>
        </w:rPr>
        <w:t>Texture Synthesis with Spatial Generative Adversarial Networks</w:t>
      </w:r>
      <w:r w:rsidRPr="006C1C2F">
        <w:rPr>
          <w:rFonts w:cs="Times New Roman"/>
          <w:noProof/>
          <w:szCs w:val="24"/>
        </w:rPr>
        <w:t>. http://arxiv.org/abs/1611.08207</w:t>
      </w:r>
    </w:p>
    <w:p w14:paraId="5E32A407"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Jiang, W., Liu, S., Gao, C., Cao, J., He, R., Feng, J., &amp; Yan, S. (2020). </w:t>
      </w:r>
      <w:r w:rsidRPr="006C1C2F">
        <w:rPr>
          <w:rFonts w:cs="Times New Roman"/>
          <w:i/>
          <w:iCs/>
          <w:noProof/>
          <w:szCs w:val="24"/>
        </w:rPr>
        <w:t>PSGAN: Pose and Expression Robust Spatial-Aware GAN for Customizable Makeup Transfer</w:t>
      </w:r>
      <w:r w:rsidRPr="006C1C2F">
        <w:rPr>
          <w:rFonts w:cs="Times New Roman"/>
          <w:noProof/>
          <w:szCs w:val="24"/>
        </w:rPr>
        <w:t>. 5193–5201. https://doi.org/10.1109/cvpr42600.2020.00524</w:t>
      </w:r>
    </w:p>
    <w:p w14:paraId="57CB90B6"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Jolicoeur-Martineau, A. (2019). The relativistic discriminator: A key element missing from standard GaN. </w:t>
      </w:r>
      <w:r w:rsidRPr="006C1C2F">
        <w:rPr>
          <w:rFonts w:cs="Times New Roman"/>
          <w:i/>
          <w:iCs/>
          <w:noProof/>
          <w:szCs w:val="24"/>
        </w:rPr>
        <w:t>7th International Conference on Learning Representations, ICLR 2019</w:t>
      </w:r>
      <w:r w:rsidRPr="006C1C2F">
        <w:rPr>
          <w:rFonts w:cs="Times New Roman"/>
          <w:noProof/>
          <w:szCs w:val="24"/>
        </w:rPr>
        <w:t>.</w:t>
      </w:r>
    </w:p>
    <w:p w14:paraId="377B6CBC"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Kim, J., Lee, J. K., &amp; Lee, K. M. (2016a). Accurate image super-resolution using very deep convolutional networks. </w:t>
      </w:r>
      <w:r w:rsidRPr="006C1C2F">
        <w:rPr>
          <w:rFonts w:cs="Times New Roman"/>
          <w:i/>
          <w:iCs/>
          <w:noProof/>
          <w:szCs w:val="24"/>
        </w:rPr>
        <w:t>Proceedings of the IEEE Computer Society Conference on Computer Vision and Pattern Recognition</w:t>
      </w:r>
      <w:r w:rsidRPr="006C1C2F">
        <w:rPr>
          <w:rFonts w:cs="Times New Roman"/>
          <w:noProof/>
          <w:szCs w:val="24"/>
        </w:rPr>
        <w:t xml:space="preserve">, </w:t>
      </w:r>
      <w:r w:rsidRPr="006C1C2F">
        <w:rPr>
          <w:rFonts w:cs="Times New Roman"/>
          <w:i/>
          <w:iCs/>
          <w:noProof/>
          <w:szCs w:val="24"/>
        </w:rPr>
        <w:t>2016</w:t>
      </w:r>
      <w:r w:rsidRPr="006C1C2F">
        <w:rPr>
          <w:rFonts w:cs="Times New Roman"/>
          <w:noProof/>
          <w:szCs w:val="24"/>
        </w:rPr>
        <w:t>-</w:t>
      </w:r>
      <w:r w:rsidRPr="006C1C2F">
        <w:rPr>
          <w:rFonts w:cs="Times New Roman"/>
          <w:i/>
          <w:iCs/>
          <w:noProof/>
          <w:szCs w:val="24"/>
        </w:rPr>
        <w:t>December</w:t>
      </w:r>
      <w:r w:rsidRPr="006C1C2F">
        <w:rPr>
          <w:rFonts w:cs="Times New Roman"/>
          <w:noProof/>
          <w:szCs w:val="24"/>
        </w:rPr>
        <w:t>, 1646–1654. https://doi.org/10.1109/CVPR.2016.182</w:t>
      </w:r>
    </w:p>
    <w:p w14:paraId="1507413D"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Kim, J., Lee, J. K., &amp; Lee, K. M. (2016b). Accurate image super-resolution using very deep convolutional networks. </w:t>
      </w:r>
      <w:r w:rsidRPr="006C1C2F">
        <w:rPr>
          <w:rFonts w:cs="Times New Roman"/>
          <w:i/>
          <w:iCs/>
          <w:noProof/>
          <w:szCs w:val="24"/>
        </w:rPr>
        <w:t>Proceedings of the IEEE Computer Society Conference on Computer Vision and Pattern Recognition</w:t>
      </w:r>
      <w:r w:rsidRPr="006C1C2F">
        <w:rPr>
          <w:rFonts w:cs="Times New Roman"/>
          <w:noProof/>
          <w:szCs w:val="24"/>
        </w:rPr>
        <w:t xml:space="preserve">, </w:t>
      </w:r>
      <w:r w:rsidRPr="006C1C2F">
        <w:rPr>
          <w:rFonts w:cs="Times New Roman"/>
          <w:i/>
          <w:iCs/>
          <w:noProof/>
          <w:szCs w:val="24"/>
        </w:rPr>
        <w:t>2016</w:t>
      </w:r>
      <w:r w:rsidRPr="006C1C2F">
        <w:rPr>
          <w:rFonts w:cs="Times New Roman"/>
          <w:noProof/>
          <w:szCs w:val="24"/>
        </w:rPr>
        <w:t>-</w:t>
      </w:r>
      <w:r w:rsidRPr="006C1C2F">
        <w:rPr>
          <w:rFonts w:cs="Times New Roman"/>
          <w:i/>
          <w:iCs/>
          <w:noProof/>
          <w:szCs w:val="24"/>
        </w:rPr>
        <w:t>Decem</w:t>
      </w:r>
      <w:r w:rsidRPr="006C1C2F">
        <w:rPr>
          <w:rFonts w:cs="Times New Roman"/>
          <w:noProof/>
          <w:szCs w:val="24"/>
        </w:rPr>
        <w:t>, 1646–1654. https://doi.org/10.1109/CVPR.2016.182</w:t>
      </w:r>
    </w:p>
    <w:p w14:paraId="525E8BF0"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Kim, J., Lee, J. K., &amp; Lee, K. M. (2016c). Deeply-recursive convolutional network for image super-resolution. </w:t>
      </w:r>
      <w:r w:rsidRPr="006C1C2F">
        <w:rPr>
          <w:rFonts w:cs="Times New Roman"/>
          <w:i/>
          <w:iCs/>
          <w:noProof/>
          <w:szCs w:val="24"/>
        </w:rPr>
        <w:t>Proceedings of the IEEE Computer Society Conference on Computer Vision and Pattern Recognition</w:t>
      </w:r>
      <w:r w:rsidRPr="006C1C2F">
        <w:rPr>
          <w:rFonts w:cs="Times New Roman"/>
          <w:noProof/>
          <w:szCs w:val="24"/>
        </w:rPr>
        <w:t xml:space="preserve">, </w:t>
      </w:r>
      <w:r w:rsidRPr="006C1C2F">
        <w:rPr>
          <w:rFonts w:cs="Times New Roman"/>
          <w:i/>
          <w:iCs/>
          <w:noProof/>
          <w:szCs w:val="24"/>
        </w:rPr>
        <w:t>2016</w:t>
      </w:r>
      <w:r w:rsidRPr="006C1C2F">
        <w:rPr>
          <w:rFonts w:cs="Times New Roman"/>
          <w:noProof/>
          <w:szCs w:val="24"/>
        </w:rPr>
        <w:t>-</w:t>
      </w:r>
      <w:r w:rsidRPr="006C1C2F">
        <w:rPr>
          <w:rFonts w:cs="Times New Roman"/>
          <w:i/>
          <w:iCs/>
          <w:noProof/>
          <w:szCs w:val="24"/>
        </w:rPr>
        <w:t>December</w:t>
      </w:r>
      <w:r w:rsidRPr="006C1C2F">
        <w:rPr>
          <w:rFonts w:cs="Times New Roman"/>
          <w:noProof/>
          <w:szCs w:val="24"/>
        </w:rPr>
        <w:t>, 1637–1645. https://doi.org/10.1109/CVPR.2016.181</w:t>
      </w:r>
    </w:p>
    <w:p w14:paraId="102B5AAB"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lastRenderedPageBreak/>
        <w:t xml:space="preserve">Kingma, D. P., &amp; Ba, J. L. (2015, December 22). Adam: A method for stochastic optimization. </w:t>
      </w:r>
      <w:r w:rsidRPr="006C1C2F">
        <w:rPr>
          <w:rFonts w:cs="Times New Roman"/>
          <w:i/>
          <w:iCs/>
          <w:noProof/>
          <w:szCs w:val="24"/>
        </w:rPr>
        <w:t>3rd International Conference on Learning Representations, ICLR 2015 - Conference Track Proceedings</w:t>
      </w:r>
      <w:r w:rsidRPr="006C1C2F">
        <w:rPr>
          <w:rFonts w:cs="Times New Roman"/>
          <w:noProof/>
          <w:szCs w:val="24"/>
        </w:rPr>
        <w:t>. https://arxiv.org/abs/1412.6980v9</w:t>
      </w:r>
    </w:p>
    <w:p w14:paraId="6A421BD9"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Laghrib, A., Hakim, A., &amp; Raghay, S. (2017). An iterative image super-resolution approach based on Bregman distance. </w:t>
      </w:r>
      <w:r w:rsidRPr="006C1C2F">
        <w:rPr>
          <w:rFonts w:cs="Times New Roman"/>
          <w:i/>
          <w:iCs/>
          <w:noProof/>
          <w:szCs w:val="24"/>
        </w:rPr>
        <w:t>Signal Processing: Image Communication</w:t>
      </w:r>
      <w:r w:rsidRPr="006C1C2F">
        <w:rPr>
          <w:rFonts w:cs="Times New Roman"/>
          <w:noProof/>
          <w:szCs w:val="24"/>
        </w:rPr>
        <w:t xml:space="preserve">, </w:t>
      </w:r>
      <w:r w:rsidRPr="006C1C2F">
        <w:rPr>
          <w:rFonts w:cs="Times New Roman"/>
          <w:i/>
          <w:iCs/>
          <w:noProof/>
          <w:szCs w:val="24"/>
        </w:rPr>
        <w:t>58</w:t>
      </w:r>
      <w:r w:rsidRPr="006C1C2F">
        <w:rPr>
          <w:rFonts w:cs="Times New Roman"/>
          <w:noProof/>
          <w:szCs w:val="24"/>
        </w:rPr>
        <w:t>(June), 24–34. https://doi.org/10.1016/j.image.2017.06.006</w:t>
      </w:r>
    </w:p>
    <w:p w14:paraId="053349D9"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Landau, H. J. (1967). Sampling, Data Transmission, and the Nyquist Rate. </w:t>
      </w:r>
      <w:r w:rsidRPr="006C1C2F">
        <w:rPr>
          <w:rFonts w:cs="Times New Roman"/>
          <w:i/>
          <w:iCs/>
          <w:noProof/>
          <w:szCs w:val="24"/>
        </w:rPr>
        <w:t>Proceedings of the IEEE</w:t>
      </w:r>
      <w:r w:rsidRPr="006C1C2F">
        <w:rPr>
          <w:rFonts w:cs="Times New Roman"/>
          <w:noProof/>
          <w:szCs w:val="24"/>
        </w:rPr>
        <w:t xml:space="preserve">, </w:t>
      </w:r>
      <w:r w:rsidRPr="006C1C2F">
        <w:rPr>
          <w:rFonts w:cs="Times New Roman"/>
          <w:i/>
          <w:iCs/>
          <w:noProof/>
          <w:szCs w:val="24"/>
        </w:rPr>
        <w:t>55</w:t>
      </w:r>
      <w:r w:rsidRPr="006C1C2F">
        <w:rPr>
          <w:rFonts w:cs="Times New Roman"/>
          <w:noProof/>
          <w:szCs w:val="24"/>
        </w:rPr>
        <w:t>(10), 1701–1706. https://doi.org/10.1109/PROC.1967.5962</w:t>
      </w:r>
    </w:p>
    <w:p w14:paraId="1BA4C088"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Lecun, Y. (1989). Generalization and Network Design Strategies. In R. Pfeifer, Z. Schreter, F. Fogelman, &amp; L. Steels (Eds.), </w:t>
      </w:r>
      <w:r w:rsidRPr="006C1C2F">
        <w:rPr>
          <w:rFonts w:cs="Times New Roman"/>
          <w:i/>
          <w:iCs/>
          <w:noProof/>
          <w:szCs w:val="24"/>
        </w:rPr>
        <w:t>Connectionism in Perspective</w:t>
      </w:r>
      <w:r w:rsidRPr="006C1C2F">
        <w:rPr>
          <w:rFonts w:cs="Times New Roman"/>
          <w:noProof/>
          <w:szCs w:val="24"/>
        </w:rPr>
        <w:t>. Elsevier.</w:t>
      </w:r>
    </w:p>
    <w:p w14:paraId="1A7AEBD0"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Ledig, C., Theis, L., Huszár, F., Caballero, J., Cunningham, A., Acosta, A., Aitken, A., Tejani, A., Totz, J., Wang, Z., &amp; Shi, W. (2017). Photo-realistic single image super-resolution using a generative adversarial network. </w:t>
      </w:r>
      <w:r w:rsidRPr="006C1C2F">
        <w:rPr>
          <w:rFonts w:cs="Times New Roman"/>
          <w:i/>
          <w:iCs/>
          <w:noProof/>
          <w:szCs w:val="24"/>
        </w:rPr>
        <w:t>Proceedings - 30th IEEE Conference on Computer Vision and Pattern Recognition, CVPR 2017</w:t>
      </w:r>
      <w:r w:rsidRPr="006C1C2F">
        <w:rPr>
          <w:rFonts w:cs="Times New Roman"/>
          <w:noProof/>
          <w:szCs w:val="24"/>
        </w:rPr>
        <w:t xml:space="preserve">, </w:t>
      </w:r>
      <w:r w:rsidRPr="006C1C2F">
        <w:rPr>
          <w:rFonts w:cs="Times New Roman"/>
          <w:i/>
          <w:iCs/>
          <w:noProof/>
          <w:szCs w:val="24"/>
        </w:rPr>
        <w:t>2017</w:t>
      </w:r>
      <w:r w:rsidRPr="006C1C2F">
        <w:rPr>
          <w:rFonts w:cs="Times New Roman"/>
          <w:noProof/>
          <w:szCs w:val="24"/>
        </w:rPr>
        <w:t>-</w:t>
      </w:r>
      <w:r w:rsidRPr="006C1C2F">
        <w:rPr>
          <w:rFonts w:cs="Times New Roman"/>
          <w:i/>
          <w:iCs/>
          <w:noProof/>
          <w:szCs w:val="24"/>
        </w:rPr>
        <w:t>Janua</w:t>
      </w:r>
      <w:r w:rsidRPr="006C1C2F">
        <w:rPr>
          <w:rFonts w:cs="Times New Roman"/>
          <w:noProof/>
          <w:szCs w:val="24"/>
        </w:rPr>
        <w:t>, 105–114. https://doi.org/10.1109/CVPR.2017.19</w:t>
      </w:r>
    </w:p>
    <w:p w14:paraId="78B54C32"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Lim, B., Son, S., Kim, H., Nah, S., &amp; Lee, K. M. (2017). Enhanced Deep Residual Networks for Single Image Super-Resolution. </w:t>
      </w:r>
      <w:r w:rsidRPr="006C1C2F">
        <w:rPr>
          <w:rFonts w:cs="Times New Roman"/>
          <w:i/>
          <w:iCs/>
          <w:noProof/>
          <w:szCs w:val="24"/>
        </w:rPr>
        <w:t>IEEE Computer Society Conference on Computer Vision and Pattern Recognition Workshops</w:t>
      </w:r>
      <w:r w:rsidRPr="006C1C2F">
        <w:rPr>
          <w:rFonts w:cs="Times New Roman"/>
          <w:noProof/>
          <w:szCs w:val="24"/>
        </w:rPr>
        <w:t xml:space="preserve">, </w:t>
      </w:r>
      <w:r w:rsidRPr="006C1C2F">
        <w:rPr>
          <w:rFonts w:cs="Times New Roman"/>
          <w:i/>
          <w:iCs/>
          <w:noProof/>
          <w:szCs w:val="24"/>
        </w:rPr>
        <w:t>2017</w:t>
      </w:r>
      <w:r w:rsidRPr="006C1C2F">
        <w:rPr>
          <w:rFonts w:cs="Times New Roman"/>
          <w:noProof/>
          <w:szCs w:val="24"/>
        </w:rPr>
        <w:t>-</w:t>
      </w:r>
      <w:r w:rsidRPr="006C1C2F">
        <w:rPr>
          <w:rFonts w:cs="Times New Roman"/>
          <w:i/>
          <w:iCs/>
          <w:noProof/>
          <w:szCs w:val="24"/>
        </w:rPr>
        <w:t>July</w:t>
      </w:r>
      <w:r w:rsidRPr="006C1C2F">
        <w:rPr>
          <w:rFonts w:cs="Times New Roman"/>
          <w:noProof/>
          <w:szCs w:val="24"/>
        </w:rPr>
        <w:t>, 1132–1140. http://arxiv.org/abs/1707.02921</w:t>
      </w:r>
    </w:p>
    <w:p w14:paraId="5E391EDC"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Lugmayr, A., Danelljan, M., &amp; Timofte, R. (2019). Unsupervised Learning for real-world super-resolution. </w:t>
      </w:r>
      <w:r w:rsidRPr="006C1C2F">
        <w:rPr>
          <w:rFonts w:cs="Times New Roman"/>
          <w:i/>
          <w:iCs/>
          <w:noProof/>
          <w:szCs w:val="24"/>
        </w:rPr>
        <w:t>Proceedings - 2019 International Conference on Computer Vision Workshop, ICCVW 2019</w:t>
      </w:r>
      <w:r w:rsidRPr="006C1C2F">
        <w:rPr>
          <w:rFonts w:cs="Times New Roman"/>
          <w:noProof/>
          <w:szCs w:val="24"/>
        </w:rPr>
        <w:t>, 3408–3416. https://doi.org/10.1109/ICCVW.2019.00423</w:t>
      </w:r>
    </w:p>
    <w:p w14:paraId="5061D223"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NVIDIA. (2018). NVIDIA Turing GPU. </w:t>
      </w:r>
      <w:r w:rsidRPr="006C1C2F">
        <w:rPr>
          <w:rFonts w:cs="Times New Roman"/>
          <w:i/>
          <w:iCs/>
          <w:noProof/>
          <w:szCs w:val="24"/>
        </w:rPr>
        <w:t>White Paper</w:t>
      </w:r>
      <w:r w:rsidRPr="006C1C2F">
        <w:rPr>
          <w:rFonts w:cs="Times New Roman"/>
          <w:noProof/>
          <w:szCs w:val="24"/>
        </w:rPr>
        <w:t>. NVIDIA-Turing-Architecture-Whitepaper.pdf</w:t>
      </w:r>
    </w:p>
    <w:p w14:paraId="53C757FD"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Rumelhart, D. E., Hinton, G. E., &amp; Williams, R. J. (1986). Learning representations by back-propagating errors. </w:t>
      </w:r>
      <w:r w:rsidRPr="006C1C2F">
        <w:rPr>
          <w:rFonts w:cs="Times New Roman"/>
          <w:i/>
          <w:iCs/>
          <w:noProof/>
          <w:szCs w:val="24"/>
        </w:rPr>
        <w:t>Nature</w:t>
      </w:r>
      <w:r w:rsidRPr="006C1C2F">
        <w:rPr>
          <w:rFonts w:cs="Times New Roman"/>
          <w:noProof/>
          <w:szCs w:val="24"/>
        </w:rPr>
        <w:t xml:space="preserve">, </w:t>
      </w:r>
      <w:r w:rsidRPr="006C1C2F">
        <w:rPr>
          <w:rFonts w:cs="Times New Roman"/>
          <w:i/>
          <w:iCs/>
          <w:noProof/>
          <w:szCs w:val="24"/>
        </w:rPr>
        <w:t>323</w:t>
      </w:r>
      <w:r w:rsidRPr="006C1C2F">
        <w:rPr>
          <w:rFonts w:cs="Times New Roman"/>
          <w:noProof/>
          <w:szCs w:val="24"/>
        </w:rPr>
        <w:t>(6088), 533–536. https://doi.org/10.1038/323533a0</w:t>
      </w:r>
    </w:p>
    <w:p w14:paraId="2187657F"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Takano, N., &amp; Alaghband, G. (2019). </w:t>
      </w:r>
      <w:r w:rsidRPr="006C1C2F">
        <w:rPr>
          <w:rFonts w:cs="Times New Roman"/>
          <w:i/>
          <w:iCs/>
          <w:noProof/>
          <w:szCs w:val="24"/>
        </w:rPr>
        <w:t>SRGAN: Training Dataset Matters</w:t>
      </w:r>
      <w:r w:rsidRPr="006C1C2F">
        <w:rPr>
          <w:rFonts w:cs="Times New Roman"/>
          <w:noProof/>
          <w:szCs w:val="24"/>
        </w:rPr>
        <w:t>. 1–7. http://arxiv.org/abs/1903.09922</w:t>
      </w:r>
    </w:p>
    <w:p w14:paraId="624D71C8"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Thomson, A. M. (2010). Neocortical layer 6, a review. In </w:t>
      </w:r>
      <w:r w:rsidRPr="006C1C2F">
        <w:rPr>
          <w:rFonts w:cs="Times New Roman"/>
          <w:i/>
          <w:iCs/>
          <w:noProof/>
          <w:szCs w:val="24"/>
        </w:rPr>
        <w:t>Frontiers in Neuroanatomy</w:t>
      </w:r>
      <w:r w:rsidRPr="006C1C2F">
        <w:rPr>
          <w:rFonts w:cs="Times New Roman"/>
          <w:noProof/>
          <w:szCs w:val="24"/>
        </w:rPr>
        <w:t xml:space="preserve"> </w:t>
      </w:r>
      <w:r w:rsidRPr="006C1C2F">
        <w:rPr>
          <w:rFonts w:cs="Times New Roman"/>
          <w:noProof/>
          <w:szCs w:val="24"/>
        </w:rPr>
        <w:lastRenderedPageBreak/>
        <w:t>(Vol. 4, Issue MARCH, p. 13). Frontiers. https://doi.org/10.3389/fnana.2010.00013</w:t>
      </w:r>
    </w:p>
    <w:p w14:paraId="5012EBC8"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Thornton, M. W., Atkinson, P. M., &amp; Holland, D. A. (2006). Sub-pixel mapping of rural land cover objects from fine spatial resolution satellite sensor imagery using super-resolution pixel-swapping. </w:t>
      </w:r>
      <w:r w:rsidRPr="006C1C2F">
        <w:rPr>
          <w:rFonts w:cs="Times New Roman"/>
          <w:i/>
          <w:iCs/>
          <w:noProof/>
          <w:szCs w:val="24"/>
        </w:rPr>
        <w:t>International Journal of Remote Sensing</w:t>
      </w:r>
      <w:r w:rsidRPr="006C1C2F">
        <w:rPr>
          <w:rFonts w:cs="Times New Roman"/>
          <w:noProof/>
          <w:szCs w:val="24"/>
        </w:rPr>
        <w:t xml:space="preserve">, </w:t>
      </w:r>
      <w:r w:rsidRPr="006C1C2F">
        <w:rPr>
          <w:rFonts w:cs="Times New Roman"/>
          <w:i/>
          <w:iCs/>
          <w:noProof/>
          <w:szCs w:val="24"/>
        </w:rPr>
        <w:t>27</w:t>
      </w:r>
      <w:r w:rsidRPr="006C1C2F">
        <w:rPr>
          <w:rFonts w:cs="Times New Roman"/>
          <w:noProof/>
          <w:szCs w:val="24"/>
        </w:rPr>
        <w:t>(3), 473–491. https://doi.org/10.1080/01431160500207088</w:t>
      </w:r>
    </w:p>
    <w:p w14:paraId="00EC479A"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Timofte, R., Agustsson, E., Gool, L. Van, Yang, M. H., Zhang, L., Lim, B., Son, S., Kim, H., Nah, S., Lee, K. M., Wang, X., Tian, Y., Yu, K., Zhang, Y., Wu, S., Dong, C., Lin, L., Qiao, Y., Loy, C. C., … Guo, Q. (2018). NTIRE 2018 Challenge on Single Image Super-Resolution: Methods and Results. </w:t>
      </w:r>
      <w:r w:rsidRPr="006C1C2F">
        <w:rPr>
          <w:rFonts w:cs="Times New Roman"/>
          <w:i/>
          <w:iCs/>
          <w:noProof/>
          <w:szCs w:val="24"/>
        </w:rPr>
        <w:t>IEEE Computer Society Conference on Computer Vision and Pattern Recognition Workshops</w:t>
      </w:r>
      <w:r w:rsidRPr="006C1C2F">
        <w:rPr>
          <w:rFonts w:cs="Times New Roman"/>
          <w:noProof/>
          <w:szCs w:val="24"/>
        </w:rPr>
        <w:t xml:space="preserve">, </w:t>
      </w:r>
      <w:r w:rsidRPr="006C1C2F">
        <w:rPr>
          <w:rFonts w:cs="Times New Roman"/>
          <w:i/>
          <w:iCs/>
          <w:noProof/>
          <w:szCs w:val="24"/>
        </w:rPr>
        <w:t>2017</w:t>
      </w:r>
      <w:r w:rsidRPr="006C1C2F">
        <w:rPr>
          <w:rFonts w:cs="Times New Roman"/>
          <w:noProof/>
          <w:szCs w:val="24"/>
        </w:rPr>
        <w:t>-</w:t>
      </w:r>
      <w:r w:rsidRPr="006C1C2F">
        <w:rPr>
          <w:rFonts w:cs="Times New Roman"/>
          <w:i/>
          <w:iCs/>
          <w:noProof/>
          <w:szCs w:val="24"/>
        </w:rPr>
        <w:t>July</w:t>
      </w:r>
      <w:r w:rsidRPr="006C1C2F">
        <w:rPr>
          <w:rFonts w:cs="Times New Roman"/>
          <w:noProof/>
          <w:szCs w:val="24"/>
        </w:rPr>
        <w:t>. https://doi.org/10.1109/CVPRW.2017.149</w:t>
      </w:r>
    </w:p>
    <w:p w14:paraId="0383A0A9"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Tong, T., Li, G., Liu, X., &amp; Gao, Q. (2017). Image Super-Resolution Using Dense Skip Connections. </w:t>
      </w:r>
      <w:r w:rsidRPr="006C1C2F">
        <w:rPr>
          <w:rFonts w:cs="Times New Roman"/>
          <w:i/>
          <w:iCs/>
          <w:noProof/>
          <w:szCs w:val="24"/>
        </w:rPr>
        <w:t>Proceedings of the IEEE International Conference on Computer Vision</w:t>
      </w:r>
      <w:r w:rsidRPr="006C1C2F">
        <w:rPr>
          <w:rFonts w:cs="Times New Roman"/>
          <w:noProof/>
          <w:szCs w:val="24"/>
        </w:rPr>
        <w:t xml:space="preserve">, </w:t>
      </w:r>
      <w:r w:rsidRPr="006C1C2F">
        <w:rPr>
          <w:rFonts w:cs="Times New Roman"/>
          <w:i/>
          <w:iCs/>
          <w:noProof/>
          <w:szCs w:val="24"/>
        </w:rPr>
        <w:t>2017</w:t>
      </w:r>
      <w:r w:rsidRPr="006C1C2F">
        <w:rPr>
          <w:rFonts w:cs="Times New Roman"/>
          <w:noProof/>
          <w:szCs w:val="24"/>
        </w:rPr>
        <w:t>-</w:t>
      </w:r>
      <w:r w:rsidRPr="006C1C2F">
        <w:rPr>
          <w:rFonts w:cs="Times New Roman"/>
          <w:i/>
          <w:iCs/>
          <w:noProof/>
          <w:szCs w:val="24"/>
        </w:rPr>
        <w:t>Octob</w:t>
      </w:r>
      <w:r w:rsidRPr="006C1C2F">
        <w:rPr>
          <w:rFonts w:cs="Times New Roman"/>
          <w:noProof/>
          <w:szCs w:val="24"/>
        </w:rPr>
        <w:t>, 4809–4817. https://doi.org/10.1109/ICCV.2017.514</w:t>
      </w:r>
    </w:p>
    <w:p w14:paraId="6BB73255"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Wang, X., Yu, K., Wu, S., Gu, J., Liu, Y., Dong, C., Qiao, Y., &amp; Loy, C. C. (2019). ESRGAN: Enhanced super-resolution generative adversarial networks. </w:t>
      </w:r>
      <w:r w:rsidRPr="006C1C2F">
        <w:rPr>
          <w:rFonts w:cs="Times New Roman"/>
          <w:i/>
          <w:iCs/>
          <w:noProof/>
          <w:szCs w:val="24"/>
        </w:rPr>
        <w:t>Lecture Notes in Computer Science (Including Subseries Lecture Notes in Artificial Intelligence and Lecture Notes in Bioinformatics)</w:t>
      </w:r>
      <w:r w:rsidRPr="006C1C2F">
        <w:rPr>
          <w:rFonts w:cs="Times New Roman"/>
          <w:noProof/>
          <w:szCs w:val="24"/>
        </w:rPr>
        <w:t xml:space="preserve">, </w:t>
      </w:r>
      <w:r w:rsidRPr="006C1C2F">
        <w:rPr>
          <w:rFonts w:cs="Times New Roman"/>
          <w:i/>
          <w:iCs/>
          <w:noProof/>
          <w:szCs w:val="24"/>
        </w:rPr>
        <w:t>11133 LNCS</w:t>
      </w:r>
      <w:r w:rsidRPr="006C1C2F">
        <w:rPr>
          <w:rFonts w:cs="Times New Roman"/>
          <w:noProof/>
          <w:szCs w:val="24"/>
        </w:rPr>
        <w:t>, 63–79. https://doi.org/10.1007/978-3-030-11021-5_5</w:t>
      </w:r>
    </w:p>
    <w:p w14:paraId="6E12E264"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Wang, Zhongyuan, Jiang, K., Yi, P., Han, Z., &amp; He, Z. (2020). Ultra-dense GAN for satellite imagery super-resolution. </w:t>
      </w:r>
      <w:r w:rsidRPr="006C1C2F">
        <w:rPr>
          <w:rFonts w:cs="Times New Roman"/>
          <w:i/>
          <w:iCs/>
          <w:noProof/>
          <w:szCs w:val="24"/>
        </w:rPr>
        <w:t>Neurocomputing</w:t>
      </w:r>
      <w:r w:rsidRPr="006C1C2F">
        <w:rPr>
          <w:rFonts w:cs="Times New Roman"/>
          <w:noProof/>
          <w:szCs w:val="24"/>
        </w:rPr>
        <w:t xml:space="preserve">, </w:t>
      </w:r>
      <w:r w:rsidRPr="006C1C2F">
        <w:rPr>
          <w:rFonts w:cs="Times New Roman"/>
          <w:i/>
          <w:iCs/>
          <w:noProof/>
          <w:szCs w:val="24"/>
        </w:rPr>
        <w:t>398</w:t>
      </w:r>
      <w:r w:rsidRPr="006C1C2F">
        <w:rPr>
          <w:rFonts w:cs="Times New Roman"/>
          <w:noProof/>
          <w:szCs w:val="24"/>
        </w:rPr>
        <w:t>, 328–337. https://doi.org/10.1016/j.neucom.2019.03.106</w:t>
      </w:r>
    </w:p>
    <w:p w14:paraId="65840C7D"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Wang, Zhou, Wang, Z., Bovik, A. C., Sheikh, H. R., Member, S., Simoncelli, E. P., &amp; Member, S. (2004). Image Quality Assessment: From Error Visibility to Structural Similarity. </w:t>
      </w:r>
      <w:r w:rsidRPr="006C1C2F">
        <w:rPr>
          <w:rFonts w:cs="Times New Roman"/>
          <w:i/>
          <w:iCs/>
          <w:noProof/>
          <w:szCs w:val="24"/>
        </w:rPr>
        <w:t>IEEE TRANSACTIONS ON IMAGE PROCESSING</w:t>
      </w:r>
      <w:r w:rsidRPr="006C1C2F">
        <w:rPr>
          <w:rFonts w:cs="Times New Roman"/>
          <w:noProof/>
          <w:szCs w:val="24"/>
        </w:rPr>
        <w:t xml:space="preserve">, </w:t>
      </w:r>
      <w:r w:rsidRPr="006C1C2F">
        <w:rPr>
          <w:rFonts w:cs="Times New Roman"/>
          <w:i/>
          <w:iCs/>
          <w:noProof/>
          <w:szCs w:val="24"/>
        </w:rPr>
        <w:t>13</w:t>
      </w:r>
      <w:r w:rsidRPr="006C1C2F">
        <w:rPr>
          <w:rFonts w:cs="Times New Roman"/>
          <w:noProof/>
          <w:szCs w:val="24"/>
        </w:rPr>
        <w:t>, 600--612. https://citeseerx.ist.psu.edu/viewdoc/summary?doi=10.1.1.2.5689</w:t>
      </w:r>
    </w:p>
    <w:p w14:paraId="15E0027C" w14:textId="77777777" w:rsidR="006C1C2F" w:rsidRPr="006C1C2F" w:rsidRDefault="006C1C2F" w:rsidP="006C1C2F">
      <w:pPr>
        <w:widowControl w:val="0"/>
        <w:autoSpaceDE w:val="0"/>
        <w:autoSpaceDN w:val="0"/>
        <w:adjustRightInd w:val="0"/>
        <w:ind w:left="480" w:hanging="480"/>
        <w:rPr>
          <w:rFonts w:cs="Times New Roman"/>
          <w:noProof/>
          <w:szCs w:val="24"/>
        </w:rPr>
      </w:pPr>
      <w:r w:rsidRPr="006C1C2F">
        <w:rPr>
          <w:rFonts w:cs="Times New Roman"/>
          <w:noProof/>
          <w:szCs w:val="24"/>
        </w:rPr>
        <w:t xml:space="preserve">Yang, Z., Hu, Z., Dyer, C., Xing, E. P., &amp; Berg-Kirkpatrick, T. (2018). Unsupervised text style transfer using language models as discriminators. </w:t>
      </w:r>
      <w:r w:rsidRPr="006C1C2F">
        <w:rPr>
          <w:rFonts w:cs="Times New Roman"/>
          <w:i/>
          <w:iCs/>
          <w:noProof/>
          <w:szCs w:val="24"/>
        </w:rPr>
        <w:t>Advances in Neural Information Processing Systems</w:t>
      </w:r>
      <w:r w:rsidRPr="006C1C2F">
        <w:rPr>
          <w:rFonts w:cs="Times New Roman"/>
          <w:noProof/>
          <w:szCs w:val="24"/>
        </w:rPr>
        <w:t xml:space="preserve">, </w:t>
      </w:r>
      <w:r w:rsidRPr="006C1C2F">
        <w:rPr>
          <w:rFonts w:cs="Times New Roman"/>
          <w:i/>
          <w:iCs/>
          <w:noProof/>
          <w:szCs w:val="24"/>
        </w:rPr>
        <w:t>2018</w:t>
      </w:r>
      <w:r w:rsidRPr="006C1C2F">
        <w:rPr>
          <w:rFonts w:cs="Times New Roman"/>
          <w:noProof/>
          <w:szCs w:val="24"/>
        </w:rPr>
        <w:t>-</w:t>
      </w:r>
      <w:r w:rsidRPr="006C1C2F">
        <w:rPr>
          <w:rFonts w:cs="Times New Roman"/>
          <w:i/>
          <w:iCs/>
          <w:noProof/>
          <w:szCs w:val="24"/>
        </w:rPr>
        <w:t>Decem</w:t>
      </w:r>
      <w:r w:rsidRPr="006C1C2F">
        <w:rPr>
          <w:rFonts w:cs="Times New Roman"/>
          <w:noProof/>
          <w:szCs w:val="24"/>
        </w:rPr>
        <w:t>, 7287–7298.</w:t>
      </w:r>
    </w:p>
    <w:p w14:paraId="4DCC182D" w14:textId="77777777" w:rsidR="006C1C2F" w:rsidRPr="006C1C2F" w:rsidRDefault="006C1C2F" w:rsidP="006C1C2F">
      <w:pPr>
        <w:widowControl w:val="0"/>
        <w:autoSpaceDE w:val="0"/>
        <w:autoSpaceDN w:val="0"/>
        <w:adjustRightInd w:val="0"/>
        <w:ind w:left="480" w:hanging="480"/>
        <w:rPr>
          <w:rFonts w:cs="Times New Roman"/>
          <w:noProof/>
        </w:rPr>
      </w:pPr>
      <w:r w:rsidRPr="006C1C2F">
        <w:rPr>
          <w:rFonts w:cs="Times New Roman"/>
          <w:noProof/>
          <w:szCs w:val="24"/>
        </w:rPr>
        <w:t xml:space="preserve">Zhang, R., Isola, P., Efros, A. A., Shechtman, E., &amp; Wang, O. (2018). The Unreasonable </w:t>
      </w:r>
      <w:r w:rsidRPr="006C1C2F">
        <w:rPr>
          <w:rFonts w:cs="Times New Roman"/>
          <w:noProof/>
          <w:szCs w:val="24"/>
        </w:rPr>
        <w:lastRenderedPageBreak/>
        <w:t xml:space="preserve">Effectiveness of Deep Features as a Perceptual Metric. </w:t>
      </w:r>
      <w:r w:rsidRPr="006C1C2F">
        <w:rPr>
          <w:rFonts w:cs="Times New Roman"/>
          <w:i/>
          <w:iCs/>
          <w:noProof/>
          <w:szCs w:val="24"/>
        </w:rPr>
        <w:t>Proceedings of the IEEE Computer Society Conference on Computer Vision and Pattern Recognition</w:t>
      </w:r>
      <w:r w:rsidRPr="006C1C2F">
        <w:rPr>
          <w:rFonts w:cs="Times New Roman"/>
          <w:noProof/>
          <w:szCs w:val="24"/>
        </w:rPr>
        <w:t xml:space="preserve">, </w:t>
      </w:r>
      <w:r w:rsidRPr="006C1C2F">
        <w:rPr>
          <w:rFonts w:cs="Times New Roman"/>
          <w:i/>
          <w:iCs/>
          <w:noProof/>
          <w:szCs w:val="24"/>
        </w:rPr>
        <w:t>1</w:t>
      </w:r>
      <w:r w:rsidRPr="006C1C2F">
        <w:rPr>
          <w:rFonts w:cs="Times New Roman"/>
          <w:noProof/>
          <w:szCs w:val="24"/>
        </w:rPr>
        <w:t>, 586–595. https://doi.org/10.1109/CVPR.2018.00068</w:t>
      </w:r>
    </w:p>
    <w:p w14:paraId="2F2D4F01" w14:textId="2812BEFD" w:rsidR="0004162C" w:rsidRPr="0004162C" w:rsidRDefault="00106B3B" w:rsidP="00741353">
      <w:r>
        <w:fldChar w:fldCharType="end"/>
      </w:r>
    </w:p>
    <w:sectPr w:rsidR="0004162C" w:rsidRPr="0004162C" w:rsidSect="00E95A75">
      <w:footnotePr>
        <w:numRestart w:val="eachPage"/>
      </w:footnotePr>
      <w:pgSz w:w="11906" w:h="16838"/>
      <w:pgMar w:top="1440" w:right="1440" w:bottom="1440"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9B4245" w14:textId="77777777" w:rsidR="00C30802" w:rsidRDefault="00C30802" w:rsidP="00AE03EB">
      <w:pPr>
        <w:spacing w:after="0" w:line="240" w:lineRule="auto"/>
      </w:pPr>
      <w:r>
        <w:separator/>
      </w:r>
    </w:p>
  </w:endnote>
  <w:endnote w:type="continuationSeparator" w:id="0">
    <w:p w14:paraId="5581315C" w14:textId="77777777" w:rsidR="00C30802" w:rsidRDefault="00C30802" w:rsidP="00AE03EB">
      <w:pPr>
        <w:spacing w:after="0" w:line="240" w:lineRule="auto"/>
      </w:pPr>
      <w:r>
        <w:continuationSeparator/>
      </w:r>
    </w:p>
  </w:endnote>
  <w:endnote w:type="continuationNotice" w:id="1">
    <w:p w14:paraId="7DF99BD3" w14:textId="77777777" w:rsidR="00C30802" w:rsidRDefault="00C308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7104865"/>
      <w:docPartObj>
        <w:docPartGallery w:val="Page Numbers (Bottom of Page)"/>
        <w:docPartUnique/>
      </w:docPartObj>
    </w:sdtPr>
    <w:sdtEndPr>
      <w:rPr>
        <w:noProof/>
      </w:rPr>
    </w:sdtEndPr>
    <w:sdtContent>
      <w:p w14:paraId="53349F6B" w14:textId="0C0E727E" w:rsidR="002E6095" w:rsidRDefault="002E60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5068DB" w14:textId="77777777" w:rsidR="002E6095" w:rsidRDefault="002E60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C8F023" w14:textId="77777777" w:rsidR="00C30802" w:rsidRDefault="00C30802" w:rsidP="00AE03EB">
      <w:pPr>
        <w:spacing w:after="0" w:line="240" w:lineRule="auto"/>
      </w:pPr>
      <w:r>
        <w:separator/>
      </w:r>
    </w:p>
  </w:footnote>
  <w:footnote w:type="continuationSeparator" w:id="0">
    <w:p w14:paraId="40CE8F06" w14:textId="77777777" w:rsidR="00C30802" w:rsidRDefault="00C30802" w:rsidP="00AE03EB">
      <w:pPr>
        <w:spacing w:after="0" w:line="240" w:lineRule="auto"/>
      </w:pPr>
      <w:r>
        <w:continuationSeparator/>
      </w:r>
    </w:p>
  </w:footnote>
  <w:footnote w:type="continuationNotice" w:id="1">
    <w:p w14:paraId="0B64C2F8" w14:textId="77777777" w:rsidR="00C30802" w:rsidRDefault="00C30802">
      <w:pPr>
        <w:spacing w:after="0" w:line="240" w:lineRule="auto"/>
      </w:pPr>
    </w:p>
  </w:footnote>
  <w:footnote w:id="2">
    <w:p w14:paraId="7A23A781" w14:textId="77777777" w:rsidR="002B4A3F" w:rsidRPr="00F375C5" w:rsidRDefault="002B4A3F" w:rsidP="002B4A3F">
      <w:pPr>
        <w:pStyle w:val="FootnoteText"/>
      </w:pPr>
      <w:r w:rsidRPr="00DD6E9E">
        <w:rPr>
          <w:rStyle w:val="FootnoteReference"/>
        </w:rPr>
        <w:footnoteRef/>
      </w:r>
      <w:r>
        <w:t xml:space="preserve"> </w:t>
      </w:r>
      <w:hyperlink r:id="rId1" w:history="1">
        <w:r>
          <w:rPr>
            <w:rStyle w:val="Hyperlink"/>
          </w:rPr>
          <w:t>https://github.com/xinntao/ESRGAN</w:t>
        </w:r>
      </w:hyperlink>
    </w:p>
  </w:footnote>
  <w:footnote w:id="3">
    <w:p w14:paraId="39EEE700" w14:textId="77777777" w:rsidR="002E6095" w:rsidRPr="008C3262" w:rsidRDefault="002E6095" w:rsidP="00296EE6">
      <w:pPr>
        <w:pStyle w:val="FootnoteText"/>
      </w:pPr>
      <w:r>
        <w:rPr>
          <w:rStyle w:val="FootnoteReference"/>
        </w:rPr>
        <w:footnoteRef/>
      </w:r>
      <w:r w:rsidRPr="008C3262">
        <w:t>The code is accessible at th</w:t>
      </w:r>
      <w:r>
        <w:t>is</w:t>
      </w:r>
      <w:r w:rsidRPr="008C3262">
        <w:t xml:space="preserve"> address: </w:t>
      </w:r>
    </w:p>
    <w:p w14:paraId="1D20B781" w14:textId="77777777" w:rsidR="002E6095" w:rsidRPr="008C3262" w:rsidRDefault="002E6095" w:rsidP="00296EE6">
      <w:pPr>
        <w:pStyle w:val="FootnoteText"/>
      </w:pPr>
      <w:hyperlink r:id="rId2" w:history="1">
        <w:r w:rsidRPr="004F5A3E">
          <w:rPr>
            <w:rStyle w:val="Hyperlink"/>
          </w:rPr>
          <w:t>https://code.earthengine.google.com/6e67a98c76181899166f1883026ac59f?noload=1</w:t>
        </w:r>
      </w:hyperlink>
    </w:p>
  </w:footnote>
  <w:footnote w:id="4">
    <w:p w14:paraId="0B2C94CD" w14:textId="1F5CA5F6" w:rsidR="002E6095" w:rsidRPr="00942114" w:rsidRDefault="002E6095" w:rsidP="00296EE6">
      <w:pPr>
        <w:pStyle w:val="FootnoteText"/>
      </w:pPr>
      <w:r>
        <w:rPr>
          <w:rStyle w:val="FootnoteReference"/>
        </w:rPr>
        <w:footnoteRef/>
      </w:r>
      <w:r w:rsidRPr="0042475E">
        <w:t xml:space="preserve"> </w:t>
      </w:r>
      <w:r>
        <w:t xml:space="preserve">The base images are accessible </w:t>
      </w:r>
      <w:r w:rsidRPr="00FE52D3">
        <w:t>at /datasets/</w:t>
      </w:r>
      <w:proofErr w:type="spellStart"/>
      <w:r w:rsidRPr="00FE52D3">
        <w:t>baseimg</w:t>
      </w:r>
      <w:proofErr w:type="spellEnd"/>
    </w:p>
  </w:footnote>
  <w:footnote w:id="5">
    <w:p w14:paraId="48553425" w14:textId="646131DE" w:rsidR="002E6095" w:rsidRPr="00EB25AF" w:rsidRDefault="002E6095" w:rsidP="00296EE6">
      <w:pPr>
        <w:pStyle w:val="FootnoteText"/>
      </w:pPr>
      <w:r w:rsidRPr="002C7FBE">
        <w:rPr>
          <w:rStyle w:val="FootnoteReference"/>
        </w:rPr>
        <w:footnoteRef/>
      </w:r>
      <w:r w:rsidRPr="002C7FBE">
        <w:t xml:space="preserve"> The code is found in /</w:t>
      </w:r>
      <w:r>
        <w:t>codes/</w:t>
      </w:r>
      <w:proofErr w:type="spellStart"/>
      <w:r>
        <w:t>resize.m</w:t>
      </w:r>
      <w:proofErr w:type="spellEnd"/>
      <w:r>
        <w:t xml:space="preserve"> </w:t>
      </w:r>
    </w:p>
  </w:footnote>
  <w:footnote w:id="6">
    <w:p w14:paraId="07BE47B6" w14:textId="77777777" w:rsidR="002E6095" w:rsidRPr="00743683" w:rsidRDefault="002E6095" w:rsidP="00296EE6">
      <w:pPr>
        <w:pStyle w:val="FootnoteText"/>
      </w:pPr>
      <w:r>
        <w:rPr>
          <w:rStyle w:val="FootnoteReference"/>
        </w:rPr>
        <w:footnoteRef/>
      </w:r>
      <w:r>
        <w:t xml:space="preserve"> Source code available at : </w:t>
      </w:r>
      <w:hyperlink r:id="rId3" w:history="1">
        <w:r>
          <w:rPr>
            <w:rStyle w:val="Hyperlink"/>
          </w:rPr>
          <w:t>https://github.com/coreutils/coreutils/blob/master/src/shuf.c</w:t>
        </w:r>
      </w:hyperlink>
    </w:p>
  </w:footnote>
  <w:footnote w:id="7">
    <w:p w14:paraId="29D1C38C" w14:textId="3826E756" w:rsidR="002E6095" w:rsidRPr="00C81C86" w:rsidRDefault="002E6095" w:rsidP="00296EE6">
      <w:pPr>
        <w:pStyle w:val="FootnoteText"/>
      </w:pPr>
      <w:r>
        <w:rPr>
          <w:rStyle w:val="FootnoteReference"/>
        </w:rPr>
        <w:footnoteRef/>
      </w:r>
      <w:r>
        <w:t xml:space="preserve"> </w:t>
      </w:r>
      <w:r w:rsidRPr="00C81C86">
        <w:t>The dataset is accessible at: /datasets/</w:t>
      </w:r>
    </w:p>
  </w:footnote>
  <w:footnote w:id="8">
    <w:p w14:paraId="6F478EB3" w14:textId="7AF7F187" w:rsidR="002E6095" w:rsidRPr="001029BC" w:rsidRDefault="002E6095" w:rsidP="00296EE6">
      <w:pPr>
        <w:pStyle w:val="FootnoteText"/>
      </w:pPr>
      <w:r w:rsidRPr="00C81C86">
        <w:rPr>
          <w:rStyle w:val="FootnoteReference"/>
        </w:rPr>
        <w:footnoteRef/>
      </w:r>
      <w:r w:rsidRPr="001029BC">
        <w:t xml:space="preserve"> The code is accessible at: /</w:t>
      </w:r>
      <w:proofErr w:type="spellStart"/>
      <w:r w:rsidRPr="001029BC">
        <w:t>mmsr</w:t>
      </w:r>
      <w:proofErr w:type="spellEnd"/>
      <w:r w:rsidRPr="001029BC">
        <w:t>-master</w:t>
      </w:r>
    </w:p>
  </w:footnote>
  <w:footnote w:id="9">
    <w:p w14:paraId="273A55C0" w14:textId="77777777" w:rsidR="002E6095" w:rsidRPr="006301BA" w:rsidRDefault="002E6095" w:rsidP="00296EE6">
      <w:pPr>
        <w:pStyle w:val="FootnoteText"/>
      </w:pPr>
      <w:r>
        <w:rPr>
          <w:rStyle w:val="FootnoteReference"/>
        </w:rPr>
        <w:footnoteRef/>
      </w:r>
      <w:r w:rsidRPr="006301BA">
        <w:t xml:space="preserve"> </w:t>
      </w:r>
      <w:hyperlink r:id="rId4" w:history="1">
        <w:r w:rsidRPr="006301BA">
          <w:rPr>
            <w:rStyle w:val="Hyperlink"/>
          </w:rPr>
          <w:t>https://github.com/open-mmlab/mmediting</w:t>
        </w:r>
      </w:hyperlink>
    </w:p>
  </w:footnote>
  <w:footnote w:id="10">
    <w:p w14:paraId="03F86FCF" w14:textId="77777777" w:rsidR="002E6095" w:rsidRPr="006301BA" w:rsidRDefault="002E6095" w:rsidP="00296EE6">
      <w:pPr>
        <w:pStyle w:val="FootnoteText"/>
      </w:pPr>
      <w:r>
        <w:rPr>
          <w:rStyle w:val="FootnoteReference"/>
        </w:rPr>
        <w:footnoteRef/>
      </w:r>
      <w:r w:rsidRPr="006301BA">
        <w:t xml:space="preserve"> </w:t>
      </w:r>
      <w:hyperlink r:id="rId5" w:history="1">
        <w:r w:rsidRPr="006301BA">
          <w:rPr>
            <w:rStyle w:val="Hyperlink"/>
          </w:rPr>
          <w:t>https://wp.unil.ch/geocomputing/octopus/</w:t>
        </w:r>
      </w:hyperlink>
    </w:p>
  </w:footnote>
  <w:footnote w:id="11">
    <w:p w14:paraId="6CE60F7E" w14:textId="249EBBF9" w:rsidR="002E6095" w:rsidRPr="00FE52D3" w:rsidRDefault="002E6095" w:rsidP="00296EE6">
      <w:pPr>
        <w:pStyle w:val="FootnoteText"/>
        <w:rPr>
          <w:lang w:val="fr-CH"/>
        </w:rPr>
      </w:pPr>
      <w:r>
        <w:rPr>
          <w:rStyle w:val="FootnoteReference"/>
        </w:rPr>
        <w:footnoteRef/>
      </w:r>
      <w:r w:rsidRPr="00FE52D3">
        <w:rPr>
          <w:lang w:val="fr-CH"/>
        </w:rPr>
        <w:t xml:space="preserve"> /</w:t>
      </w:r>
      <w:r w:rsidRPr="00A110AA">
        <w:t>mmsr</w:t>
      </w:r>
      <w:r w:rsidRPr="00FE52D3">
        <w:rPr>
          <w:lang w:val="fr-CH"/>
        </w:rPr>
        <w:t>-master/codes/options/train/</w:t>
      </w:r>
      <w:r w:rsidRPr="00A110AA">
        <w:t>train_ESRGAN.yml</w:t>
      </w:r>
    </w:p>
  </w:footnote>
  <w:footnote w:id="12">
    <w:p w14:paraId="50ED56EC" w14:textId="46D8D4B6" w:rsidR="002E6095" w:rsidRPr="00731012" w:rsidRDefault="002E6095" w:rsidP="00296EE6">
      <w:pPr>
        <w:pStyle w:val="FootnoteText"/>
      </w:pPr>
      <w:r>
        <w:rPr>
          <w:rStyle w:val="FootnoteReference"/>
        </w:rPr>
        <w:footnoteRef/>
      </w:r>
      <w:r w:rsidRPr="00731012">
        <w:t xml:space="preserve"> </w:t>
      </w:r>
      <w:hyperlink r:id="rId6" w:history="1">
        <w:r w:rsidRPr="00731012">
          <w:rPr>
            <w:rStyle w:val="Hyperlink"/>
          </w:rPr>
          <w:t>https://github.com/j/PerceptualSimilarity</w:t>
        </w:r>
      </w:hyperlink>
    </w:p>
  </w:footnote>
  <w:footnote w:id="13">
    <w:p w14:paraId="3C2C8935" w14:textId="5C5D9D43" w:rsidR="002E6095" w:rsidRDefault="002E6095" w:rsidP="00296EE6">
      <w:pPr>
        <w:pStyle w:val="FootnoteText"/>
      </w:pPr>
      <w:r>
        <w:rPr>
          <w:rStyle w:val="FootnoteReference"/>
        </w:rPr>
        <w:footnoteRef/>
      </w:r>
      <w:r>
        <w:t xml:space="preserve">The script was kindly provided by Dr. Mathieu Gravey: </w:t>
      </w:r>
    </w:p>
    <w:p w14:paraId="13987832" w14:textId="77777777" w:rsidR="002E6095" w:rsidRPr="00DC7532" w:rsidRDefault="002E6095" w:rsidP="00296EE6">
      <w:pPr>
        <w:pStyle w:val="FootnoteText"/>
      </w:pPr>
      <w:r w:rsidRPr="00DC7532">
        <w:t xml:space="preserve"> </w:t>
      </w:r>
      <w:hyperlink r:id="rId7" w:history="1">
        <w:r w:rsidRPr="00DC7532">
          <w:rPr>
            <w:rStyle w:val="Hyperlink"/>
          </w:rPr>
          <w:t>https://code.earthengine.google.com/6e67a98c76181899166f1883026ac59f?noload=1</w:t>
        </w:r>
      </w:hyperlink>
    </w:p>
  </w:footnote>
  <w:footnote w:id="14">
    <w:p w14:paraId="0762B40E" w14:textId="5BE7CD8E" w:rsidR="002E6095" w:rsidRPr="00FE52D3" w:rsidRDefault="002E6095">
      <w:pPr>
        <w:pStyle w:val="FootnoteText"/>
      </w:pPr>
      <w:r>
        <w:rPr>
          <w:rStyle w:val="FootnoteReference"/>
        </w:rPr>
        <w:footnoteRef/>
      </w:r>
      <w:r>
        <w:t xml:space="preserve"> /results/</w:t>
      </w:r>
    </w:p>
  </w:footnote>
  <w:footnote w:id="15">
    <w:p w14:paraId="548AC394" w14:textId="369BDFFC" w:rsidR="002E6095" w:rsidRPr="00FE52D3" w:rsidRDefault="002E6095">
      <w:pPr>
        <w:pStyle w:val="FootnoteText"/>
      </w:pPr>
      <w:r>
        <w:rPr>
          <w:rStyle w:val="FootnoteReference"/>
        </w:rPr>
        <w:footnoteRef/>
      </w:r>
      <w:r>
        <w:t xml:space="preserve"> </w:t>
      </w:r>
      <w:r w:rsidRPr="00FE52D3">
        <w:t>/datasets/S2A_480LR_val</w:t>
      </w:r>
    </w:p>
  </w:footnote>
  <w:footnote w:id="16">
    <w:p w14:paraId="748F0E91" w14:textId="3EB2677F" w:rsidR="002E6095" w:rsidRPr="00FE52D3" w:rsidRDefault="002E6095">
      <w:pPr>
        <w:pStyle w:val="FootnoteText"/>
      </w:pPr>
      <w:r>
        <w:rPr>
          <w:rStyle w:val="FootnoteReference"/>
        </w:rPr>
        <w:footnoteRef/>
      </w:r>
      <w:r w:rsidRPr="00FE52D3">
        <w:t xml:space="preserve"> /results/</w:t>
      </w:r>
    </w:p>
  </w:footnote>
  <w:footnote w:id="17">
    <w:p w14:paraId="0A25524D" w14:textId="37E7C891" w:rsidR="007B46AF" w:rsidRPr="00F0429A" w:rsidRDefault="007B46AF" w:rsidP="007B46AF">
      <w:pPr>
        <w:pStyle w:val="FootnoteText"/>
      </w:pPr>
      <w:r w:rsidRPr="00DD6E9E">
        <w:rPr>
          <w:rStyle w:val="FootnoteReference"/>
        </w:rPr>
        <w:footnoteRef/>
      </w:r>
      <w:r>
        <w:t xml:space="preserve"> The LR images are described as a single point in a N-dimensional space where N is equal their number of pixels multiplied by the number of layers, the same is applicable for the HR M-dimensional space where the SR images also resides as they </w:t>
      </w:r>
      <w:r w:rsidR="008736E6">
        <w:t>have</w:t>
      </w:r>
      <w:r>
        <w:t xml:space="preserve"> the same dimensions as the HR images.</w:t>
      </w:r>
    </w:p>
  </w:footnote>
  <w:footnote w:id="18">
    <w:p w14:paraId="54D316E2" w14:textId="77777777" w:rsidR="007B46AF" w:rsidRPr="00F0429A" w:rsidRDefault="007B46AF" w:rsidP="007B46AF">
      <w:pPr>
        <w:pStyle w:val="FootnoteText"/>
      </w:pPr>
      <w:r w:rsidRPr="00DD6E9E">
        <w:rPr>
          <w:rStyle w:val="FootnoteReference"/>
        </w:rPr>
        <w:footnoteRef/>
      </w:r>
      <w:r>
        <w:t xml:space="preserve"> </w:t>
      </w:r>
      <w:r w:rsidRPr="00F0429A">
        <w:t>This</w:t>
      </w:r>
      <w:r>
        <w:t xml:space="preserve"> limited</w:t>
      </w:r>
      <w:r w:rsidRPr="00F0429A">
        <w:t xml:space="preserve"> memory corresponds to the 16,697,987</w:t>
      </w:r>
      <w:r>
        <w:t xml:space="preserve"> parameters, the </w:t>
      </w:r>
      <w:proofErr w:type="gramStart"/>
      <w:r>
        <w:t>weights</w:t>
      </w:r>
      <w:proofErr w:type="gramEnd"/>
      <w:r>
        <w:t xml:space="preserve"> and biases of the network.</w:t>
      </w:r>
    </w:p>
  </w:footnote>
  <w:footnote w:id="19">
    <w:p w14:paraId="1B5DC2E2" w14:textId="794E21D5" w:rsidR="002E6095" w:rsidRPr="006C7B94" w:rsidRDefault="002E6095" w:rsidP="00BA19C0">
      <w:pPr>
        <w:pStyle w:val="FootnoteText"/>
      </w:pPr>
      <w:r>
        <w:rPr>
          <w:rStyle w:val="FootnoteReference"/>
        </w:rPr>
        <w:footnoteRef/>
      </w:r>
      <w:r>
        <w:t xml:space="preserve"> </w:t>
      </w:r>
      <w:r w:rsidR="00ED2C74" w:rsidRPr="006C7B94">
        <w:t xml:space="preserve">The function used in </w:t>
      </w:r>
      <w:proofErr w:type="spellStart"/>
      <w:r w:rsidR="00ED2C74" w:rsidRPr="006C7B94">
        <w:t>imresize</w:t>
      </w:r>
      <w:proofErr w:type="spellEnd"/>
      <w:r w:rsidR="00ED2C74" w:rsidRPr="006C7B94">
        <w:t xml:space="preserve"> i</w:t>
      </w:r>
      <w:r w:rsidR="00ED2C74">
        <w:t>s an internal function and therefore no detailed documentation about the implementation is publish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57857E" w14:textId="4EBD0A81" w:rsidR="002E6095" w:rsidRDefault="002E6095">
    <w:pPr>
      <w:pStyle w:val="Header"/>
    </w:pPr>
    <w:r>
      <w:rPr>
        <w:noProof/>
        <w:sz w:val="16"/>
        <w:szCs w:val="16"/>
      </w:rPr>
      <w:drawing>
        <wp:inline distT="0" distB="0" distL="0" distR="0" wp14:anchorId="4548E2AF" wp14:editId="182D3C07">
          <wp:extent cx="1818640" cy="985520"/>
          <wp:effectExtent l="0" t="0" r="0" b="0"/>
          <wp:docPr id="14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1818640" cy="985520"/>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D5801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2482EC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E207B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27A95B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BCA39A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9F4E5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7E6F07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A3EC5D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C20BE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94084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433D8"/>
    <w:multiLevelType w:val="hybridMultilevel"/>
    <w:tmpl w:val="4D80C13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05DA2522"/>
    <w:multiLevelType w:val="hybridMultilevel"/>
    <w:tmpl w:val="CBB802AC"/>
    <w:lvl w:ilvl="0" w:tplc="72EAF454">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1A6951FE"/>
    <w:multiLevelType w:val="multilevel"/>
    <w:tmpl w:val="295C2CC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5F90342"/>
    <w:multiLevelType w:val="hybridMultilevel"/>
    <w:tmpl w:val="DB82C2D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4" w15:restartNumberingAfterBreak="0">
    <w:nsid w:val="2B2C65A4"/>
    <w:multiLevelType w:val="hybridMultilevel"/>
    <w:tmpl w:val="28E2ACC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5" w15:restartNumberingAfterBreak="0">
    <w:nsid w:val="363A0E75"/>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70505C"/>
    <w:multiLevelType w:val="hybridMultilevel"/>
    <w:tmpl w:val="206638F0"/>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7" w15:restartNumberingAfterBreak="0">
    <w:nsid w:val="3ECF5BE2"/>
    <w:multiLevelType w:val="multilevel"/>
    <w:tmpl w:val="10000025"/>
    <w:lvl w:ilvl="0">
      <w:start w:val="1"/>
      <w:numFmt w:val="decimal"/>
      <w:pStyle w:val="Heading1"/>
      <w:lvlText w:val="%1"/>
      <w:lvlJc w:val="left"/>
      <w:pPr>
        <w:ind w:left="432" w:hanging="432"/>
      </w:pPr>
    </w:lvl>
    <w:lvl w:ilvl="1">
      <w:start w:val="1"/>
      <w:numFmt w:val="decimal"/>
      <w:pStyle w:val="Heading2"/>
      <w:lvlText w:val="%1.%2"/>
      <w:lvlJc w:val="left"/>
      <w:pPr>
        <w:ind w:left="1994"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3474811"/>
    <w:multiLevelType w:val="multilevel"/>
    <w:tmpl w:val="1000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D284FA7"/>
    <w:multiLevelType w:val="hybridMultilevel"/>
    <w:tmpl w:val="20E0B18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0" w15:restartNumberingAfterBreak="0">
    <w:nsid w:val="53483E3F"/>
    <w:multiLevelType w:val="hybridMultilevel"/>
    <w:tmpl w:val="6BB6B14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1" w15:restartNumberingAfterBreak="0">
    <w:nsid w:val="64735CE5"/>
    <w:multiLevelType w:val="hybridMultilevel"/>
    <w:tmpl w:val="27D0E0C6"/>
    <w:lvl w:ilvl="0" w:tplc="BBB6B462">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2" w15:restartNumberingAfterBreak="0">
    <w:nsid w:val="6D5E7F01"/>
    <w:multiLevelType w:val="hybridMultilevel"/>
    <w:tmpl w:val="3F88CC16"/>
    <w:lvl w:ilvl="0" w:tplc="EB104350">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3" w15:restartNumberingAfterBreak="0">
    <w:nsid w:val="7CA92BF3"/>
    <w:multiLevelType w:val="hybridMultilevel"/>
    <w:tmpl w:val="5AEEE71A"/>
    <w:lvl w:ilvl="0" w:tplc="130E673A">
      <w:numFmt w:val="bullet"/>
      <w:lvlText w:val=""/>
      <w:lvlJc w:val="left"/>
      <w:pPr>
        <w:ind w:left="1080" w:hanging="360"/>
      </w:pPr>
      <w:rPr>
        <w:rFonts w:ascii="Wingdings" w:eastAsia="SimSun" w:hAnsi="Wingdings" w:cstheme="minorBidi"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num w:numId="1">
    <w:abstractNumId w:val="22"/>
  </w:num>
  <w:num w:numId="2">
    <w:abstractNumId w:val="21"/>
  </w:num>
  <w:num w:numId="3">
    <w:abstractNumId w:val="11"/>
  </w:num>
  <w:num w:numId="4">
    <w:abstractNumId w:val="12"/>
  </w:num>
  <w:num w:numId="5">
    <w:abstractNumId w:val="17"/>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3"/>
  </w:num>
  <w:num w:numId="17">
    <w:abstractNumId w:val="19"/>
  </w:num>
  <w:num w:numId="18">
    <w:abstractNumId w:val="16"/>
  </w:num>
  <w:num w:numId="19">
    <w:abstractNumId w:val="23"/>
  </w:num>
  <w:num w:numId="20">
    <w:abstractNumId w:val="20"/>
  </w:num>
  <w:num w:numId="21">
    <w:abstractNumId w:val="14"/>
  </w:num>
  <w:num w:numId="22">
    <w:abstractNumId w:val="10"/>
  </w:num>
  <w:num w:numId="23">
    <w:abstractNumId w:val="15"/>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numRestart w:val="eachPage"/>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1767"/>
    <w:rsid w:val="000005BB"/>
    <w:rsid w:val="00002CC0"/>
    <w:rsid w:val="000059DA"/>
    <w:rsid w:val="000075C6"/>
    <w:rsid w:val="00010509"/>
    <w:rsid w:val="00011421"/>
    <w:rsid w:val="000135DC"/>
    <w:rsid w:val="00015645"/>
    <w:rsid w:val="00015BA0"/>
    <w:rsid w:val="00023625"/>
    <w:rsid w:val="00023755"/>
    <w:rsid w:val="00023BEC"/>
    <w:rsid w:val="00023E41"/>
    <w:rsid w:val="000241AF"/>
    <w:rsid w:val="000271AC"/>
    <w:rsid w:val="00030207"/>
    <w:rsid w:val="00032044"/>
    <w:rsid w:val="000327ED"/>
    <w:rsid w:val="0003319A"/>
    <w:rsid w:val="0003469C"/>
    <w:rsid w:val="00034C4F"/>
    <w:rsid w:val="00036812"/>
    <w:rsid w:val="000373A4"/>
    <w:rsid w:val="000400D6"/>
    <w:rsid w:val="00040ABE"/>
    <w:rsid w:val="0004162C"/>
    <w:rsid w:val="00044CAB"/>
    <w:rsid w:val="00044D28"/>
    <w:rsid w:val="0004650E"/>
    <w:rsid w:val="000501B5"/>
    <w:rsid w:val="000504F0"/>
    <w:rsid w:val="00052304"/>
    <w:rsid w:val="00053225"/>
    <w:rsid w:val="000546BC"/>
    <w:rsid w:val="00062998"/>
    <w:rsid w:val="0006312A"/>
    <w:rsid w:val="00065D65"/>
    <w:rsid w:val="00071AF3"/>
    <w:rsid w:val="00072797"/>
    <w:rsid w:val="00073ABD"/>
    <w:rsid w:val="00074C20"/>
    <w:rsid w:val="00083B3C"/>
    <w:rsid w:val="00085208"/>
    <w:rsid w:val="000915C4"/>
    <w:rsid w:val="0009209B"/>
    <w:rsid w:val="00092161"/>
    <w:rsid w:val="000921A0"/>
    <w:rsid w:val="00093510"/>
    <w:rsid w:val="00093E61"/>
    <w:rsid w:val="00094F12"/>
    <w:rsid w:val="0009539F"/>
    <w:rsid w:val="000A01B2"/>
    <w:rsid w:val="000A3918"/>
    <w:rsid w:val="000A491B"/>
    <w:rsid w:val="000A58EE"/>
    <w:rsid w:val="000A60E8"/>
    <w:rsid w:val="000A617F"/>
    <w:rsid w:val="000B1FB9"/>
    <w:rsid w:val="000B66BE"/>
    <w:rsid w:val="000B73C7"/>
    <w:rsid w:val="000C054F"/>
    <w:rsid w:val="000C1108"/>
    <w:rsid w:val="000C1159"/>
    <w:rsid w:val="000C1C3E"/>
    <w:rsid w:val="000C2AB8"/>
    <w:rsid w:val="000C2D6B"/>
    <w:rsid w:val="000C5190"/>
    <w:rsid w:val="000C5F6D"/>
    <w:rsid w:val="000D34F9"/>
    <w:rsid w:val="000D3D20"/>
    <w:rsid w:val="000D5334"/>
    <w:rsid w:val="000E0BB5"/>
    <w:rsid w:val="000E1937"/>
    <w:rsid w:val="000E3FBC"/>
    <w:rsid w:val="000E48C5"/>
    <w:rsid w:val="000E57B1"/>
    <w:rsid w:val="000F19F6"/>
    <w:rsid w:val="000F258D"/>
    <w:rsid w:val="000F2C33"/>
    <w:rsid w:val="000F5567"/>
    <w:rsid w:val="001016B7"/>
    <w:rsid w:val="0010229E"/>
    <w:rsid w:val="001029BC"/>
    <w:rsid w:val="00104A2D"/>
    <w:rsid w:val="00104F93"/>
    <w:rsid w:val="00106B3B"/>
    <w:rsid w:val="001076FD"/>
    <w:rsid w:val="00107CDE"/>
    <w:rsid w:val="0011203E"/>
    <w:rsid w:val="00112959"/>
    <w:rsid w:val="0011420C"/>
    <w:rsid w:val="001204B4"/>
    <w:rsid w:val="0012236E"/>
    <w:rsid w:val="0012388D"/>
    <w:rsid w:val="001244C8"/>
    <w:rsid w:val="001249A5"/>
    <w:rsid w:val="001279DB"/>
    <w:rsid w:val="00132C70"/>
    <w:rsid w:val="001353A2"/>
    <w:rsid w:val="00137555"/>
    <w:rsid w:val="00140E1C"/>
    <w:rsid w:val="00141501"/>
    <w:rsid w:val="001456BC"/>
    <w:rsid w:val="00147C35"/>
    <w:rsid w:val="00151712"/>
    <w:rsid w:val="00151E9D"/>
    <w:rsid w:val="00155088"/>
    <w:rsid w:val="00155D6B"/>
    <w:rsid w:val="00155E66"/>
    <w:rsid w:val="00161D3F"/>
    <w:rsid w:val="001623C7"/>
    <w:rsid w:val="00162BBA"/>
    <w:rsid w:val="00170864"/>
    <w:rsid w:val="00171271"/>
    <w:rsid w:val="00172EB0"/>
    <w:rsid w:val="001758F9"/>
    <w:rsid w:val="0017636B"/>
    <w:rsid w:val="0017794A"/>
    <w:rsid w:val="001811BF"/>
    <w:rsid w:val="00181423"/>
    <w:rsid w:val="0018372B"/>
    <w:rsid w:val="00185EDF"/>
    <w:rsid w:val="0018612D"/>
    <w:rsid w:val="001879F9"/>
    <w:rsid w:val="00187F50"/>
    <w:rsid w:val="001901E5"/>
    <w:rsid w:val="00190268"/>
    <w:rsid w:val="00192B3A"/>
    <w:rsid w:val="0019441B"/>
    <w:rsid w:val="00194AE7"/>
    <w:rsid w:val="0019568E"/>
    <w:rsid w:val="001978A7"/>
    <w:rsid w:val="001A099A"/>
    <w:rsid w:val="001A42B6"/>
    <w:rsid w:val="001A5993"/>
    <w:rsid w:val="001B01F0"/>
    <w:rsid w:val="001B32F0"/>
    <w:rsid w:val="001B34FB"/>
    <w:rsid w:val="001B3BA7"/>
    <w:rsid w:val="001B792E"/>
    <w:rsid w:val="001C1299"/>
    <w:rsid w:val="001C402F"/>
    <w:rsid w:val="001D0DD7"/>
    <w:rsid w:val="001D2944"/>
    <w:rsid w:val="001D6029"/>
    <w:rsid w:val="001D7E0A"/>
    <w:rsid w:val="001E1D6F"/>
    <w:rsid w:val="001E2E7D"/>
    <w:rsid w:val="001E43CE"/>
    <w:rsid w:val="001E56A2"/>
    <w:rsid w:val="001F0C41"/>
    <w:rsid w:val="001F12D7"/>
    <w:rsid w:val="001F3311"/>
    <w:rsid w:val="001F3D3E"/>
    <w:rsid w:val="001F3FF9"/>
    <w:rsid w:val="001F441F"/>
    <w:rsid w:val="001F4919"/>
    <w:rsid w:val="001F4AC8"/>
    <w:rsid w:val="001F5AF3"/>
    <w:rsid w:val="001F65AD"/>
    <w:rsid w:val="001F78DD"/>
    <w:rsid w:val="001F7A5B"/>
    <w:rsid w:val="00202036"/>
    <w:rsid w:val="00210B37"/>
    <w:rsid w:val="00210DB1"/>
    <w:rsid w:val="002125CB"/>
    <w:rsid w:val="002133B8"/>
    <w:rsid w:val="00214CC2"/>
    <w:rsid w:val="0022237C"/>
    <w:rsid w:val="0022403A"/>
    <w:rsid w:val="00224B3B"/>
    <w:rsid w:val="002260A2"/>
    <w:rsid w:val="00226D24"/>
    <w:rsid w:val="00233ED0"/>
    <w:rsid w:val="002342EF"/>
    <w:rsid w:val="00235B9F"/>
    <w:rsid w:val="00235D74"/>
    <w:rsid w:val="002379D9"/>
    <w:rsid w:val="00241073"/>
    <w:rsid w:val="00241C90"/>
    <w:rsid w:val="002479EC"/>
    <w:rsid w:val="0025391C"/>
    <w:rsid w:val="00253B76"/>
    <w:rsid w:val="00254A64"/>
    <w:rsid w:val="002569C7"/>
    <w:rsid w:val="0025735F"/>
    <w:rsid w:val="00261E99"/>
    <w:rsid w:val="00264E9D"/>
    <w:rsid w:val="00267C8F"/>
    <w:rsid w:val="0027366A"/>
    <w:rsid w:val="00274591"/>
    <w:rsid w:val="00276FC7"/>
    <w:rsid w:val="002844D6"/>
    <w:rsid w:val="00290BF7"/>
    <w:rsid w:val="00291171"/>
    <w:rsid w:val="0029323A"/>
    <w:rsid w:val="00293B96"/>
    <w:rsid w:val="0029447B"/>
    <w:rsid w:val="00294521"/>
    <w:rsid w:val="00296EE6"/>
    <w:rsid w:val="002977E5"/>
    <w:rsid w:val="002A29D8"/>
    <w:rsid w:val="002A2DE8"/>
    <w:rsid w:val="002A3D3C"/>
    <w:rsid w:val="002A45EC"/>
    <w:rsid w:val="002A5DB4"/>
    <w:rsid w:val="002A6671"/>
    <w:rsid w:val="002B093F"/>
    <w:rsid w:val="002B0E86"/>
    <w:rsid w:val="002B2EF5"/>
    <w:rsid w:val="002B3A57"/>
    <w:rsid w:val="002B4A3F"/>
    <w:rsid w:val="002B4C30"/>
    <w:rsid w:val="002B5686"/>
    <w:rsid w:val="002C0537"/>
    <w:rsid w:val="002C0867"/>
    <w:rsid w:val="002C1443"/>
    <w:rsid w:val="002C3FA9"/>
    <w:rsid w:val="002C7FBE"/>
    <w:rsid w:val="002D100B"/>
    <w:rsid w:val="002D2EEE"/>
    <w:rsid w:val="002D6112"/>
    <w:rsid w:val="002D70D7"/>
    <w:rsid w:val="002D7713"/>
    <w:rsid w:val="002E08BC"/>
    <w:rsid w:val="002E153F"/>
    <w:rsid w:val="002E28BE"/>
    <w:rsid w:val="002E29A0"/>
    <w:rsid w:val="002E2BD3"/>
    <w:rsid w:val="002E5F6E"/>
    <w:rsid w:val="002E6095"/>
    <w:rsid w:val="002F0715"/>
    <w:rsid w:val="002F0C7A"/>
    <w:rsid w:val="002F2932"/>
    <w:rsid w:val="002F3FEA"/>
    <w:rsid w:val="002F49BF"/>
    <w:rsid w:val="0030020F"/>
    <w:rsid w:val="00300424"/>
    <w:rsid w:val="0031529D"/>
    <w:rsid w:val="00315A32"/>
    <w:rsid w:val="00317A07"/>
    <w:rsid w:val="003221D1"/>
    <w:rsid w:val="00324885"/>
    <w:rsid w:val="00326EBB"/>
    <w:rsid w:val="00327B1F"/>
    <w:rsid w:val="00331527"/>
    <w:rsid w:val="003339A0"/>
    <w:rsid w:val="003349DB"/>
    <w:rsid w:val="003360DB"/>
    <w:rsid w:val="003376CB"/>
    <w:rsid w:val="0034284C"/>
    <w:rsid w:val="0034331B"/>
    <w:rsid w:val="003442EF"/>
    <w:rsid w:val="00344E77"/>
    <w:rsid w:val="003468E7"/>
    <w:rsid w:val="00347294"/>
    <w:rsid w:val="003507A7"/>
    <w:rsid w:val="00352CB8"/>
    <w:rsid w:val="00353DAF"/>
    <w:rsid w:val="0035771E"/>
    <w:rsid w:val="0036104F"/>
    <w:rsid w:val="003651A7"/>
    <w:rsid w:val="003659CA"/>
    <w:rsid w:val="00367FA6"/>
    <w:rsid w:val="003741F1"/>
    <w:rsid w:val="00376521"/>
    <w:rsid w:val="00380FB3"/>
    <w:rsid w:val="00382116"/>
    <w:rsid w:val="003824A7"/>
    <w:rsid w:val="00382A46"/>
    <w:rsid w:val="00382D8D"/>
    <w:rsid w:val="00384A37"/>
    <w:rsid w:val="00385109"/>
    <w:rsid w:val="003860A7"/>
    <w:rsid w:val="003868DF"/>
    <w:rsid w:val="0039012F"/>
    <w:rsid w:val="0039184E"/>
    <w:rsid w:val="0039447F"/>
    <w:rsid w:val="003A02B5"/>
    <w:rsid w:val="003A1496"/>
    <w:rsid w:val="003A14A8"/>
    <w:rsid w:val="003A1EFB"/>
    <w:rsid w:val="003A5E98"/>
    <w:rsid w:val="003B134F"/>
    <w:rsid w:val="003B552D"/>
    <w:rsid w:val="003C118D"/>
    <w:rsid w:val="003C4A57"/>
    <w:rsid w:val="003D1EBE"/>
    <w:rsid w:val="003D3793"/>
    <w:rsid w:val="003D668E"/>
    <w:rsid w:val="003E00E0"/>
    <w:rsid w:val="003E05B9"/>
    <w:rsid w:val="003E0D67"/>
    <w:rsid w:val="003E1A8E"/>
    <w:rsid w:val="003E38F2"/>
    <w:rsid w:val="003F0272"/>
    <w:rsid w:val="003F2A0D"/>
    <w:rsid w:val="003F38E9"/>
    <w:rsid w:val="003F6D3C"/>
    <w:rsid w:val="00400351"/>
    <w:rsid w:val="00400519"/>
    <w:rsid w:val="00400EB7"/>
    <w:rsid w:val="00401358"/>
    <w:rsid w:val="004015C3"/>
    <w:rsid w:val="00402D84"/>
    <w:rsid w:val="0040389F"/>
    <w:rsid w:val="0040590C"/>
    <w:rsid w:val="00405B7A"/>
    <w:rsid w:val="004106D5"/>
    <w:rsid w:val="00411269"/>
    <w:rsid w:val="0041388C"/>
    <w:rsid w:val="00414519"/>
    <w:rsid w:val="004174C7"/>
    <w:rsid w:val="00417B49"/>
    <w:rsid w:val="004207E8"/>
    <w:rsid w:val="0042090A"/>
    <w:rsid w:val="0042475E"/>
    <w:rsid w:val="00431CEC"/>
    <w:rsid w:val="00431EC0"/>
    <w:rsid w:val="0043550A"/>
    <w:rsid w:val="00435CF6"/>
    <w:rsid w:val="00436902"/>
    <w:rsid w:val="004424BB"/>
    <w:rsid w:val="004446BD"/>
    <w:rsid w:val="00446233"/>
    <w:rsid w:val="00446D7E"/>
    <w:rsid w:val="00446E18"/>
    <w:rsid w:val="00451D1F"/>
    <w:rsid w:val="00452011"/>
    <w:rsid w:val="0045263A"/>
    <w:rsid w:val="00453030"/>
    <w:rsid w:val="0045312E"/>
    <w:rsid w:val="00454506"/>
    <w:rsid w:val="0045473A"/>
    <w:rsid w:val="004547E4"/>
    <w:rsid w:val="00454983"/>
    <w:rsid w:val="00456536"/>
    <w:rsid w:val="00456818"/>
    <w:rsid w:val="0045709C"/>
    <w:rsid w:val="0045770E"/>
    <w:rsid w:val="004637C4"/>
    <w:rsid w:val="00464CD3"/>
    <w:rsid w:val="0046600C"/>
    <w:rsid w:val="00466FD4"/>
    <w:rsid w:val="00470EA7"/>
    <w:rsid w:val="00472F08"/>
    <w:rsid w:val="00474F5D"/>
    <w:rsid w:val="004764C5"/>
    <w:rsid w:val="00480E17"/>
    <w:rsid w:val="004824AA"/>
    <w:rsid w:val="004862A8"/>
    <w:rsid w:val="004901FB"/>
    <w:rsid w:val="0049183B"/>
    <w:rsid w:val="00491DDB"/>
    <w:rsid w:val="004946D6"/>
    <w:rsid w:val="00494BC8"/>
    <w:rsid w:val="00495E53"/>
    <w:rsid w:val="004963B3"/>
    <w:rsid w:val="004A02DF"/>
    <w:rsid w:val="004A1518"/>
    <w:rsid w:val="004A1EC5"/>
    <w:rsid w:val="004A573A"/>
    <w:rsid w:val="004B152A"/>
    <w:rsid w:val="004B36C5"/>
    <w:rsid w:val="004B5F5D"/>
    <w:rsid w:val="004B6D7C"/>
    <w:rsid w:val="004C1C44"/>
    <w:rsid w:val="004C2742"/>
    <w:rsid w:val="004C2C64"/>
    <w:rsid w:val="004C4F2F"/>
    <w:rsid w:val="004C5478"/>
    <w:rsid w:val="004D412E"/>
    <w:rsid w:val="004D677E"/>
    <w:rsid w:val="004D7601"/>
    <w:rsid w:val="004E042E"/>
    <w:rsid w:val="004E1AFC"/>
    <w:rsid w:val="004E4258"/>
    <w:rsid w:val="004E683B"/>
    <w:rsid w:val="004E7087"/>
    <w:rsid w:val="004E789A"/>
    <w:rsid w:val="004F3D0F"/>
    <w:rsid w:val="004F5703"/>
    <w:rsid w:val="004F5A3E"/>
    <w:rsid w:val="004F7BDF"/>
    <w:rsid w:val="00503C01"/>
    <w:rsid w:val="0050554B"/>
    <w:rsid w:val="0051228D"/>
    <w:rsid w:val="0051678A"/>
    <w:rsid w:val="00517C52"/>
    <w:rsid w:val="00517EE5"/>
    <w:rsid w:val="00521070"/>
    <w:rsid w:val="005238AB"/>
    <w:rsid w:val="00524B7A"/>
    <w:rsid w:val="005314A3"/>
    <w:rsid w:val="0053192E"/>
    <w:rsid w:val="00532B2E"/>
    <w:rsid w:val="00532F43"/>
    <w:rsid w:val="005336BE"/>
    <w:rsid w:val="00534C5A"/>
    <w:rsid w:val="00534D68"/>
    <w:rsid w:val="00537E02"/>
    <w:rsid w:val="00541DD7"/>
    <w:rsid w:val="00544318"/>
    <w:rsid w:val="0054456A"/>
    <w:rsid w:val="005460D7"/>
    <w:rsid w:val="00552372"/>
    <w:rsid w:val="00554294"/>
    <w:rsid w:val="005544BD"/>
    <w:rsid w:val="005554DC"/>
    <w:rsid w:val="00557809"/>
    <w:rsid w:val="0056264A"/>
    <w:rsid w:val="00565FEE"/>
    <w:rsid w:val="00567179"/>
    <w:rsid w:val="00567D29"/>
    <w:rsid w:val="005706AA"/>
    <w:rsid w:val="005737F6"/>
    <w:rsid w:val="0057540C"/>
    <w:rsid w:val="005769BA"/>
    <w:rsid w:val="005776B5"/>
    <w:rsid w:val="00577A2B"/>
    <w:rsid w:val="00580DBE"/>
    <w:rsid w:val="0058419C"/>
    <w:rsid w:val="00584727"/>
    <w:rsid w:val="00584F6E"/>
    <w:rsid w:val="0059054C"/>
    <w:rsid w:val="00590A6D"/>
    <w:rsid w:val="005930C3"/>
    <w:rsid w:val="00596AFA"/>
    <w:rsid w:val="005A35A6"/>
    <w:rsid w:val="005A5D53"/>
    <w:rsid w:val="005B159D"/>
    <w:rsid w:val="005B1DEC"/>
    <w:rsid w:val="005B2D00"/>
    <w:rsid w:val="005B2F15"/>
    <w:rsid w:val="005B301A"/>
    <w:rsid w:val="005B3AD1"/>
    <w:rsid w:val="005B46A6"/>
    <w:rsid w:val="005B6DD7"/>
    <w:rsid w:val="005C0699"/>
    <w:rsid w:val="005C4689"/>
    <w:rsid w:val="005D2200"/>
    <w:rsid w:val="005D4E4F"/>
    <w:rsid w:val="005D6A29"/>
    <w:rsid w:val="005E1393"/>
    <w:rsid w:val="005E159B"/>
    <w:rsid w:val="005E42A7"/>
    <w:rsid w:val="005F086D"/>
    <w:rsid w:val="005F08AE"/>
    <w:rsid w:val="005F1CFE"/>
    <w:rsid w:val="006050EE"/>
    <w:rsid w:val="006054C4"/>
    <w:rsid w:val="00610181"/>
    <w:rsid w:val="00610591"/>
    <w:rsid w:val="00611396"/>
    <w:rsid w:val="00611937"/>
    <w:rsid w:val="0061529E"/>
    <w:rsid w:val="00617BD0"/>
    <w:rsid w:val="00620D19"/>
    <w:rsid w:val="00621711"/>
    <w:rsid w:val="00625E5E"/>
    <w:rsid w:val="006300BE"/>
    <w:rsid w:val="006301BA"/>
    <w:rsid w:val="006338BC"/>
    <w:rsid w:val="006349C4"/>
    <w:rsid w:val="00636895"/>
    <w:rsid w:val="006412F7"/>
    <w:rsid w:val="00642592"/>
    <w:rsid w:val="00642CC2"/>
    <w:rsid w:val="00642E31"/>
    <w:rsid w:val="00643E69"/>
    <w:rsid w:val="00645148"/>
    <w:rsid w:val="00646124"/>
    <w:rsid w:val="00647224"/>
    <w:rsid w:val="00647983"/>
    <w:rsid w:val="00647C59"/>
    <w:rsid w:val="00652C9D"/>
    <w:rsid w:val="00653A03"/>
    <w:rsid w:val="006550F1"/>
    <w:rsid w:val="00656AD2"/>
    <w:rsid w:val="006570C8"/>
    <w:rsid w:val="00657507"/>
    <w:rsid w:val="00664B20"/>
    <w:rsid w:val="0066585E"/>
    <w:rsid w:val="006679E6"/>
    <w:rsid w:val="006705F6"/>
    <w:rsid w:val="006709E5"/>
    <w:rsid w:val="00671499"/>
    <w:rsid w:val="006806EC"/>
    <w:rsid w:val="00680904"/>
    <w:rsid w:val="00681398"/>
    <w:rsid w:val="006820D1"/>
    <w:rsid w:val="0068354C"/>
    <w:rsid w:val="00686EE8"/>
    <w:rsid w:val="00692391"/>
    <w:rsid w:val="00693B3D"/>
    <w:rsid w:val="00697391"/>
    <w:rsid w:val="006A3688"/>
    <w:rsid w:val="006B038D"/>
    <w:rsid w:val="006B1F7C"/>
    <w:rsid w:val="006B6837"/>
    <w:rsid w:val="006B708E"/>
    <w:rsid w:val="006C07A2"/>
    <w:rsid w:val="006C0B46"/>
    <w:rsid w:val="006C1C2F"/>
    <w:rsid w:val="006D1558"/>
    <w:rsid w:val="006D2B69"/>
    <w:rsid w:val="006D31A8"/>
    <w:rsid w:val="006D6647"/>
    <w:rsid w:val="006D7E60"/>
    <w:rsid w:val="006E1E8F"/>
    <w:rsid w:val="006E20C5"/>
    <w:rsid w:val="006E34B6"/>
    <w:rsid w:val="006E3679"/>
    <w:rsid w:val="006E3792"/>
    <w:rsid w:val="006F00CA"/>
    <w:rsid w:val="006F37C0"/>
    <w:rsid w:val="00704CCB"/>
    <w:rsid w:val="00706FD4"/>
    <w:rsid w:val="007107A3"/>
    <w:rsid w:val="0072137B"/>
    <w:rsid w:val="00721417"/>
    <w:rsid w:val="00721E1B"/>
    <w:rsid w:val="007222EF"/>
    <w:rsid w:val="007226F6"/>
    <w:rsid w:val="00723EA3"/>
    <w:rsid w:val="00725217"/>
    <w:rsid w:val="00727C9F"/>
    <w:rsid w:val="00730715"/>
    <w:rsid w:val="00731012"/>
    <w:rsid w:val="00737E33"/>
    <w:rsid w:val="00741353"/>
    <w:rsid w:val="00741E16"/>
    <w:rsid w:val="00742183"/>
    <w:rsid w:val="0074370B"/>
    <w:rsid w:val="00744A68"/>
    <w:rsid w:val="00744CD7"/>
    <w:rsid w:val="00745622"/>
    <w:rsid w:val="00751E73"/>
    <w:rsid w:val="007539B1"/>
    <w:rsid w:val="007615B0"/>
    <w:rsid w:val="007622E5"/>
    <w:rsid w:val="00762F43"/>
    <w:rsid w:val="0077038E"/>
    <w:rsid w:val="00772E53"/>
    <w:rsid w:val="00773C91"/>
    <w:rsid w:val="00774C89"/>
    <w:rsid w:val="0077537F"/>
    <w:rsid w:val="00781C6B"/>
    <w:rsid w:val="00785A1D"/>
    <w:rsid w:val="00786A22"/>
    <w:rsid w:val="007919EE"/>
    <w:rsid w:val="0079277F"/>
    <w:rsid w:val="00794361"/>
    <w:rsid w:val="007A07D3"/>
    <w:rsid w:val="007A411E"/>
    <w:rsid w:val="007A45CC"/>
    <w:rsid w:val="007A4854"/>
    <w:rsid w:val="007A52DE"/>
    <w:rsid w:val="007A5930"/>
    <w:rsid w:val="007B3036"/>
    <w:rsid w:val="007B36B1"/>
    <w:rsid w:val="007B38CC"/>
    <w:rsid w:val="007B414D"/>
    <w:rsid w:val="007B46AF"/>
    <w:rsid w:val="007B53BA"/>
    <w:rsid w:val="007B5E89"/>
    <w:rsid w:val="007B70F6"/>
    <w:rsid w:val="007B7373"/>
    <w:rsid w:val="007C0F68"/>
    <w:rsid w:val="007C45D7"/>
    <w:rsid w:val="007C775B"/>
    <w:rsid w:val="007D1A7A"/>
    <w:rsid w:val="007D2A2B"/>
    <w:rsid w:val="007D319E"/>
    <w:rsid w:val="007D397E"/>
    <w:rsid w:val="007D4E14"/>
    <w:rsid w:val="007D6E9A"/>
    <w:rsid w:val="007D78BD"/>
    <w:rsid w:val="007E13EA"/>
    <w:rsid w:val="007F25C2"/>
    <w:rsid w:val="007F2763"/>
    <w:rsid w:val="007F4A1E"/>
    <w:rsid w:val="007F5DD5"/>
    <w:rsid w:val="008059B3"/>
    <w:rsid w:val="00811C89"/>
    <w:rsid w:val="00812DDB"/>
    <w:rsid w:val="00814B22"/>
    <w:rsid w:val="0082127B"/>
    <w:rsid w:val="00821555"/>
    <w:rsid w:val="008227CD"/>
    <w:rsid w:val="008237E4"/>
    <w:rsid w:val="0082393F"/>
    <w:rsid w:val="00824043"/>
    <w:rsid w:val="0082516C"/>
    <w:rsid w:val="00825B51"/>
    <w:rsid w:val="00826535"/>
    <w:rsid w:val="00827E9C"/>
    <w:rsid w:val="008318D7"/>
    <w:rsid w:val="00833EA2"/>
    <w:rsid w:val="008361C6"/>
    <w:rsid w:val="008362D3"/>
    <w:rsid w:val="00837AB1"/>
    <w:rsid w:val="00844FD1"/>
    <w:rsid w:val="00845C94"/>
    <w:rsid w:val="00846BC8"/>
    <w:rsid w:val="00847031"/>
    <w:rsid w:val="0085098D"/>
    <w:rsid w:val="00851923"/>
    <w:rsid w:val="00854C47"/>
    <w:rsid w:val="008557D0"/>
    <w:rsid w:val="00856CFE"/>
    <w:rsid w:val="00856D87"/>
    <w:rsid w:val="008607A4"/>
    <w:rsid w:val="008644E3"/>
    <w:rsid w:val="0086571D"/>
    <w:rsid w:val="0086635F"/>
    <w:rsid w:val="00866BD7"/>
    <w:rsid w:val="0087129F"/>
    <w:rsid w:val="00872140"/>
    <w:rsid w:val="00872B3D"/>
    <w:rsid w:val="008736E6"/>
    <w:rsid w:val="008742D1"/>
    <w:rsid w:val="008768B0"/>
    <w:rsid w:val="0088070C"/>
    <w:rsid w:val="00880A5D"/>
    <w:rsid w:val="00881264"/>
    <w:rsid w:val="008812C4"/>
    <w:rsid w:val="0088484E"/>
    <w:rsid w:val="008855E6"/>
    <w:rsid w:val="00886165"/>
    <w:rsid w:val="00886616"/>
    <w:rsid w:val="00887062"/>
    <w:rsid w:val="0089156A"/>
    <w:rsid w:val="00891937"/>
    <w:rsid w:val="0089322E"/>
    <w:rsid w:val="00893E8F"/>
    <w:rsid w:val="00894879"/>
    <w:rsid w:val="008978D1"/>
    <w:rsid w:val="008A14CE"/>
    <w:rsid w:val="008A2785"/>
    <w:rsid w:val="008A290D"/>
    <w:rsid w:val="008A6DED"/>
    <w:rsid w:val="008B16EC"/>
    <w:rsid w:val="008B3A33"/>
    <w:rsid w:val="008B3FBD"/>
    <w:rsid w:val="008B66CA"/>
    <w:rsid w:val="008C0085"/>
    <w:rsid w:val="008C05CE"/>
    <w:rsid w:val="008C2FCB"/>
    <w:rsid w:val="008C3262"/>
    <w:rsid w:val="008C42D4"/>
    <w:rsid w:val="008C4D55"/>
    <w:rsid w:val="008C59B9"/>
    <w:rsid w:val="008C72B8"/>
    <w:rsid w:val="008D0CE8"/>
    <w:rsid w:val="008D110A"/>
    <w:rsid w:val="008D1C54"/>
    <w:rsid w:val="008D2F3F"/>
    <w:rsid w:val="008D69D6"/>
    <w:rsid w:val="008D75BC"/>
    <w:rsid w:val="008D7C1F"/>
    <w:rsid w:val="008D7C70"/>
    <w:rsid w:val="008E1DCE"/>
    <w:rsid w:val="008E352B"/>
    <w:rsid w:val="008E42F5"/>
    <w:rsid w:val="008F3BAA"/>
    <w:rsid w:val="008F3C62"/>
    <w:rsid w:val="009010B0"/>
    <w:rsid w:val="00902307"/>
    <w:rsid w:val="00903D6D"/>
    <w:rsid w:val="00904DDC"/>
    <w:rsid w:val="009054DF"/>
    <w:rsid w:val="0091308C"/>
    <w:rsid w:val="00917C52"/>
    <w:rsid w:val="00920623"/>
    <w:rsid w:val="00922365"/>
    <w:rsid w:val="009224F3"/>
    <w:rsid w:val="009226D1"/>
    <w:rsid w:val="009230FA"/>
    <w:rsid w:val="00924D5C"/>
    <w:rsid w:val="0092509A"/>
    <w:rsid w:val="009253D1"/>
    <w:rsid w:val="00925C08"/>
    <w:rsid w:val="0093185E"/>
    <w:rsid w:val="009318D6"/>
    <w:rsid w:val="00933E53"/>
    <w:rsid w:val="00933FC3"/>
    <w:rsid w:val="00934278"/>
    <w:rsid w:val="00936F25"/>
    <w:rsid w:val="00937022"/>
    <w:rsid w:val="00942114"/>
    <w:rsid w:val="00946132"/>
    <w:rsid w:val="0094646C"/>
    <w:rsid w:val="009522AD"/>
    <w:rsid w:val="00952B93"/>
    <w:rsid w:val="00952EFE"/>
    <w:rsid w:val="00953936"/>
    <w:rsid w:val="00956C22"/>
    <w:rsid w:val="009613EB"/>
    <w:rsid w:val="00964456"/>
    <w:rsid w:val="009644BD"/>
    <w:rsid w:val="00965ACC"/>
    <w:rsid w:val="009734AA"/>
    <w:rsid w:val="00976C8B"/>
    <w:rsid w:val="00976CA3"/>
    <w:rsid w:val="00977915"/>
    <w:rsid w:val="009806C4"/>
    <w:rsid w:val="009818F5"/>
    <w:rsid w:val="00983510"/>
    <w:rsid w:val="00984A91"/>
    <w:rsid w:val="009862B7"/>
    <w:rsid w:val="009911EF"/>
    <w:rsid w:val="0099285A"/>
    <w:rsid w:val="00994D4F"/>
    <w:rsid w:val="0099532C"/>
    <w:rsid w:val="00996BB1"/>
    <w:rsid w:val="009A013F"/>
    <w:rsid w:val="009A0E07"/>
    <w:rsid w:val="009A3F1B"/>
    <w:rsid w:val="009A5FED"/>
    <w:rsid w:val="009A6264"/>
    <w:rsid w:val="009A73E6"/>
    <w:rsid w:val="009B09B4"/>
    <w:rsid w:val="009B448B"/>
    <w:rsid w:val="009B5326"/>
    <w:rsid w:val="009B65D5"/>
    <w:rsid w:val="009C3925"/>
    <w:rsid w:val="009C5749"/>
    <w:rsid w:val="009C57E1"/>
    <w:rsid w:val="009D183D"/>
    <w:rsid w:val="009D205F"/>
    <w:rsid w:val="009D3F29"/>
    <w:rsid w:val="009D686E"/>
    <w:rsid w:val="009E0E28"/>
    <w:rsid w:val="009E1EB2"/>
    <w:rsid w:val="009E3525"/>
    <w:rsid w:val="009E480D"/>
    <w:rsid w:val="009E5A3A"/>
    <w:rsid w:val="009E5D27"/>
    <w:rsid w:val="009F138A"/>
    <w:rsid w:val="009F16A0"/>
    <w:rsid w:val="009F2E8A"/>
    <w:rsid w:val="009F596B"/>
    <w:rsid w:val="009F5DE8"/>
    <w:rsid w:val="009F724A"/>
    <w:rsid w:val="00A013CA"/>
    <w:rsid w:val="00A02007"/>
    <w:rsid w:val="00A029F4"/>
    <w:rsid w:val="00A05C70"/>
    <w:rsid w:val="00A0795D"/>
    <w:rsid w:val="00A07B4C"/>
    <w:rsid w:val="00A110AA"/>
    <w:rsid w:val="00A11779"/>
    <w:rsid w:val="00A11D52"/>
    <w:rsid w:val="00A14B72"/>
    <w:rsid w:val="00A174A5"/>
    <w:rsid w:val="00A21741"/>
    <w:rsid w:val="00A22A40"/>
    <w:rsid w:val="00A22E3E"/>
    <w:rsid w:val="00A23C8F"/>
    <w:rsid w:val="00A2477F"/>
    <w:rsid w:val="00A26C02"/>
    <w:rsid w:val="00A30019"/>
    <w:rsid w:val="00A301FF"/>
    <w:rsid w:val="00A303F6"/>
    <w:rsid w:val="00A30AC5"/>
    <w:rsid w:val="00A30CF7"/>
    <w:rsid w:val="00A315AC"/>
    <w:rsid w:val="00A323AB"/>
    <w:rsid w:val="00A43579"/>
    <w:rsid w:val="00A46CCA"/>
    <w:rsid w:val="00A47DEB"/>
    <w:rsid w:val="00A47E48"/>
    <w:rsid w:val="00A53FBC"/>
    <w:rsid w:val="00A55077"/>
    <w:rsid w:val="00A571F0"/>
    <w:rsid w:val="00A608B5"/>
    <w:rsid w:val="00A64819"/>
    <w:rsid w:val="00A652AF"/>
    <w:rsid w:val="00A6708F"/>
    <w:rsid w:val="00A73AFE"/>
    <w:rsid w:val="00A74989"/>
    <w:rsid w:val="00A7542C"/>
    <w:rsid w:val="00A77743"/>
    <w:rsid w:val="00A80938"/>
    <w:rsid w:val="00A829D1"/>
    <w:rsid w:val="00A832BE"/>
    <w:rsid w:val="00A90627"/>
    <w:rsid w:val="00A911A3"/>
    <w:rsid w:val="00A94849"/>
    <w:rsid w:val="00A94D8F"/>
    <w:rsid w:val="00A97385"/>
    <w:rsid w:val="00AA07D6"/>
    <w:rsid w:val="00AA1BD2"/>
    <w:rsid w:val="00AA291A"/>
    <w:rsid w:val="00AA2A04"/>
    <w:rsid w:val="00AB054C"/>
    <w:rsid w:val="00AB2D54"/>
    <w:rsid w:val="00AB2E3B"/>
    <w:rsid w:val="00AB34EC"/>
    <w:rsid w:val="00AB4728"/>
    <w:rsid w:val="00AB58B6"/>
    <w:rsid w:val="00AB73ED"/>
    <w:rsid w:val="00AC13CB"/>
    <w:rsid w:val="00AC179B"/>
    <w:rsid w:val="00AC220D"/>
    <w:rsid w:val="00AC3D47"/>
    <w:rsid w:val="00AC6D5A"/>
    <w:rsid w:val="00AD0862"/>
    <w:rsid w:val="00AD35A5"/>
    <w:rsid w:val="00AD41AE"/>
    <w:rsid w:val="00AE03EB"/>
    <w:rsid w:val="00AE0A34"/>
    <w:rsid w:val="00AE19FF"/>
    <w:rsid w:val="00AE208B"/>
    <w:rsid w:val="00AE278C"/>
    <w:rsid w:val="00AE314F"/>
    <w:rsid w:val="00AE6542"/>
    <w:rsid w:val="00AE6F63"/>
    <w:rsid w:val="00AF2B43"/>
    <w:rsid w:val="00AF3C03"/>
    <w:rsid w:val="00AF53DA"/>
    <w:rsid w:val="00AF54DF"/>
    <w:rsid w:val="00AF7661"/>
    <w:rsid w:val="00AF7843"/>
    <w:rsid w:val="00B0083B"/>
    <w:rsid w:val="00B00A46"/>
    <w:rsid w:val="00B04F47"/>
    <w:rsid w:val="00B064ED"/>
    <w:rsid w:val="00B106B9"/>
    <w:rsid w:val="00B11DC2"/>
    <w:rsid w:val="00B147B9"/>
    <w:rsid w:val="00B17F9D"/>
    <w:rsid w:val="00B21D40"/>
    <w:rsid w:val="00B23887"/>
    <w:rsid w:val="00B24011"/>
    <w:rsid w:val="00B24BEA"/>
    <w:rsid w:val="00B26298"/>
    <w:rsid w:val="00B312FB"/>
    <w:rsid w:val="00B34F76"/>
    <w:rsid w:val="00B3576F"/>
    <w:rsid w:val="00B35C5A"/>
    <w:rsid w:val="00B36141"/>
    <w:rsid w:val="00B40BD5"/>
    <w:rsid w:val="00B4478F"/>
    <w:rsid w:val="00B45B1D"/>
    <w:rsid w:val="00B46A7B"/>
    <w:rsid w:val="00B47986"/>
    <w:rsid w:val="00B5128B"/>
    <w:rsid w:val="00B548D2"/>
    <w:rsid w:val="00B54E0B"/>
    <w:rsid w:val="00B55F8E"/>
    <w:rsid w:val="00B574B1"/>
    <w:rsid w:val="00B57803"/>
    <w:rsid w:val="00B5781F"/>
    <w:rsid w:val="00B60962"/>
    <w:rsid w:val="00B63C27"/>
    <w:rsid w:val="00B651FA"/>
    <w:rsid w:val="00B67401"/>
    <w:rsid w:val="00B718FC"/>
    <w:rsid w:val="00B74F65"/>
    <w:rsid w:val="00B7678C"/>
    <w:rsid w:val="00B77494"/>
    <w:rsid w:val="00B81ECF"/>
    <w:rsid w:val="00B82B12"/>
    <w:rsid w:val="00B85C2A"/>
    <w:rsid w:val="00B872B7"/>
    <w:rsid w:val="00B87578"/>
    <w:rsid w:val="00B87931"/>
    <w:rsid w:val="00B879FD"/>
    <w:rsid w:val="00B907EA"/>
    <w:rsid w:val="00B90B79"/>
    <w:rsid w:val="00B94F8B"/>
    <w:rsid w:val="00BA19C0"/>
    <w:rsid w:val="00BA245C"/>
    <w:rsid w:val="00BA2C41"/>
    <w:rsid w:val="00BA2C5A"/>
    <w:rsid w:val="00BA4B95"/>
    <w:rsid w:val="00BA6497"/>
    <w:rsid w:val="00BA65D6"/>
    <w:rsid w:val="00BA696F"/>
    <w:rsid w:val="00BA76A5"/>
    <w:rsid w:val="00BB1E96"/>
    <w:rsid w:val="00BB5308"/>
    <w:rsid w:val="00BB6DAD"/>
    <w:rsid w:val="00BB7772"/>
    <w:rsid w:val="00BC1D26"/>
    <w:rsid w:val="00BC2454"/>
    <w:rsid w:val="00BC2F47"/>
    <w:rsid w:val="00BD597A"/>
    <w:rsid w:val="00BD5CC5"/>
    <w:rsid w:val="00BD7A33"/>
    <w:rsid w:val="00BE0D98"/>
    <w:rsid w:val="00BE25E6"/>
    <w:rsid w:val="00BE4DCF"/>
    <w:rsid w:val="00BE70B9"/>
    <w:rsid w:val="00BE73B1"/>
    <w:rsid w:val="00BF1F9C"/>
    <w:rsid w:val="00BF416B"/>
    <w:rsid w:val="00BF61FA"/>
    <w:rsid w:val="00BF621C"/>
    <w:rsid w:val="00C02AA7"/>
    <w:rsid w:val="00C03465"/>
    <w:rsid w:val="00C04BC6"/>
    <w:rsid w:val="00C05F9C"/>
    <w:rsid w:val="00C06F49"/>
    <w:rsid w:val="00C072A1"/>
    <w:rsid w:val="00C07E6A"/>
    <w:rsid w:val="00C12869"/>
    <w:rsid w:val="00C14784"/>
    <w:rsid w:val="00C15AAA"/>
    <w:rsid w:val="00C1754D"/>
    <w:rsid w:val="00C21600"/>
    <w:rsid w:val="00C22180"/>
    <w:rsid w:val="00C23724"/>
    <w:rsid w:val="00C248BD"/>
    <w:rsid w:val="00C2525E"/>
    <w:rsid w:val="00C262A1"/>
    <w:rsid w:val="00C27748"/>
    <w:rsid w:val="00C30802"/>
    <w:rsid w:val="00C308EC"/>
    <w:rsid w:val="00C32F67"/>
    <w:rsid w:val="00C3301C"/>
    <w:rsid w:val="00C34447"/>
    <w:rsid w:val="00C35440"/>
    <w:rsid w:val="00C3603E"/>
    <w:rsid w:val="00C4254C"/>
    <w:rsid w:val="00C44D43"/>
    <w:rsid w:val="00C4534E"/>
    <w:rsid w:val="00C45656"/>
    <w:rsid w:val="00C46C29"/>
    <w:rsid w:val="00C47A57"/>
    <w:rsid w:val="00C500BD"/>
    <w:rsid w:val="00C50D84"/>
    <w:rsid w:val="00C5728A"/>
    <w:rsid w:val="00C57462"/>
    <w:rsid w:val="00C61AEA"/>
    <w:rsid w:val="00C61C0C"/>
    <w:rsid w:val="00C6357A"/>
    <w:rsid w:val="00C65600"/>
    <w:rsid w:val="00C67FCB"/>
    <w:rsid w:val="00C705B6"/>
    <w:rsid w:val="00C7374E"/>
    <w:rsid w:val="00C76FCB"/>
    <w:rsid w:val="00C80C4D"/>
    <w:rsid w:val="00C8119C"/>
    <w:rsid w:val="00C81C86"/>
    <w:rsid w:val="00C8275A"/>
    <w:rsid w:val="00C84411"/>
    <w:rsid w:val="00C86577"/>
    <w:rsid w:val="00C8687C"/>
    <w:rsid w:val="00C91B60"/>
    <w:rsid w:val="00C944F0"/>
    <w:rsid w:val="00C976A0"/>
    <w:rsid w:val="00C976E3"/>
    <w:rsid w:val="00C97ED1"/>
    <w:rsid w:val="00C97F56"/>
    <w:rsid w:val="00CA786B"/>
    <w:rsid w:val="00CB052F"/>
    <w:rsid w:val="00CB05F7"/>
    <w:rsid w:val="00CB0CDB"/>
    <w:rsid w:val="00CB0E18"/>
    <w:rsid w:val="00CB1765"/>
    <w:rsid w:val="00CB2A1B"/>
    <w:rsid w:val="00CB3E9D"/>
    <w:rsid w:val="00CB5482"/>
    <w:rsid w:val="00CC001E"/>
    <w:rsid w:val="00CC020F"/>
    <w:rsid w:val="00CC2080"/>
    <w:rsid w:val="00CC2DCF"/>
    <w:rsid w:val="00CC569F"/>
    <w:rsid w:val="00CC7873"/>
    <w:rsid w:val="00CC7C83"/>
    <w:rsid w:val="00CD1C3B"/>
    <w:rsid w:val="00CD1D83"/>
    <w:rsid w:val="00CD2952"/>
    <w:rsid w:val="00CD3760"/>
    <w:rsid w:val="00CD7876"/>
    <w:rsid w:val="00CE0C70"/>
    <w:rsid w:val="00CE1A18"/>
    <w:rsid w:val="00CE25C7"/>
    <w:rsid w:val="00CF439E"/>
    <w:rsid w:val="00CF5BC5"/>
    <w:rsid w:val="00CF6307"/>
    <w:rsid w:val="00CF68EA"/>
    <w:rsid w:val="00CF6E0B"/>
    <w:rsid w:val="00CF7156"/>
    <w:rsid w:val="00D00A76"/>
    <w:rsid w:val="00D015FC"/>
    <w:rsid w:val="00D029C3"/>
    <w:rsid w:val="00D04B63"/>
    <w:rsid w:val="00D0603C"/>
    <w:rsid w:val="00D06A51"/>
    <w:rsid w:val="00D0709E"/>
    <w:rsid w:val="00D07292"/>
    <w:rsid w:val="00D10850"/>
    <w:rsid w:val="00D1159A"/>
    <w:rsid w:val="00D11747"/>
    <w:rsid w:val="00D2119B"/>
    <w:rsid w:val="00D21911"/>
    <w:rsid w:val="00D22482"/>
    <w:rsid w:val="00D25D78"/>
    <w:rsid w:val="00D261F8"/>
    <w:rsid w:val="00D26DF3"/>
    <w:rsid w:val="00D27890"/>
    <w:rsid w:val="00D31921"/>
    <w:rsid w:val="00D364C9"/>
    <w:rsid w:val="00D36947"/>
    <w:rsid w:val="00D4169D"/>
    <w:rsid w:val="00D4199C"/>
    <w:rsid w:val="00D4370B"/>
    <w:rsid w:val="00D43872"/>
    <w:rsid w:val="00D51767"/>
    <w:rsid w:val="00D527A1"/>
    <w:rsid w:val="00D5587F"/>
    <w:rsid w:val="00D55AC1"/>
    <w:rsid w:val="00D55E91"/>
    <w:rsid w:val="00D60B82"/>
    <w:rsid w:val="00D61344"/>
    <w:rsid w:val="00D61A07"/>
    <w:rsid w:val="00D63969"/>
    <w:rsid w:val="00D71DB9"/>
    <w:rsid w:val="00D73410"/>
    <w:rsid w:val="00D8080B"/>
    <w:rsid w:val="00D812C9"/>
    <w:rsid w:val="00D82318"/>
    <w:rsid w:val="00D83DB0"/>
    <w:rsid w:val="00D8632A"/>
    <w:rsid w:val="00D86524"/>
    <w:rsid w:val="00D911D1"/>
    <w:rsid w:val="00D93516"/>
    <w:rsid w:val="00D93C02"/>
    <w:rsid w:val="00D945F2"/>
    <w:rsid w:val="00D9510A"/>
    <w:rsid w:val="00D96C81"/>
    <w:rsid w:val="00DA2939"/>
    <w:rsid w:val="00DA29CD"/>
    <w:rsid w:val="00DA2C46"/>
    <w:rsid w:val="00DA54E7"/>
    <w:rsid w:val="00DA66C7"/>
    <w:rsid w:val="00DA7020"/>
    <w:rsid w:val="00DA7AEB"/>
    <w:rsid w:val="00DB3559"/>
    <w:rsid w:val="00DB420B"/>
    <w:rsid w:val="00DB470C"/>
    <w:rsid w:val="00DB737F"/>
    <w:rsid w:val="00DC44E0"/>
    <w:rsid w:val="00DC4DC6"/>
    <w:rsid w:val="00DC52A5"/>
    <w:rsid w:val="00DC5AD3"/>
    <w:rsid w:val="00DC7532"/>
    <w:rsid w:val="00DC7ADC"/>
    <w:rsid w:val="00DD49C5"/>
    <w:rsid w:val="00DD4D08"/>
    <w:rsid w:val="00DD58CB"/>
    <w:rsid w:val="00DD711D"/>
    <w:rsid w:val="00DE2DB7"/>
    <w:rsid w:val="00DE6405"/>
    <w:rsid w:val="00DE6EA0"/>
    <w:rsid w:val="00DE708D"/>
    <w:rsid w:val="00DE78CC"/>
    <w:rsid w:val="00DE7C86"/>
    <w:rsid w:val="00E00D21"/>
    <w:rsid w:val="00E01B15"/>
    <w:rsid w:val="00E01C5A"/>
    <w:rsid w:val="00E03EB0"/>
    <w:rsid w:val="00E05507"/>
    <w:rsid w:val="00E076BE"/>
    <w:rsid w:val="00E1098A"/>
    <w:rsid w:val="00E13404"/>
    <w:rsid w:val="00E14597"/>
    <w:rsid w:val="00E16C46"/>
    <w:rsid w:val="00E21870"/>
    <w:rsid w:val="00E2217F"/>
    <w:rsid w:val="00E23CD6"/>
    <w:rsid w:val="00E26DC9"/>
    <w:rsid w:val="00E3340D"/>
    <w:rsid w:val="00E3406F"/>
    <w:rsid w:val="00E3415E"/>
    <w:rsid w:val="00E35A42"/>
    <w:rsid w:val="00E35C1D"/>
    <w:rsid w:val="00E402DB"/>
    <w:rsid w:val="00E42F69"/>
    <w:rsid w:val="00E43519"/>
    <w:rsid w:val="00E44599"/>
    <w:rsid w:val="00E4475F"/>
    <w:rsid w:val="00E449AC"/>
    <w:rsid w:val="00E44C45"/>
    <w:rsid w:val="00E478E2"/>
    <w:rsid w:val="00E47DEE"/>
    <w:rsid w:val="00E52D9E"/>
    <w:rsid w:val="00E57492"/>
    <w:rsid w:val="00E611C6"/>
    <w:rsid w:val="00E619BE"/>
    <w:rsid w:val="00E62772"/>
    <w:rsid w:val="00E63252"/>
    <w:rsid w:val="00E636E4"/>
    <w:rsid w:val="00E6526A"/>
    <w:rsid w:val="00E66760"/>
    <w:rsid w:val="00E678BB"/>
    <w:rsid w:val="00E67E55"/>
    <w:rsid w:val="00E67F40"/>
    <w:rsid w:val="00E710C7"/>
    <w:rsid w:val="00E71EED"/>
    <w:rsid w:val="00E72C08"/>
    <w:rsid w:val="00E73BC0"/>
    <w:rsid w:val="00E75F2F"/>
    <w:rsid w:val="00E75FC7"/>
    <w:rsid w:val="00E767CC"/>
    <w:rsid w:val="00E80728"/>
    <w:rsid w:val="00E80944"/>
    <w:rsid w:val="00E830AE"/>
    <w:rsid w:val="00E83CD5"/>
    <w:rsid w:val="00E86F1E"/>
    <w:rsid w:val="00E901C1"/>
    <w:rsid w:val="00E90A2C"/>
    <w:rsid w:val="00E9163E"/>
    <w:rsid w:val="00E91F36"/>
    <w:rsid w:val="00E95A75"/>
    <w:rsid w:val="00E95D2C"/>
    <w:rsid w:val="00E96A23"/>
    <w:rsid w:val="00E96E30"/>
    <w:rsid w:val="00EA209B"/>
    <w:rsid w:val="00EA3746"/>
    <w:rsid w:val="00EA5273"/>
    <w:rsid w:val="00EA635E"/>
    <w:rsid w:val="00EA785D"/>
    <w:rsid w:val="00EB04CB"/>
    <w:rsid w:val="00EB1466"/>
    <w:rsid w:val="00EB1C81"/>
    <w:rsid w:val="00EB25AF"/>
    <w:rsid w:val="00EB2677"/>
    <w:rsid w:val="00EB64B4"/>
    <w:rsid w:val="00EB7060"/>
    <w:rsid w:val="00EC1AFD"/>
    <w:rsid w:val="00EC3AAB"/>
    <w:rsid w:val="00EC3D23"/>
    <w:rsid w:val="00EC3F88"/>
    <w:rsid w:val="00EC46B6"/>
    <w:rsid w:val="00EC7CD3"/>
    <w:rsid w:val="00ED167F"/>
    <w:rsid w:val="00ED2C74"/>
    <w:rsid w:val="00ED4322"/>
    <w:rsid w:val="00ED545B"/>
    <w:rsid w:val="00EE028F"/>
    <w:rsid w:val="00EE41E5"/>
    <w:rsid w:val="00EE5987"/>
    <w:rsid w:val="00EE660F"/>
    <w:rsid w:val="00EF1EF0"/>
    <w:rsid w:val="00EF4082"/>
    <w:rsid w:val="00EF469E"/>
    <w:rsid w:val="00EF49F8"/>
    <w:rsid w:val="00EF79A6"/>
    <w:rsid w:val="00F00599"/>
    <w:rsid w:val="00F0196E"/>
    <w:rsid w:val="00F01AD8"/>
    <w:rsid w:val="00F03836"/>
    <w:rsid w:val="00F05E9B"/>
    <w:rsid w:val="00F060AA"/>
    <w:rsid w:val="00F1080C"/>
    <w:rsid w:val="00F11499"/>
    <w:rsid w:val="00F11FDC"/>
    <w:rsid w:val="00F129FD"/>
    <w:rsid w:val="00F13668"/>
    <w:rsid w:val="00F14FF1"/>
    <w:rsid w:val="00F156EE"/>
    <w:rsid w:val="00F165D1"/>
    <w:rsid w:val="00F16A7F"/>
    <w:rsid w:val="00F20994"/>
    <w:rsid w:val="00F230AC"/>
    <w:rsid w:val="00F2455C"/>
    <w:rsid w:val="00F24677"/>
    <w:rsid w:val="00F25013"/>
    <w:rsid w:val="00F256A3"/>
    <w:rsid w:val="00F26658"/>
    <w:rsid w:val="00F270F9"/>
    <w:rsid w:val="00F2798F"/>
    <w:rsid w:val="00F30F65"/>
    <w:rsid w:val="00F375C5"/>
    <w:rsid w:val="00F40E84"/>
    <w:rsid w:val="00F41C22"/>
    <w:rsid w:val="00F429EC"/>
    <w:rsid w:val="00F442E1"/>
    <w:rsid w:val="00F45C16"/>
    <w:rsid w:val="00F45F01"/>
    <w:rsid w:val="00F50FD5"/>
    <w:rsid w:val="00F52D94"/>
    <w:rsid w:val="00F53C77"/>
    <w:rsid w:val="00F55F16"/>
    <w:rsid w:val="00F61539"/>
    <w:rsid w:val="00F61F3A"/>
    <w:rsid w:val="00F629D9"/>
    <w:rsid w:val="00F6530A"/>
    <w:rsid w:val="00F65FE4"/>
    <w:rsid w:val="00F669A4"/>
    <w:rsid w:val="00F6707D"/>
    <w:rsid w:val="00F674A5"/>
    <w:rsid w:val="00F674F5"/>
    <w:rsid w:val="00F67887"/>
    <w:rsid w:val="00F73838"/>
    <w:rsid w:val="00F73BBB"/>
    <w:rsid w:val="00F7611A"/>
    <w:rsid w:val="00F761C2"/>
    <w:rsid w:val="00F83E0A"/>
    <w:rsid w:val="00F846A7"/>
    <w:rsid w:val="00F86161"/>
    <w:rsid w:val="00F915C9"/>
    <w:rsid w:val="00F92B63"/>
    <w:rsid w:val="00FA66E9"/>
    <w:rsid w:val="00FB1F04"/>
    <w:rsid w:val="00FB204D"/>
    <w:rsid w:val="00FB409A"/>
    <w:rsid w:val="00FB4C0E"/>
    <w:rsid w:val="00FB510D"/>
    <w:rsid w:val="00FB577B"/>
    <w:rsid w:val="00FB602E"/>
    <w:rsid w:val="00FC1C7C"/>
    <w:rsid w:val="00FC2695"/>
    <w:rsid w:val="00FC2B19"/>
    <w:rsid w:val="00FC3FFB"/>
    <w:rsid w:val="00FC44DD"/>
    <w:rsid w:val="00FC532E"/>
    <w:rsid w:val="00FC7127"/>
    <w:rsid w:val="00FC71CF"/>
    <w:rsid w:val="00FC7E3A"/>
    <w:rsid w:val="00FD2416"/>
    <w:rsid w:val="00FD2C17"/>
    <w:rsid w:val="00FD47A5"/>
    <w:rsid w:val="00FE1470"/>
    <w:rsid w:val="00FE3583"/>
    <w:rsid w:val="00FE52D3"/>
    <w:rsid w:val="00FE683E"/>
    <w:rsid w:val="00FE7C6A"/>
    <w:rsid w:val="00FF1731"/>
    <w:rsid w:val="00FF23AF"/>
    <w:rsid w:val="00FF265C"/>
    <w:rsid w:val="00FF28FD"/>
    <w:rsid w:val="00FF2ED9"/>
    <w:rsid w:val="00FF3DF1"/>
    <w:rsid w:val="00FF497A"/>
    <w:rsid w:val="00FF4DB7"/>
    <w:rsid w:val="00FF5CF2"/>
    <w:rsid w:val="00FF6F81"/>
    <w:rsid w:val="00FF763F"/>
  </w:rsids>
  <m:mathPr>
    <m:mathFont m:val="Cambria Math"/>
    <m:brkBin m:val="before"/>
    <m:brkBinSub m:val="--"/>
    <m:smallFrac m:val="0"/>
    <m:dispDef/>
    <m:lMargin m:val="0"/>
    <m:rMargin m:val="0"/>
    <m:defJc m:val="centerGroup"/>
    <m:wrapIndent m:val="1440"/>
    <m:intLim m:val="subSup"/>
    <m:naryLim m:val="undOvr"/>
  </m:mathPr>
  <w:themeFontLang w:val="fr-CH"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2BC127"/>
  <w14:defaultImageDpi w14:val="32767"/>
  <w15:chartTrackingRefBased/>
  <w15:docId w15:val="{4F6736CD-7823-4E63-A19B-F6DA981A9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054C"/>
    <w:pPr>
      <w:spacing w:line="36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E16C46"/>
    <w:pPr>
      <w:keepNext/>
      <w:keepLines/>
      <w:numPr>
        <w:numId w:val="5"/>
      </w:numPr>
      <w:spacing w:before="240" w:after="0"/>
      <w:ind w:left="431" w:hanging="431"/>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E16C46"/>
    <w:pPr>
      <w:keepNext/>
      <w:keepLines/>
      <w:numPr>
        <w:ilvl w:val="1"/>
        <w:numId w:val="5"/>
      </w:numPr>
      <w:spacing w:before="40" w:after="0"/>
      <w:ind w:left="578" w:hanging="578"/>
      <w:outlineLvl w:val="1"/>
    </w:pPr>
    <w:rPr>
      <w:rFonts w:eastAsiaTheme="majorEastAsia" w:cstheme="majorBidi"/>
      <w:sz w:val="28"/>
      <w:szCs w:val="26"/>
      <w:lang w:val="fr-CH"/>
    </w:rPr>
  </w:style>
  <w:style w:type="paragraph" w:styleId="Heading3">
    <w:name w:val="heading 3"/>
    <w:basedOn w:val="Normal"/>
    <w:next w:val="Normal"/>
    <w:link w:val="Heading3Char"/>
    <w:uiPriority w:val="9"/>
    <w:unhideWhenUsed/>
    <w:qFormat/>
    <w:rsid w:val="00E16C46"/>
    <w:pPr>
      <w:keepNext/>
      <w:keepLines/>
      <w:numPr>
        <w:ilvl w:val="2"/>
        <w:numId w:val="5"/>
      </w:numPr>
      <w:spacing w:before="40" w:after="0"/>
      <w:outlineLvl w:val="2"/>
    </w:pPr>
    <w:rPr>
      <w:rFonts w:eastAsiaTheme="majorEastAsia" w:cstheme="majorBidi"/>
      <w:i/>
      <w:sz w:val="26"/>
      <w:szCs w:val="24"/>
      <w:lang w:val="fr-CH"/>
    </w:rPr>
  </w:style>
  <w:style w:type="paragraph" w:styleId="Heading4">
    <w:name w:val="heading 4"/>
    <w:basedOn w:val="Normal"/>
    <w:next w:val="Normal"/>
    <w:link w:val="Heading4Char"/>
    <w:uiPriority w:val="9"/>
    <w:semiHidden/>
    <w:unhideWhenUsed/>
    <w:qFormat/>
    <w:rsid w:val="00D96C81"/>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6C81"/>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6C81"/>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6C81"/>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6C81"/>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6C81"/>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1767"/>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51767"/>
    <w:rPr>
      <w:rFonts w:ascii="Times New Roman" w:eastAsiaTheme="majorEastAsia" w:hAnsi="Times New Roman" w:cstheme="majorBidi"/>
      <w:spacing w:val="-10"/>
      <w:kern w:val="28"/>
      <w:sz w:val="56"/>
      <w:szCs w:val="56"/>
      <w:lang w:val="fr-CH"/>
    </w:rPr>
  </w:style>
  <w:style w:type="character" w:customStyle="1" w:styleId="Heading1Char">
    <w:name w:val="Heading 1 Char"/>
    <w:basedOn w:val="DefaultParagraphFont"/>
    <w:link w:val="Heading1"/>
    <w:uiPriority w:val="9"/>
    <w:rsid w:val="00E16C46"/>
    <w:rPr>
      <w:rFonts w:ascii="Times New Roman" w:eastAsiaTheme="majorEastAsia" w:hAnsi="Times New Roman" w:cstheme="majorBidi"/>
      <w:sz w:val="32"/>
      <w:szCs w:val="32"/>
      <w:lang w:val="en-US"/>
    </w:rPr>
  </w:style>
  <w:style w:type="character" w:customStyle="1" w:styleId="Heading2Char">
    <w:name w:val="Heading 2 Char"/>
    <w:basedOn w:val="DefaultParagraphFont"/>
    <w:link w:val="Heading2"/>
    <w:uiPriority w:val="9"/>
    <w:rsid w:val="00E16C46"/>
    <w:rPr>
      <w:rFonts w:ascii="Times New Roman" w:eastAsiaTheme="majorEastAsia" w:hAnsi="Times New Roman" w:cstheme="majorBidi"/>
      <w:sz w:val="28"/>
      <w:szCs w:val="26"/>
      <w:lang w:val="fr-CH"/>
    </w:rPr>
  </w:style>
  <w:style w:type="paragraph" w:styleId="ListParagraph">
    <w:name w:val="List Paragraph"/>
    <w:basedOn w:val="Normal"/>
    <w:uiPriority w:val="34"/>
    <w:qFormat/>
    <w:rsid w:val="00D96C81"/>
    <w:pPr>
      <w:ind w:left="720"/>
      <w:contextualSpacing/>
    </w:pPr>
  </w:style>
  <w:style w:type="character" w:customStyle="1" w:styleId="Heading3Char">
    <w:name w:val="Heading 3 Char"/>
    <w:basedOn w:val="DefaultParagraphFont"/>
    <w:link w:val="Heading3"/>
    <w:uiPriority w:val="9"/>
    <w:rsid w:val="00E16C46"/>
    <w:rPr>
      <w:rFonts w:ascii="Times New Roman" w:eastAsiaTheme="majorEastAsia" w:hAnsi="Times New Roman" w:cstheme="majorBidi"/>
      <w:i/>
      <w:sz w:val="26"/>
      <w:szCs w:val="24"/>
      <w:lang w:val="fr-CH"/>
    </w:rPr>
  </w:style>
  <w:style w:type="character" w:customStyle="1" w:styleId="Heading4Char">
    <w:name w:val="Heading 4 Char"/>
    <w:basedOn w:val="DefaultParagraphFont"/>
    <w:link w:val="Heading4"/>
    <w:uiPriority w:val="9"/>
    <w:semiHidden/>
    <w:rsid w:val="00D96C81"/>
    <w:rPr>
      <w:rFonts w:asciiTheme="majorHAnsi" w:eastAsiaTheme="majorEastAsia" w:hAnsiTheme="majorHAnsi" w:cstheme="majorBidi"/>
      <w:i/>
      <w:iCs/>
      <w:color w:val="2F5496" w:themeColor="accent1" w:themeShade="BF"/>
      <w:sz w:val="24"/>
      <w:lang w:val="fr-CH"/>
    </w:rPr>
  </w:style>
  <w:style w:type="character" w:customStyle="1" w:styleId="Heading5Char">
    <w:name w:val="Heading 5 Char"/>
    <w:basedOn w:val="DefaultParagraphFont"/>
    <w:link w:val="Heading5"/>
    <w:uiPriority w:val="9"/>
    <w:semiHidden/>
    <w:rsid w:val="00D96C81"/>
    <w:rPr>
      <w:rFonts w:asciiTheme="majorHAnsi" w:eastAsiaTheme="majorEastAsia" w:hAnsiTheme="majorHAnsi" w:cstheme="majorBidi"/>
      <w:color w:val="2F5496" w:themeColor="accent1" w:themeShade="BF"/>
      <w:sz w:val="24"/>
      <w:lang w:val="fr-CH"/>
    </w:rPr>
  </w:style>
  <w:style w:type="character" w:customStyle="1" w:styleId="Heading6Char">
    <w:name w:val="Heading 6 Char"/>
    <w:basedOn w:val="DefaultParagraphFont"/>
    <w:link w:val="Heading6"/>
    <w:uiPriority w:val="9"/>
    <w:semiHidden/>
    <w:rsid w:val="00D96C81"/>
    <w:rPr>
      <w:rFonts w:asciiTheme="majorHAnsi" w:eastAsiaTheme="majorEastAsia" w:hAnsiTheme="majorHAnsi" w:cstheme="majorBidi"/>
      <w:color w:val="1F3763" w:themeColor="accent1" w:themeShade="7F"/>
      <w:sz w:val="24"/>
      <w:lang w:val="fr-CH"/>
    </w:rPr>
  </w:style>
  <w:style w:type="character" w:customStyle="1" w:styleId="Heading7Char">
    <w:name w:val="Heading 7 Char"/>
    <w:basedOn w:val="DefaultParagraphFont"/>
    <w:link w:val="Heading7"/>
    <w:uiPriority w:val="9"/>
    <w:semiHidden/>
    <w:rsid w:val="00D96C81"/>
    <w:rPr>
      <w:rFonts w:asciiTheme="majorHAnsi" w:eastAsiaTheme="majorEastAsia" w:hAnsiTheme="majorHAnsi" w:cstheme="majorBidi"/>
      <w:i/>
      <w:iCs/>
      <w:color w:val="1F3763" w:themeColor="accent1" w:themeShade="7F"/>
      <w:sz w:val="24"/>
      <w:lang w:val="fr-CH"/>
    </w:rPr>
  </w:style>
  <w:style w:type="character" w:customStyle="1" w:styleId="Heading8Char">
    <w:name w:val="Heading 8 Char"/>
    <w:basedOn w:val="DefaultParagraphFont"/>
    <w:link w:val="Heading8"/>
    <w:uiPriority w:val="9"/>
    <w:semiHidden/>
    <w:rsid w:val="00D96C81"/>
    <w:rPr>
      <w:rFonts w:asciiTheme="majorHAnsi" w:eastAsiaTheme="majorEastAsia" w:hAnsiTheme="majorHAnsi" w:cstheme="majorBidi"/>
      <w:color w:val="272727" w:themeColor="text1" w:themeTint="D8"/>
      <w:sz w:val="21"/>
      <w:szCs w:val="21"/>
      <w:lang w:val="fr-CH"/>
    </w:rPr>
  </w:style>
  <w:style w:type="character" w:customStyle="1" w:styleId="Heading9Char">
    <w:name w:val="Heading 9 Char"/>
    <w:basedOn w:val="DefaultParagraphFont"/>
    <w:link w:val="Heading9"/>
    <w:uiPriority w:val="9"/>
    <w:semiHidden/>
    <w:rsid w:val="00D96C81"/>
    <w:rPr>
      <w:rFonts w:asciiTheme="majorHAnsi" w:eastAsiaTheme="majorEastAsia" w:hAnsiTheme="majorHAnsi" w:cstheme="majorBidi"/>
      <w:i/>
      <w:iCs/>
      <w:color w:val="272727" w:themeColor="text1" w:themeTint="D8"/>
      <w:sz w:val="21"/>
      <w:szCs w:val="21"/>
      <w:lang w:val="fr-CH"/>
    </w:rPr>
  </w:style>
  <w:style w:type="paragraph" w:styleId="Header">
    <w:name w:val="header"/>
    <w:basedOn w:val="Normal"/>
    <w:link w:val="HeaderChar"/>
    <w:uiPriority w:val="99"/>
    <w:unhideWhenUsed/>
    <w:rsid w:val="00AE03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03EB"/>
    <w:rPr>
      <w:rFonts w:ascii="Times New Roman" w:hAnsi="Times New Roman"/>
      <w:sz w:val="24"/>
      <w:lang w:val="fr-CH"/>
    </w:rPr>
  </w:style>
  <w:style w:type="paragraph" w:styleId="Footer">
    <w:name w:val="footer"/>
    <w:basedOn w:val="Normal"/>
    <w:link w:val="FooterChar"/>
    <w:uiPriority w:val="99"/>
    <w:unhideWhenUsed/>
    <w:rsid w:val="00AE03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03EB"/>
    <w:rPr>
      <w:rFonts w:ascii="Times New Roman" w:hAnsi="Times New Roman"/>
      <w:sz w:val="24"/>
      <w:lang w:val="fr-CH"/>
    </w:rPr>
  </w:style>
  <w:style w:type="paragraph" w:styleId="HTMLPreformatted">
    <w:name w:val="HTML Preformatted"/>
    <w:basedOn w:val="Normal"/>
    <w:link w:val="HTMLPreformattedChar"/>
    <w:uiPriority w:val="99"/>
    <w:unhideWhenUsed/>
    <w:qFormat/>
    <w:rsid w:val="001E56A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1E56A2"/>
    <w:rPr>
      <w:rFonts w:ascii="Consolas" w:hAnsi="Consolas"/>
      <w:sz w:val="20"/>
      <w:szCs w:val="20"/>
      <w:lang w:val="fr-CH"/>
    </w:rPr>
  </w:style>
  <w:style w:type="paragraph" w:customStyle="1" w:styleId="Code">
    <w:name w:val="Code"/>
    <w:basedOn w:val="Heading3"/>
    <w:link w:val="CodeChar"/>
    <w:rsid w:val="000A01B2"/>
    <w:pPr>
      <w:numPr>
        <w:ilvl w:val="0"/>
        <w:numId w:val="0"/>
      </w:numPr>
    </w:pPr>
    <w:rPr>
      <w:lang w:val="en-US"/>
    </w:rPr>
  </w:style>
  <w:style w:type="paragraph" w:styleId="IntenseQuote">
    <w:name w:val="Intense Quote"/>
    <w:basedOn w:val="Normal"/>
    <w:next w:val="Normal"/>
    <w:link w:val="IntenseQuoteChar"/>
    <w:uiPriority w:val="30"/>
    <w:qFormat/>
    <w:rsid w:val="00EE660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odeChar">
    <w:name w:val="Code Char"/>
    <w:basedOn w:val="Heading3Char"/>
    <w:link w:val="Code"/>
    <w:rsid w:val="000A01B2"/>
    <w:rPr>
      <w:rFonts w:ascii="Times New Roman" w:eastAsiaTheme="majorEastAsia" w:hAnsi="Times New Roman" w:cstheme="majorBidi"/>
      <w:i/>
      <w:sz w:val="24"/>
      <w:szCs w:val="24"/>
      <w:lang w:val="en-US"/>
    </w:rPr>
  </w:style>
  <w:style w:type="character" w:customStyle="1" w:styleId="IntenseQuoteChar">
    <w:name w:val="Intense Quote Char"/>
    <w:basedOn w:val="DefaultParagraphFont"/>
    <w:link w:val="IntenseQuote"/>
    <w:uiPriority w:val="30"/>
    <w:rsid w:val="00EE660F"/>
    <w:rPr>
      <w:rFonts w:ascii="Times New Roman" w:hAnsi="Times New Roman"/>
      <w:i/>
      <w:iCs/>
      <w:color w:val="4472C4" w:themeColor="accent1"/>
      <w:sz w:val="24"/>
      <w:lang w:val="fr-CH"/>
    </w:rPr>
  </w:style>
  <w:style w:type="paragraph" w:styleId="FootnoteText">
    <w:name w:val="footnote text"/>
    <w:basedOn w:val="Normal"/>
    <w:link w:val="FootnoteTextChar"/>
    <w:uiPriority w:val="99"/>
    <w:semiHidden/>
    <w:unhideWhenUsed/>
    <w:rsid w:val="008C32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3262"/>
    <w:rPr>
      <w:rFonts w:ascii="Times New Roman" w:hAnsi="Times New Roman"/>
      <w:sz w:val="20"/>
      <w:szCs w:val="20"/>
      <w:lang w:val="fr-CH"/>
    </w:rPr>
  </w:style>
  <w:style w:type="character" w:styleId="FootnoteReference">
    <w:name w:val="footnote reference"/>
    <w:basedOn w:val="DefaultParagraphFont"/>
    <w:uiPriority w:val="99"/>
    <w:semiHidden/>
    <w:unhideWhenUsed/>
    <w:rsid w:val="008C3262"/>
    <w:rPr>
      <w:vertAlign w:val="superscript"/>
    </w:rPr>
  </w:style>
  <w:style w:type="character" w:styleId="Hyperlink">
    <w:name w:val="Hyperlink"/>
    <w:basedOn w:val="DefaultParagraphFont"/>
    <w:uiPriority w:val="99"/>
    <w:unhideWhenUsed/>
    <w:rsid w:val="001F4AC8"/>
    <w:rPr>
      <w:color w:val="0000FF"/>
      <w:u w:val="single"/>
    </w:rPr>
  </w:style>
  <w:style w:type="character" w:styleId="UnresolvedMention">
    <w:name w:val="Unresolved Mention"/>
    <w:basedOn w:val="DefaultParagraphFont"/>
    <w:uiPriority w:val="99"/>
    <w:semiHidden/>
    <w:unhideWhenUsed/>
    <w:rsid w:val="004F5A3E"/>
    <w:rPr>
      <w:color w:val="605E5C"/>
      <w:shd w:val="clear" w:color="auto" w:fill="E1DFDD"/>
    </w:rPr>
  </w:style>
  <w:style w:type="paragraph" w:styleId="BalloonText">
    <w:name w:val="Balloon Text"/>
    <w:basedOn w:val="Normal"/>
    <w:link w:val="BalloonTextChar"/>
    <w:uiPriority w:val="99"/>
    <w:semiHidden/>
    <w:unhideWhenUsed/>
    <w:rsid w:val="001F0C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0C41"/>
    <w:rPr>
      <w:rFonts w:ascii="Segoe UI" w:hAnsi="Segoe UI" w:cs="Segoe UI"/>
      <w:sz w:val="18"/>
      <w:szCs w:val="18"/>
      <w:lang w:val="en-US"/>
    </w:rPr>
  </w:style>
  <w:style w:type="paragraph" w:styleId="Caption">
    <w:name w:val="caption"/>
    <w:basedOn w:val="Normal"/>
    <w:next w:val="Normal"/>
    <w:uiPriority w:val="35"/>
    <w:unhideWhenUsed/>
    <w:qFormat/>
    <w:rsid w:val="00F05E9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93C02"/>
    <w:pPr>
      <w:spacing w:after="0"/>
    </w:pPr>
  </w:style>
  <w:style w:type="paragraph" w:styleId="TOCHeading">
    <w:name w:val="TOC Heading"/>
    <w:basedOn w:val="Heading1"/>
    <w:next w:val="Normal"/>
    <w:uiPriority w:val="39"/>
    <w:unhideWhenUsed/>
    <w:qFormat/>
    <w:rsid w:val="005A5D53"/>
    <w:pPr>
      <w:numPr>
        <w:numId w:val="0"/>
      </w:numPr>
      <w:spacing w:line="259" w:lineRule="auto"/>
      <w:jc w:val="left"/>
      <w:outlineLvl w:val="9"/>
    </w:pPr>
    <w:rPr>
      <w:rFonts w:asciiTheme="majorHAnsi" w:hAnsiTheme="majorHAnsi"/>
      <w:color w:val="2F5496" w:themeColor="accent1" w:themeShade="BF"/>
    </w:rPr>
  </w:style>
  <w:style w:type="paragraph" w:styleId="TOC1">
    <w:name w:val="toc 1"/>
    <w:basedOn w:val="Normal"/>
    <w:next w:val="Normal"/>
    <w:autoRedefine/>
    <w:uiPriority w:val="39"/>
    <w:unhideWhenUsed/>
    <w:rsid w:val="005A5D53"/>
    <w:pPr>
      <w:spacing w:after="100"/>
    </w:pPr>
  </w:style>
  <w:style w:type="paragraph" w:styleId="TOC2">
    <w:name w:val="toc 2"/>
    <w:basedOn w:val="Normal"/>
    <w:next w:val="Normal"/>
    <w:autoRedefine/>
    <w:uiPriority w:val="39"/>
    <w:unhideWhenUsed/>
    <w:rsid w:val="005A5D53"/>
    <w:pPr>
      <w:spacing w:after="100"/>
      <w:ind w:left="240"/>
    </w:pPr>
  </w:style>
  <w:style w:type="paragraph" w:styleId="TOC3">
    <w:name w:val="toc 3"/>
    <w:basedOn w:val="Normal"/>
    <w:next w:val="Normal"/>
    <w:autoRedefine/>
    <w:uiPriority w:val="39"/>
    <w:unhideWhenUsed/>
    <w:rsid w:val="005A5D53"/>
    <w:pPr>
      <w:spacing w:after="100"/>
      <w:ind w:left="480"/>
    </w:pPr>
  </w:style>
  <w:style w:type="character" w:styleId="CommentReference">
    <w:name w:val="annotation reference"/>
    <w:basedOn w:val="DefaultParagraphFont"/>
    <w:uiPriority w:val="99"/>
    <w:semiHidden/>
    <w:unhideWhenUsed/>
    <w:rsid w:val="00EF79A6"/>
    <w:rPr>
      <w:sz w:val="16"/>
      <w:szCs w:val="16"/>
    </w:rPr>
  </w:style>
  <w:style w:type="paragraph" w:styleId="CommentText">
    <w:name w:val="annotation text"/>
    <w:basedOn w:val="Normal"/>
    <w:link w:val="CommentTextChar"/>
    <w:uiPriority w:val="99"/>
    <w:semiHidden/>
    <w:unhideWhenUsed/>
    <w:rsid w:val="00EF79A6"/>
    <w:pPr>
      <w:spacing w:line="240" w:lineRule="auto"/>
    </w:pPr>
    <w:rPr>
      <w:sz w:val="20"/>
      <w:szCs w:val="20"/>
    </w:rPr>
  </w:style>
  <w:style w:type="character" w:customStyle="1" w:styleId="CommentTextChar">
    <w:name w:val="Comment Text Char"/>
    <w:basedOn w:val="DefaultParagraphFont"/>
    <w:link w:val="CommentText"/>
    <w:uiPriority w:val="99"/>
    <w:semiHidden/>
    <w:rsid w:val="00EF79A6"/>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EF79A6"/>
    <w:rPr>
      <w:b/>
      <w:bCs/>
    </w:rPr>
  </w:style>
  <w:style w:type="character" w:customStyle="1" w:styleId="CommentSubjectChar">
    <w:name w:val="Comment Subject Char"/>
    <w:basedOn w:val="CommentTextChar"/>
    <w:link w:val="CommentSubject"/>
    <w:uiPriority w:val="99"/>
    <w:semiHidden/>
    <w:rsid w:val="00EF79A6"/>
    <w:rPr>
      <w:rFonts w:ascii="Times New Roman" w:hAnsi="Times New Roman"/>
      <w:b/>
      <w:bCs/>
      <w:sz w:val="20"/>
      <w:szCs w:val="20"/>
      <w:lang w:val="en-US"/>
    </w:rPr>
  </w:style>
  <w:style w:type="character" w:styleId="PlaceholderText">
    <w:name w:val="Placeholder Text"/>
    <w:basedOn w:val="DefaultParagraphFont"/>
    <w:uiPriority w:val="99"/>
    <w:semiHidden/>
    <w:rsid w:val="00AB58B6"/>
    <w:rPr>
      <w:color w:val="808080"/>
    </w:rPr>
  </w:style>
  <w:style w:type="paragraph" w:styleId="NoSpacing">
    <w:name w:val="No Spacing"/>
    <w:link w:val="NoSpacingChar"/>
    <w:uiPriority w:val="1"/>
    <w:qFormat/>
    <w:rsid w:val="00491DD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91DDB"/>
    <w:rPr>
      <w:rFonts w:eastAsiaTheme="minorEastAsia"/>
      <w:lang w:val="en-US"/>
    </w:rPr>
  </w:style>
  <w:style w:type="paragraph" w:customStyle="1" w:styleId="UNILSignature">
    <w:name w:val="UNIL_Signature"/>
    <w:basedOn w:val="Normal"/>
    <w:uiPriority w:val="99"/>
    <w:rsid w:val="007C0F68"/>
    <w:pPr>
      <w:spacing w:after="0" w:line="240" w:lineRule="auto"/>
      <w:ind w:left="539"/>
      <w:jc w:val="right"/>
    </w:pPr>
    <w:rPr>
      <w:rFonts w:ascii="Verdana" w:eastAsia="Times New Roman" w:hAnsi="Verdana" w:cs="Verdana"/>
      <w:sz w:val="20"/>
      <w:szCs w:val="20"/>
      <w:lang w:val="fr-FR" w:eastAsia="fr-FR"/>
    </w:rPr>
  </w:style>
  <w:style w:type="paragraph" w:styleId="EndnoteText">
    <w:name w:val="endnote text"/>
    <w:basedOn w:val="Normal"/>
    <w:link w:val="EndnoteTextChar"/>
    <w:uiPriority w:val="99"/>
    <w:semiHidden/>
    <w:unhideWhenUsed/>
    <w:rsid w:val="00AE208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208B"/>
    <w:rPr>
      <w:rFonts w:ascii="Times New Roman" w:hAnsi="Times New Roman"/>
      <w:sz w:val="20"/>
      <w:szCs w:val="20"/>
      <w:lang w:val="en-US"/>
    </w:rPr>
  </w:style>
  <w:style w:type="character" w:styleId="EndnoteReference">
    <w:name w:val="endnote reference"/>
    <w:basedOn w:val="DefaultParagraphFont"/>
    <w:uiPriority w:val="99"/>
    <w:semiHidden/>
    <w:unhideWhenUsed/>
    <w:rsid w:val="00AE208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9953767">
      <w:bodyDiv w:val="1"/>
      <w:marLeft w:val="0"/>
      <w:marRight w:val="0"/>
      <w:marTop w:val="0"/>
      <w:marBottom w:val="0"/>
      <w:divBdr>
        <w:top w:val="none" w:sz="0" w:space="0" w:color="auto"/>
        <w:left w:val="none" w:sz="0" w:space="0" w:color="auto"/>
        <w:bottom w:val="none" w:sz="0" w:space="0" w:color="auto"/>
        <w:right w:val="none" w:sz="0" w:space="0" w:color="auto"/>
      </w:divBdr>
    </w:div>
    <w:div w:id="972953143">
      <w:bodyDiv w:val="1"/>
      <w:marLeft w:val="0"/>
      <w:marRight w:val="0"/>
      <w:marTop w:val="0"/>
      <w:marBottom w:val="0"/>
      <w:divBdr>
        <w:top w:val="none" w:sz="0" w:space="0" w:color="auto"/>
        <w:left w:val="none" w:sz="0" w:space="0" w:color="auto"/>
        <w:bottom w:val="none" w:sz="0" w:space="0" w:color="auto"/>
        <w:right w:val="none" w:sz="0" w:space="0" w:color="auto"/>
      </w:divBdr>
    </w:div>
    <w:div w:id="1351493329">
      <w:bodyDiv w:val="1"/>
      <w:marLeft w:val="0"/>
      <w:marRight w:val="0"/>
      <w:marTop w:val="0"/>
      <w:marBottom w:val="0"/>
      <w:divBdr>
        <w:top w:val="none" w:sz="0" w:space="0" w:color="auto"/>
        <w:left w:val="none" w:sz="0" w:space="0" w:color="auto"/>
        <w:bottom w:val="none" w:sz="0" w:space="0" w:color="auto"/>
        <w:right w:val="none" w:sz="0" w:space="0" w:color="auto"/>
      </w:divBdr>
    </w:div>
    <w:div w:id="1502240024">
      <w:bodyDiv w:val="1"/>
      <w:marLeft w:val="0"/>
      <w:marRight w:val="0"/>
      <w:marTop w:val="0"/>
      <w:marBottom w:val="0"/>
      <w:divBdr>
        <w:top w:val="none" w:sz="0" w:space="0" w:color="auto"/>
        <w:left w:val="none" w:sz="0" w:space="0" w:color="auto"/>
        <w:bottom w:val="none" w:sz="0" w:space="0" w:color="auto"/>
        <w:right w:val="none" w:sz="0" w:space="0" w:color="auto"/>
      </w:divBdr>
    </w:div>
    <w:div w:id="1540505805">
      <w:bodyDiv w:val="1"/>
      <w:marLeft w:val="0"/>
      <w:marRight w:val="0"/>
      <w:marTop w:val="0"/>
      <w:marBottom w:val="0"/>
      <w:divBdr>
        <w:top w:val="none" w:sz="0" w:space="0" w:color="auto"/>
        <w:left w:val="none" w:sz="0" w:space="0" w:color="auto"/>
        <w:bottom w:val="none" w:sz="0" w:space="0" w:color="auto"/>
        <w:right w:val="none" w:sz="0" w:space="0" w:color="auto"/>
      </w:divBdr>
    </w:div>
    <w:div w:id="1765226378">
      <w:bodyDiv w:val="1"/>
      <w:marLeft w:val="0"/>
      <w:marRight w:val="0"/>
      <w:marTop w:val="0"/>
      <w:marBottom w:val="0"/>
      <w:divBdr>
        <w:top w:val="none" w:sz="0" w:space="0" w:color="auto"/>
        <w:left w:val="none" w:sz="0" w:space="0" w:color="auto"/>
        <w:bottom w:val="none" w:sz="0" w:space="0" w:color="auto"/>
        <w:right w:val="none" w:sz="0" w:space="0" w:color="auto"/>
      </w:divBdr>
    </w:div>
    <w:div w:id="1926066320">
      <w:bodyDiv w:val="1"/>
      <w:marLeft w:val="0"/>
      <w:marRight w:val="0"/>
      <w:marTop w:val="0"/>
      <w:marBottom w:val="0"/>
      <w:divBdr>
        <w:top w:val="none" w:sz="0" w:space="0" w:color="auto"/>
        <w:left w:val="none" w:sz="0" w:space="0" w:color="auto"/>
        <w:bottom w:val="none" w:sz="0" w:space="0" w:color="auto"/>
        <w:right w:val="none" w:sz="0" w:space="0" w:color="auto"/>
      </w:divBdr>
    </w:div>
    <w:div w:id="2120292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sv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footer" Target="footer1.xml"/><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numbering" Target="numbering.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webSettings" Target="webSetting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settings" Target="settings.xml"/><Relationship Id="rId71" Type="http://schemas.openxmlformats.org/officeDocument/2006/relationships/image" Target="media/image60.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fontTable" Target="fontTable.xml"/><Relationship Id="rId61" Type="http://schemas.openxmlformats.org/officeDocument/2006/relationships/image" Target="media/image50.png"/><Relationship Id="rId82" Type="http://schemas.openxmlformats.org/officeDocument/2006/relationships/image" Target="media/image71.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coreutils/coreutils/blob/master/src/shuf.c" TargetMode="External"/><Relationship Id="rId7" Type="http://schemas.openxmlformats.org/officeDocument/2006/relationships/hyperlink" Target="https://code.earthengine.google.com/6e67a98c76181899166f1883026ac59f?noload=1" TargetMode="External"/><Relationship Id="rId2" Type="http://schemas.openxmlformats.org/officeDocument/2006/relationships/hyperlink" Target="https://code.earthengine.google.com/6e67a98c76181899166f1883026ac59f?noload=1" TargetMode="External"/><Relationship Id="rId1" Type="http://schemas.openxmlformats.org/officeDocument/2006/relationships/hyperlink" Target="https://github.com/xinntao/ESRGAN" TargetMode="External"/><Relationship Id="rId6" Type="http://schemas.openxmlformats.org/officeDocument/2006/relationships/hyperlink" Target="https://github.com/j/PerceptualSimilarity" TargetMode="External"/><Relationship Id="rId5" Type="http://schemas.openxmlformats.org/officeDocument/2006/relationships/hyperlink" Target="https://wp.unil.ch/geocomputing/octopus/" TargetMode="External"/><Relationship Id="rId4" Type="http://schemas.openxmlformats.org/officeDocument/2006/relationships/hyperlink" Target="https://github.com/open-mmlab/mmeditin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334CF3A5CB044B45BD10E352119FC585" ma:contentTypeVersion="0" ma:contentTypeDescription="Crée un document." ma:contentTypeScope="" ma:versionID="3b7021377550736ea24b54f5d2a48629">
  <xsd:schema xmlns:xsd="http://www.w3.org/2001/XMLSchema" xmlns:xs="http://www.w3.org/2001/XMLSchema" xmlns:p="http://schemas.microsoft.com/office/2006/metadata/properties" targetNamespace="http://schemas.microsoft.com/office/2006/metadata/properties" ma:root="true" ma:fieldsID="db304f39821b091c1b0325b9ef5d1c5c">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22C9699-EFEA-4AC7-9614-3B097E17C51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8D1814D-2304-452A-851D-6D0B7CD30D9E}">
  <ds:schemaRefs>
    <ds:schemaRef ds:uri="http://schemas.openxmlformats.org/officeDocument/2006/bibliography"/>
  </ds:schemaRefs>
</ds:datastoreItem>
</file>

<file path=customXml/itemProps3.xml><?xml version="1.0" encoding="utf-8"?>
<ds:datastoreItem xmlns:ds="http://schemas.openxmlformats.org/officeDocument/2006/customXml" ds:itemID="{177BEABA-F199-4C07-AE47-9710CADDF9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09A75F50-A54F-4A00-831A-7DDDAC39EF9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9</Pages>
  <Words>38733</Words>
  <Characters>212260</Characters>
  <Application>Microsoft Office Word</Application>
  <DocSecurity>0</DocSecurity>
  <Lines>4004</Lines>
  <Paragraphs>1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491</CharactersWithSpaces>
  <SharedDoc>false</SharedDoc>
  <HLinks>
    <vt:vector size="42" baseType="variant">
      <vt:variant>
        <vt:i4>917507</vt:i4>
      </vt:variant>
      <vt:variant>
        <vt:i4>18</vt:i4>
      </vt:variant>
      <vt:variant>
        <vt:i4>0</vt:i4>
      </vt:variant>
      <vt:variant>
        <vt:i4>5</vt:i4>
      </vt:variant>
      <vt:variant>
        <vt:lpwstr>https://code.earthengine.google.com/6e67a98c76181899166f1883026ac59f?noload=1</vt:lpwstr>
      </vt:variant>
      <vt:variant>
        <vt:lpwstr/>
      </vt:variant>
      <vt:variant>
        <vt:i4>1048576</vt:i4>
      </vt:variant>
      <vt:variant>
        <vt:i4>15</vt:i4>
      </vt:variant>
      <vt:variant>
        <vt:i4>0</vt:i4>
      </vt:variant>
      <vt:variant>
        <vt:i4>5</vt:i4>
      </vt:variant>
      <vt:variant>
        <vt:lpwstr>https://github.com/j/PerceptualSimilarity</vt:lpwstr>
      </vt:variant>
      <vt:variant>
        <vt:lpwstr/>
      </vt:variant>
      <vt:variant>
        <vt:i4>5177439</vt:i4>
      </vt:variant>
      <vt:variant>
        <vt:i4>12</vt:i4>
      </vt:variant>
      <vt:variant>
        <vt:i4>0</vt:i4>
      </vt:variant>
      <vt:variant>
        <vt:i4>5</vt:i4>
      </vt:variant>
      <vt:variant>
        <vt:lpwstr>https://wp.unil.ch/geocomputing/octopus/</vt:lpwstr>
      </vt:variant>
      <vt:variant>
        <vt:lpwstr/>
      </vt:variant>
      <vt:variant>
        <vt:i4>7012413</vt:i4>
      </vt:variant>
      <vt:variant>
        <vt:i4>9</vt:i4>
      </vt:variant>
      <vt:variant>
        <vt:i4>0</vt:i4>
      </vt:variant>
      <vt:variant>
        <vt:i4>5</vt:i4>
      </vt:variant>
      <vt:variant>
        <vt:lpwstr>https://github.com/open-mmlab/mmediting</vt:lpwstr>
      </vt:variant>
      <vt:variant>
        <vt:lpwstr/>
      </vt:variant>
      <vt:variant>
        <vt:i4>65601</vt:i4>
      </vt:variant>
      <vt:variant>
        <vt:i4>6</vt:i4>
      </vt:variant>
      <vt:variant>
        <vt:i4>0</vt:i4>
      </vt:variant>
      <vt:variant>
        <vt:i4>5</vt:i4>
      </vt:variant>
      <vt:variant>
        <vt:lpwstr>https://github.com/coreutils/coreutils/blob/master/src/shuf.c</vt:lpwstr>
      </vt:variant>
      <vt:variant>
        <vt:lpwstr/>
      </vt:variant>
      <vt:variant>
        <vt:i4>917507</vt:i4>
      </vt:variant>
      <vt:variant>
        <vt:i4>3</vt:i4>
      </vt:variant>
      <vt:variant>
        <vt:i4>0</vt:i4>
      </vt:variant>
      <vt:variant>
        <vt:i4>5</vt:i4>
      </vt:variant>
      <vt:variant>
        <vt:lpwstr>https://code.earthengine.google.com/6e67a98c76181899166f1883026ac59f?noload=1</vt:lpwstr>
      </vt:variant>
      <vt:variant>
        <vt:lpwstr/>
      </vt:variant>
      <vt:variant>
        <vt:i4>458773</vt:i4>
      </vt:variant>
      <vt:variant>
        <vt:i4>0</vt:i4>
      </vt:variant>
      <vt:variant>
        <vt:i4>0</vt:i4>
      </vt:variant>
      <vt:variant>
        <vt:i4>5</vt:i4>
      </vt:variant>
      <vt:variant>
        <vt:lpwstr>https://github.com/xinntao/ESRGA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Schmutz</dc:creator>
  <cp:keywords/>
  <dc:description/>
  <cp:lastModifiedBy>Lucas Schmutz</cp:lastModifiedBy>
  <cp:revision>15</cp:revision>
  <cp:lastPrinted>2020-08-24T10:46:00Z</cp:lastPrinted>
  <dcterms:created xsi:type="dcterms:W3CDTF">2020-08-24T10:28:00Z</dcterms:created>
  <dcterms:modified xsi:type="dcterms:W3CDTF">2020-08-24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4CF3A5CB044B45BD10E352119FC58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7ae9f6b-9979-3d22-9874-a44dc7fcd063</vt:lpwstr>
  </property>
  <property fmtid="{D5CDD505-2E9C-101B-9397-08002B2CF9AE}" pid="25" name="Mendeley Citation Style_1">
    <vt:lpwstr>http://www.zotero.org/styles/apa</vt:lpwstr>
  </property>
</Properties>
</file>